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End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54C8E195" w:rsidR="00376095" w:rsidRPr="00776894" w:rsidRDefault="00376095" w:rsidP="00771050">
          <w:pPr>
            <w:spacing w:after="128" w:line="240" w:lineRule="auto"/>
            <w:jc w:val="center"/>
            <w:rPr>
              <w:rFonts w:cs="Times New Roman"/>
              <w:b/>
              <w:bCs/>
              <w:sz w:val="44"/>
              <w:szCs w:val="44"/>
            </w:rPr>
          </w:pPr>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verfahren</w:t>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3652B9D6"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0C35467F" w14:textId="77777777" w:rsidR="00621714" w:rsidRDefault="00621714" w:rsidP="00FD1EF4">
          <w:pPr>
            <w:spacing w:after="128" w:line="240" w:lineRule="auto"/>
            <w:ind w:left="288"/>
            <w:jc w:val="left"/>
            <w:rPr>
              <w:rFonts w:cs="Times New Roman"/>
              <w:sz w:val="28"/>
              <w:szCs w:val="28"/>
            </w:rPr>
          </w:pPr>
        </w:p>
        <w:p w14:paraId="1F980F99" w14:textId="53A21610"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09B4DF42"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r w:rsidR="00CA3282">
            <w:rPr>
              <w:rFonts w:cs="Times New Roman"/>
              <w:szCs w:val="24"/>
            </w:rPr>
            <w:t>XX.</w:t>
          </w:r>
          <w:r w:rsidR="00962D98">
            <w:rPr>
              <w:rFonts w:cs="Times New Roman"/>
              <w:szCs w:val="24"/>
            </w:rPr>
            <w:t>XX.</w:t>
          </w:r>
          <w:r w:rsidRPr="00F8389F">
            <w:rPr>
              <w:rFonts w:cs="Times New Roman"/>
              <w:szCs w:val="24"/>
            </w:rPr>
            <w:t>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0"/>
          <w:r>
            <w:rPr>
              <w:rFonts w:cs="Times New Roman"/>
            </w:rPr>
            <w:t>Erstgutachter</w:t>
          </w:r>
          <w:commentRangeEnd w:id="0"/>
          <w:r w:rsidR="00A367D6">
            <w:rPr>
              <w:rStyle w:val="Kommentarzeichen"/>
            </w:rPr>
            <w:commentReference w:id="0"/>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Jun.-Prof. Dr. Jennifer Andexer</w:t>
          </w:r>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Ammar Qaseem</w:t>
          </w:r>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lastRenderedPageBreak/>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sind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1" w:name="_Toc64823196"/>
          <w:bookmarkStart w:id="2" w:name="_Toc66477586"/>
          <w:bookmarkStart w:id="3" w:name="_Toc66981144"/>
          <w:r w:rsidRPr="00C1498D">
            <w:lastRenderedPageBreak/>
            <w:t>Abstract</w:t>
          </w:r>
          <w:bookmarkEnd w:id="1"/>
          <w:bookmarkEnd w:id="2"/>
          <w:bookmarkEnd w:id="3"/>
        </w:p>
        <w:p w14:paraId="09626CF0" w14:textId="790D3605" w:rsidR="000A6DBB" w:rsidRDefault="000A6DBB" w:rsidP="000A6DBB">
          <w:r>
            <w:t>In recent years, deep learning has garnered tremendous success in a variety of application</w:t>
          </w:r>
        </w:p>
        <w:p w14:paraId="1FF9E3BE" w14:textId="77777777" w:rsidR="000A6DBB" w:rsidRDefault="000A6DBB" w:rsidP="000A6DBB">
          <w:r>
            <w:t>domains. This new field of machine learning has been growing rapidly and has been applied to</w:t>
          </w:r>
        </w:p>
        <w:p w14:paraId="50A2BE79" w14:textId="77777777" w:rsidR="000A6DBB" w:rsidRDefault="000A6DBB" w:rsidP="000A6DBB">
          <w:r>
            <w:t>most traditional application domains, as well as some new areas that present more opportunities.</w:t>
          </w:r>
        </w:p>
        <w:p w14:paraId="0E72089E" w14:textId="77777777" w:rsidR="000A6DBB" w:rsidRDefault="000A6DBB" w:rsidP="000A6DBB">
          <w:r>
            <w:t>Different methods have been proposed based on different categories of learning, including</w:t>
          </w:r>
        </w:p>
        <w:p w14:paraId="47C15503" w14:textId="77777777" w:rsidR="000A6DBB" w:rsidRDefault="000A6DBB" w:rsidP="000A6DBB">
          <w:r>
            <w:t>supervised, semi-supervised, and un-supervised learning. Experimental results show state-of-theart</w:t>
          </w:r>
        </w:p>
        <w:p w14:paraId="5EE73618" w14:textId="77777777" w:rsidR="000A6DBB" w:rsidRDefault="000A6DBB" w:rsidP="000A6DBB">
          <w:r>
            <w:t>performance using deep learning when compared to traditional machine learning approaches in</w:t>
          </w:r>
        </w:p>
        <w:p w14:paraId="67132709" w14:textId="77777777" w:rsidR="000A6DBB" w:rsidRDefault="000A6DBB" w:rsidP="000A6DBB">
          <w:r>
            <w:t>the fields of image processing, computer vision, speech recognition, machine translation, art,</w:t>
          </w:r>
        </w:p>
        <w:p w14:paraId="64CD68D2" w14:textId="77777777" w:rsidR="000A6DBB" w:rsidRDefault="000A6DBB" w:rsidP="000A6DBB">
          <w:r>
            <w:t>medical imaging, medical information processing, robotics and control, bioinformatics, natural</w:t>
          </w:r>
        </w:p>
        <w:p w14:paraId="373B375A" w14:textId="77777777" w:rsidR="000A6DBB" w:rsidRDefault="000A6DBB" w:rsidP="000A6DBB">
          <w:r>
            <w:t>language processing, cybersecurity, and many others. This survey presents a brief survey on the</w:t>
          </w:r>
        </w:p>
        <w:p w14:paraId="75C74338" w14:textId="77777777" w:rsidR="000A6DBB" w:rsidRDefault="000A6DBB" w:rsidP="000A6DBB">
          <w:r>
            <w:t>advances that have occurred in the area of Deep Learning (DL), starting with the Deep Neural</w:t>
          </w:r>
        </w:p>
        <w:p w14:paraId="786ABF24" w14:textId="77777777" w:rsidR="000A6DBB" w:rsidRDefault="000A6DBB" w:rsidP="000A6DBB">
          <w:r>
            <w:t>Network (DNN). The survey goes on to cover Convolutional Neural Network (CNN), Recurrent</w:t>
          </w:r>
        </w:p>
        <w:p w14:paraId="3233B566" w14:textId="77777777" w:rsidR="000A6DBB" w:rsidRDefault="000A6DBB" w:rsidP="000A6DBB">
          <w:r>
            <w:t>Neural Network (RNN), including Long Short-Term Memory (LSTM) and Gated Recurrent Units</w:t>
          </w:r>
        </w:p>
        <w:p w14:paraId="04C2E47F" w14:textId="77777777" w:rsidR="000A6DBB" w:rsidRDefault="000A6DBB" w:rsidP="000A6DBB">
          <w:r>
            <w:t>(GRU), Auto-Encoder (AE), Deep Belief Network (DBN), Generative Adversarial Network (GAN),</w:t>
          </w:r>
        </w:p>
        <w:p w14:paraId="43C498D4" w14:textId="77777777" w:rsidR="000A6DBB" w:rsidRDefault="000A6DBB" w:rsidP="000A6DBB">
          <w:r>
            <w:t>and Deep Reinforcement Learning (DRL). Additionally, we have discussed recent developments,</w:t>
          </w:r>
        </w:p>
        <w:p w14:paraId="6827DBCC" w14:textId="77777777" w:rsidR="000A6DBB" w:rsidRDefault="000A6DBB" w:rsidP="000A6DBB">
          <w:r>
            <w:t>such as advanced variant DL techniques based on these DL approaches. This work considers most</w:t>
          </w:r>
        </w:p>
        <w:p w14:paraId="5C2818B2" w14:textId="77777777" w:rsidR="000A6DBB" w:rsidRDefault="000A6DBB" w:rsidP="000A6DBB">
          <w:r>
            <w:t>of the papers published after 2012 from when the history of deep learning began. Furthermore, DL</w:t>
          </w:r>
        </w:p>
        <w:p w14:paraId="09483A9C" w14:textId="77777777" w:rsidR="000A6DBB" w:rsidRDefault="000A6DBB" w:rsidP="000A6DBB">
          <w:r>
            <w:t>approaches that have been explored and evaluated in different application domains are also</w:t>
          </w:r>
        </w:p>
        <w:p w14:paraId="32FD3343" w14:textId="77777777" w:rsidR="000A6DBB" w:rsidRDefault="000A6DBB" w:rsidP="000A6DBB">
          <w:r>
            <w:t>included in this survey. We also included recently developed frameworks, SDKs, and benchmark</w:t>
          </w:r>
        </w:p>
        <w:p w14:paraId="36A45AD8" w14:textId="77777777" w:rsidR="000A6DBB" w:rsidRDefault="000A6DBB" w:rsidP="000A6DBB">
          <w:r>
            <w:t>datasets that are used for implementing and evaluating deep learning approaches. There are some</w:t>
          </w:r>
        </w:p>
        <w:p w14:paraId="5A3DF193" w14:textId="77777777" w:rsidR="000A6DBB" w:rsidRDefault="000A6DBB" w:rsidP="000A6DBB">
          <w:r>
            <w:t>surveys that have been published on DL using neural networks and a survey on Reinforcement</w:t>
          </w:r>
        </w:p>
        <w:p w14:paraId="15697DD4" w14:textId="77777777" w:rsidR="000A6DBB" w:rsidRDefault="000A6DBB" w:rsidP="000A6DBB">
          <w:r>
            <w:t>Learning (RL). However, those papers have not discussed individual advanced techniques for</w:t>
          </w:r>
        </w:p>
        <w:p w14:paraId="0E89AB59" w14:textId="77777777" w:rsidR="008172DA" w:rsidRDefault="000A6DBB" w:rsidP="000A6DBB">
          <w:r>
            <w:t>training large-scale deep learning models and the recently developed method of generative models.</w:t>
          </w:r>
        </w:p>
        <w:p w14:paraId="09A7DEE8" w14:textId="61B743A4" w:rsidR="008172DA" w:rsidRDefault="008172DA" w:rsidP="008172DA">
          <w:r>
            <w:sym w:font="Wingdings" w:char="F0E8"/>
          </w:r>
          <w:r>
            <w:t xml:space="preserve"> Heutzutage sind noch viele Datensätze </w:t>
          </w:r>
          <w:r w:rsidR="009A66C2">
            <w:t>von Hand</w:t>
          </w:r>
          <w:r>
            <w:t xml:space="preserve"> zusammengestellt</w:t>
          </w:r>
        </w:p>
        <w:p w14:paraId="5D005A40" w14:textId="69117AE4" w:rsidR="008D6962" w:rsidRDefault="002355F0" w:rsidP="000A6DBB">
          <w:r>
            <w:br w:type="page"/>
          </w:r>
        </w:p>
        <w:p w14:paraId="242D9A4D" w14:textId="1AE57D24" w:rsidR="00AC6BD1" w:rsidRPr="00E01BF7" w:rsidRDefault="00AC6BD1" w:rsidP="00A245B7">
          <w:pPr>
            <w:pStyle w:val="berschrift1"/>
            <w:numPr>
              <w:ilvl w:val="0"/>
              <w:numId w:val="0"/>
            </w:numPr>
            <w:tabs>
              <w:tab w:val="left" w:pos="5375"/>
            </w:tabs>
            <w:ind w:left="432"/>
            <w:rPr>
              <w:rStyle w:val="berschrift1Zchn"/>
              <w:b/>
              <w:bCs/>
            </w:rPr>
          </w:pPr>
          <w:bookmarkStart w:id="4" w:name="_Toc64819904"/>
          <w:bookmarkStart w:id="5" w:name="_Toc66477587"/>
          <w:bookmarkStart w:id="6" w:name="_Toc66981145"/>
          <w:r w:rsidRPr="00E01BF7">
            <w:rPr>
              <w:rStyle w:val="berschrift1Zchn"/>
              <w:b/>
              <w:bCs/>
            </w:rPr>
            <w:lastRenderedPageBreak/>
            <w:t>Inhaltsverzeichnis</w:t>
          </w:r>
          <w:bookmarkEnd w:id="4"/>
          <w:bookmarkEnd w:id="5"/>
          <w:bookmarkEnd w:id="6"/>
          <w:r w:rsidR="00A245B7">
            <w:rPr>
              <w:rStyle w:val="berschrift1Zchn"/>
              <w:b/>
              <w:bCs/>
            </w:rPr>
            <w:tab/>
          </w:r>
        </w:p>
        <w:sdt>
          <w:sdtPr>
            <w:id w:val="351846950"/>
            <w:docPartObj>
              <w:docPartGallery w:val="Table of Contents"/>
              <w:docPartUnique/>
            </w:docPartObj>
          </w:sdtPr>
          <w:sdtEndPr>
            <w:rPr>
              <w:b/>
              <w:bCs/>
            </w:rPr>
          </w:sdtEndPr>
          <w:sdtContent>
            <w:p w14:paraId="3DACFE7A" w14:textId="05C2D94D" w:rsidR="003B68D4" w:rsidRDefault="00FD6B19">
              <w:pPr>
                <w:pStyle w:val="Verzeichnis1"/>
                <w:rPr>
                  <w:rFonts w:asciiTheme="minorHAnsi" w:eastAsiaTheme="minorEastAsia" w:hAnsiTheme="minorHAnsi"/>
                  <w:noProof/>
                  <w:lang w:eastAsia="de-DE"/>
                </w:rPr>
              </w:pPr>
              <w:r>
                <w:fldChar w:fldCharType="begin"/>
              </w:r>
              <w:r>
                <w:instrText xml:space="preserve"> TOC \o "1-3" \h \z \u  \* MERGEFORMAT </w:instrText>
              </w:r>
              <w:r>
                <w:fldChar w:fldCharType="separate"/>
              </w:r>
              <w:hyperlink w:anchor="_Toc66981144" w:history="1">
                <w:r w:rsidR="003B68D4" w:rsidRPr="00DE04A8">
                  <w:rPr>
                    <w:rStyle w:val="Hyperlink"/>
                    <w:noProof/>
                  </w:rPr>
                  <w:t>Abstract</w:t>
                </w:r>
                <w:r w:rsidR="003B68D4">
                  <w:rPr>
                    <w:noProof/>
                    <w:webHidden/>
                  </w:rPr>
                  <w:tab/>
                </w:r>
                <w:r w:rsidR="003B68D4">
                  <w:rPr>
                    <w:noProof/>
                    <w:webHidden/>
                  </w:rPr>
                  <w:fldChar w:fldCharType="begin"/>
                </w:r>
                <w:r w:rsidR="003B68D4">
                  <w:rPr>
                    <w:noProof/>
                    <w:webHidden/>
                  </w:rPr>
                  <w:instrText xml:space="preserve"> PAGEREF _Toc66981144 \h </w:instrText>
                </w:r>
                <w:r w:rsidR="003B68D4">
                  <w:rPr>
                    <w:noProof/>
                    <w:webHidden/>
                  </w:rPr>
                </w:r>
                <w:r w:rsidR="003B68D4">
                  <w:rPr>
                    <w:noProof/>
                    <w:webHidden/>
                  </w:rPr>
                  <w:fldChar w:fldCharType="separate"/>
                </w:r>
                <w:r w:rsidR="003B68D4">
                  <w:rPr>
                    <w:noProof/>
                    <w:webHidden/>
                  </w:rPr>
                  <w:t>i</w:t>
                </w:r>
                <w:r w:rsidR="003B68D4">
                  <w:rPr>
                    <w:noProof/>
                    <w:webHidden/>
                  </w:rPr>
                  <w:fldChar w:fldCharType="end"/>
                </w:r>
              </w:hyperlink>
            </w:p>
            <w:p w14:paraId="30AB5F78" w14:textId="0A789D47" w:rsidR="003B68D4" w:rsidRDefault="003B68D4">
              <w:pPr>
                <w:pStyle w:val="Verzeichnis1"/>
                <w:rPr>
                  <w:rFonts w:asciiTheme="minorHAnsi" w:eastAsiaTheme="minorEastAsia" w:hAnsiTheme="minorHAnsi"/>
                  <w:noProof/>
                  <w:lang w:eastAsia="de-DE"/>
                </w:rPr>
              </w:pPr>
              <w:hyperlink w:anchor="_Toc66981145" w:history="1">
                <w:r w:rsidRPr="00DE04A8">
                  <w:rPr>
                    <w:rStyle w:val="Hyperlink"/>
                    <w:bCs/>
                    <w:noProof/>
                  </w:rPr>
                  <w:t>Inhaltsverzeichnis</w:t>
                </w:r>
                <w:r>
                  <w:rPr>
                    <w:noProof/>
                    <w:webHidden/>
                  </w:rPr>
                  <w:tab/>
                </w:r>
                <w:r>
                  <w:rPr>
                    <w:noProof/>
                    <w:webHidden/>
                  </w:rPr>
                  <w:fldChar w:fldCharType="begin"/>
                </w:r>
                <w:r>
                  <w:rPr>
                    <w:noProof/>
                    <w:webHidden/>
                  </w:rPr>
                  <w:instrText xml:space="preserve"> PAGEREF _Toc66981145 \h </w:instrText>
                </w:r>
                <w:r>
                  <w:rPr>
                    <w:noProof/>
                    <w:webHidden/>
                  </w:rPr>
                </w:r>
                <w:r>
                  <w:rPr>
                    <w:noProof/>
                    <w:webHidden/>
                  </w:rPr>
                  <w:fldChar w:fldCharType="separate"/>
                </w:r>
                <w:r>
                  <w:rPr>
                    <w:noProof/>
                    <w:webHidden/>
                  </w:rPr>
                  <w:t>ii</w:t>
                </w:r>
                <w:r>
                  <w:rPr>
                    <w:noProof/>
                    <w:webHidden/>
                  </w:rPr>
                  <w:fldChar w:fldCharType="end"/>
                </w:r>
              </w:hyperlink>
            </w:p>
            <w:p w14:paraId="397A4D92" w14:textId="50CA6C3B" w:rsidR="003B68D4" w:rsidRDefault="003B68D4">
              <w:pPr>
                <w:pStyle w:val="Verzeichnis1"/>
                <w:rPr>
                  <w:rFonts w:asciiTheme="minorHAnsi" w:eastAsiaTheme="minorEastAsia" w:hAnsiTheme="minorHAnsi"/>
                  <w:noProof/>
                  <w:lang w:eastAsia="de-DE"/>
                </w:rPr>
              </w:pPr>
              <w:hyperlink w:anchor="_Toc66981146" w:history="1">
                <w:r w:rsidRPr="00DE04A8">
                  <w:rPr>
                    <w:rStyle w:val="Hyperlink"/>
                    <w:noProof/>
                  </w:rPr>
                  <w:t>Abbildungsverzeichnis</w:t>
                </w:r>
                <w:r>
                  <w:rPr>
                    <w:noProof/>
                    <w:webHidden/>
                  </w:rPr>
                  <w:tab/>
                </w:r>
                <w:r>
                  <w:rPr>
                    <w:noProof/>
                    <w:webHidden/>
                  </w:rPr>
                  <w:fldChar w:fldCharType="begin"/>
                </w:r>
                <w:r>
                  <w:rPr>
                    <w:noProof/>
                    <w:webHidden/>
                  </w:rPr>
                  <w:instrText xml:space="preserve"> PAGEREF _Toc66981146 \h </w:instrText>
                </w:r>
                <w:r>
                  <w:rPr>
                    <w:noProof/>
                    <w:webHidden/>
                  </w:rPr>
                </w:r>
                <w:r>
                  <w:rPr>
                    <w:noProof/>
                    <w:webHidden/>
                  </w:rPr>
                  <w:fldChar w:fldCharType="separate"/>
                </w:r>
                <w:r>
                  <w:rPr>
                    <w:noProof/>
                    <w:webHidden/>
                  </w:rPr>
                  <w:t>iii</w:t>
                </w:r>
                <w:r>
                  <w:rPr>
                    <w:noProof/>
                    <w:webHidden/>
                  </w:rPr>
                  <w:fldChar w:fldCharType="end"/>
                </w:r>
              </w:hyperlink>
            </w:p>
            <w:p w14:paraId="23FE9EC0" w14:textId="1E458F7A" w:rsidR="003B68D4" w:rsidRDefault="003B68D4">
              <w:pPr>
                <w:pStyle w:val="Verzeichnis1"/>
                <w:rPr>
                  <w:rFonts w:asciiTheme="minorHAnsi" w:eastAsiaTheme="minorEastAsia" w:hAnsiTheme="minorHAnsi"/>
                  <w:noProof/>
                  <w:lang w:eastAsia="de-DE"/>
                </w:rPr>
              </w:pPr>
              <w:hyperlink w:anchor="_Toc66981147" w:history="1">
                <w:r w:rsidRPr="00DE04A8">
                  <w:rPr>
                    <w:rStyle w:val="Hyperlink"/>
                    <w:noProof/>
                  </w:rPr>
                  <w:t>Tabellenverzeichnis</w:t>
                </w:r>
                <w:r>
                  <w:rPr>
                    <w:noProof/>
                    <w:webHidden/>
                  </w:rPr>
                  <w:tab/>
                </w:r>
                <w:r>
                  <w:rPr>
                    <w:noProof/>
                    <w:webHidden/>
                  </w:rPr>
                  <w:fldChar w:fldCharType="begin"/>
                </w:r>
                <w:r>
                  <w:rPr>
                    <w:noProof/>
                    <w:webHidden/>
                  </w:rPr>
                  <w:instrText xml:space="preserve"> PAGEREF _Toc66981147 \h </w:instrText>
                </w:r>
                <w:r>
                  <w:rPr>
                    <w:noProof/>
                    <w:webHidden/>
                  </w:rPr>
                </w:r>
                <w:r>
                  <w:rPr>
                    <w:noProof/>
                    <w:webHidden/>
                  </w:rPr>
                  <w:fldChar w:fldCharType="separate"/>
                </w:r>
                <w:r>
                  <w:rPr>
                    <w:noProof/>
                    <w:webHidden/>
                  </w:rPr>
                  <w:t>iv</w:t>
                </w:r>
                <w:r>
                  <w:rPr>
                    <w:noProof/>
                    <w:webHidden/>
                  </w:rPr>
                  <w:fldChar w:fldCharType="end"/>
                </w:r>
              </w:hyperlink>
            </w:p>
            <w:p w14:paraId="7A1CF4E0" w14:textId="5F82BDE9" w:rsidR="003B68D4" w:rsidRDefault="003B68D4">
              <w:pPr>
                <w:pStyle w:val="Verzeichnis1"/>
                <w:rPr>
                  <w:rFonts w:asciiTheme="minorHAnsi" w:eastAsiaTheme="minorEastAsia" w:hAnsiTheme="minorHAnsi"/>
                  <w:noProof/>
                  <w:lang w:eastAsia="de-DE"/>
                </w:rPr>
              </w:pPr>
              <w:hyperlink w:anchor="_Toc66981148" w:history="1">
                <w:r w:rsidRPr="00DE04A8">
                  <w:rPr>
                    <w:rStyle w:val="Hyperlink"/>
                    <w:noProof/>
                  </w:rPr>
                  <w:t>Abkürzungsverzeichnis</w:t>
                </w:r>
                <w:r>
                  <w:rPr>
                    <w:noProof/>
                    <w:webHidden/>
                  </w:rPr>
                  <w:tab/>
                </w:r>
                <w:r>
                  <w:rPr>
                    <w:noProof/>
                    <w:webHidden/>
                  </w:rPr>
                  <w:fldChar w:fldCharType="begin"/>
                </w:r>
                <w:r>
                  <w:rPr>
                    <w:noProof/>
                    <w:webHidden/>
                  </w:rPr>
                  <w:instrText xml:space="preserve"> PAGEREF _Toc66981148 \h </w:instrText>
                </w:r>
                <w:r>
                  <w:rPr>
                    <w:noProof/>
                    <w:webHidden/>
                  </w:rPr>
                </w:r>
                <w:r>
                  <w:rPr>
                    <w:noProof/>
                    <w:webHidden/>
                  </w:rPr>
                  <w:fldChar w:fldCharType="separate"/>
                </w:r>
                <w:r>
                  <w:rPr>
                    <w:noProof/>
                    <w:webHidden/>
                  </w:rPr>
                  <w:t>v</w:t>
                </w:r>
                <w:r>
                  <w:rPr>
                    <w:noProof/>
                    <w:webHidden/>
                  </w:rPr>
                  <w:fldChar w:fldCharType="end"/>
                </w:r>
              </w:hyperlink>
            </w:p>
            <w:p w14:paraId="43EB405E" w14:textId="1A30EF2B" w:rsidR="003B68D4" w:rsidRDefault="003B68D4">
              <w:pPr>
                <w:pStyle w:val="Verzeichnis1"/>
                <w:rPr>
                  <w:rFonts w:asciiTheme="minorHAnsi" w:eastAsiaTheme="minorEastAsia" w:hAnsiTheme="minorHAnsi"/>
                  <w:noProof/>
                  <w:lang w:eastAsia="de-DE"/>
                </w:rPr>
              </w:pPr>
              <w:hyperlink w:anchor="_Toc66981149" w:history="1">
                <w:r w:rsidRPr="00DE04A8">
                  <w:rPr>
                    <w:rStyle w:val="Hyperlink"/>
                    <w:noProof/>
                  </w:rPr>
                  <w:t>1</w:t>
                </w:r>
                <w:r>
                  <w:rPr>
                    <w:rFonts w:asciiTheme="minorHAnsi" w:eastAsiaTheme="minorEastAsia" w:hAnsiTheme="minorHAnsi"/>
                    <w:noProof/>
                    <w:lang w:eastAsia="de-DE"/>
                  </w:rPr>
                  <w:tab/>
                </w:r>
                <w:r w:rsidRPr="00DE04A8">
                  <w:rPr>
                    <w:rStyle w:val="Hyperlink"/>
                    <w:noProof/>
                  </w:rPr>
                  <w:t>Einleitung</w:t>
                </w:r>
                <w:r>
                  <w:rPr>
                    <w:noProof/>
                    <w:webHidden/>
                  </w:rPr>
                  <w:tab/>
                </w:r>
                <w:r>
                  <w:rPr>
                    <w:noProof/>
                    <w:webHidden/>
                  </w:rPr>
                  <w:fldChar w:fldCharType="begin"/>
                </w:r>
                <w:r>
                  <w:rPr>
                    <w:noProof/>
                    <w:webHidden/>
                  </w:rPr>
                  <w:instrText xml:space="preserve"> PAGEREF _Toc66981149 \h </w:instrText>
                </w:r>
                <w:r>
                  <w:rPr>
                    <w:noProof/>
                    <w:webHidden/>
                  </w:rPr>
                </w:r>
                <w:r>
                  <w:rPr>
                    <w:noProof/>
                    <w:webHidden/>
                  </w:rPr>
                  <w:fldChar w:fldCharType="separate"/>
                </w:r>
                <w:r>
                  <w:rPr>
                    <w:noProof/>
                    <w:webHidden/>
                  </w:rPr>
                  <w:t>1</w:t>
                </w:r>
                <w:r>
                  <w:rPr>
                    <w:noProof/>
                    <w:webHidden/>
                  </w:rPr>
                  <w:fldChar w:fldCharType="end"/>
                </w:r>
              </w:hyperlink>
            </w:p>
            <w:p w14:paraId="33112DE4" w14:textId="4BC058FA" w:rsidR="003B68D4" w:rsidRDefault="003B68D4">
              <w:pPr>
                <w:pStyle w:val="Verzeichnis2"/>
                <w:rPr>
                  <w:rFonts w:asciiTheme="minorHAnsi" w:eastAsiaTheme="minorEastAsia" w:hAnsiTheme="minorHAnsi"/>
                  <w:noProof/>
                  <w:lang w:eastAsia="de-DE"/>
                </w:rPr>
              </w:pPr>
              <w:hyperlink w:anchor="_Toc66981150" w:history="1">
                <w:r w:rsidRPr="00DE04A8">
                  <w:rPr>
                    <w:rStyle w:val="Hyperlink"/>
                    <w:noProof/>
                  </w:rPr>
                  <w:t>1.1</w:t>
                </w:r>
                <w:r>
                  <w:rPr>
                    <w:rFonts w:asciiTheme="minorHAnsi" w:eastAsiaTheme="minorEastAsia" w:hAnsiTheme="minorHAnsi"/>
                    <w:noProof/>
                    <w:lang w:eastAsia="de-DE"/>
                  </w:rPr>
                  <w:tab/>
                </w:r>
                <w:r w:rsidRPr="00DE04A8">
                  <w:rPr>
                    <w:rStyle w:val="Hyperlink"/>
                    <w:noProof/>
                  </w:rPr>
                  <w:t>Begriffe aus dem Feld der KI</w:t>
                </w:r>
                <w:r>
                  <w:rPr>
                    <w:noProof/>
                    <w:webHidden/>
                  </w:rPr>
                  <w:tab/>
                </w:r>
                <w:r>
                  <w:rPr>
                    <w:noProof/>
                    <w:webHidden/>
                  </w:rPr>
                  <w:fldChar w:fldCharType="begin"/>
                </w:r>
                <w:r>
                  <w:rPr>
                    <w:noProof/>
                    <w:webHidden/>
                  </w:rPr>
                  <w:instrText xml:space="preserve"> PAGEREF _Toc66981150 \h </w:instrText>
                </w:r>
                <w:r>
                  <w:rPr>
                    <w:noProof/>
                    <w:webHidden/>
                  </w:rPr>
                </w:r>
                <w:r>
                  <w:rPr>
                    <w:noProof/>
                    <w:webHidden/>
                  </w:rPr>
                  <w:fldChar w:fldCharType="separate"/>
                </w:r>
                <w:r>
                  <w:rPr>
                    <w:noProof/>
                    <w:webHidden/>
                  </w:rPr>
                  <w:t>1</w:t>
                </w:r>
                <w:r>
                  <w:rPr>
                    <w:noProof/>
                    <w:webHidden/>
                  </w:rPr>
                  <w:fldChar w:fldCharType="end"/>
                </w:r>
              </w:hyperlink>
            </w:p>
            <w:p w14:paraId="351A5234" w14:textId="169DD4D4"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51" w:history="1">
                <w:r w:rsidRPr="00DE04A8">
                  <w:rPr>
                    <w:rStyle w:val="Hyperlink"/>
                    <w:noProof/>
                  </w:rPr>
                  <w:t>1.1.1</w:t>
                </w:r>
                <w:r>
                  <w:rPr>
                    <w:rFonts w:asciiTheme="minorHAnsi" w:eastAsiaTheme="minorEastAsia" w:hAnsiTheme="minorHAnsi"/>
                    <w:noProof/>
                    <w:lang w:eastAsia="de-DE"/>
                  </w:rPr>
                  <w:tab/>
                </w:r>
                <w:r w:rsidRPr="00DE04A8">
                  <w:rPr>
                    <w:rStyle w:val="Hyperlink"/>
                    <w:noProof/>
                  </w:rPr>
                  <w:t>KI</w:t>
                </w:r>
                <w:r>
                  <w:rPr>
                    <w:noProof/>
                    <w:webHidden/>
                  </w:rPr>
                  <w:tab/>
                </w:r>
                <w:r>
                  <w:rPr>
                    <w:noProof/>
                    <w:webHidden/>
                  </w:rPr>
                  <w:fldChar w:fldCharType="begin"/>
                </w:r>
                <w:r>
                  <w:rPr>
                    <w:noProof/>
                    <w:webHidden/>
                  </w:rPr>
                  <w:instrText xml:space="preserve"> PAGEREF _Toc66981151 \h </w:instrText>
                </w:r>
                <w:r>
                  <w:rPr>
                    <w:noProof/>
                    <w:webHidden/>
                  </w:rPr>
                </w:r>
                <w:r>
                  <w:rPr>
                    <w:noProof/>
                    <w:webHidden/>
                  </w:rPr>
                  <w:fldChar w:fldCharType="separate"/>
                </w:r>
                <w:r>
                  <w:rPr>
                    <w:noProof/>
                    <w:webHidden/>
                  </w:rPr>
                  <w:t>1</w:t>
                </w:r>
                <w:r>
                  <w:rPr>
                    <w:noProof/>
                    <w:webHidden/>
                  </w:rPr>
                  <w:fldChar w:fldCharType="end"/>
                </w:r>
              </w:hyperlink>
            </w:p>
            <w:p w14:paraId="4DD06E94" w14:textId="0A04E2BD"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52" w:history="1">
                <w:r w:rsidRPr="00DE04A8">
                  <w:rPr>
                    <w:rStyle w:val="Hyperlink"/>
                    <w:noProof/>
                  </w:rPr>
                  <w:t>1.1.2</w:t>
                </w:r>
                <w:r>
                  <w:rPr>
                    <w:rFonts w:asciiTheme="minorHAnsi" w:eastAsiaTheme="minorEastAsia" w:hAnsiTheme="minorHAnsi"/>
                    <w:noProof/>
                    <w:lang w:eastAsia="de-DE"/>
                  </w:rPr>
                  <w:tab/>
                </w:r>
                <w:r w:rsidRPr="00DE04A8">
                  <w:rPr>
                    <w:rStyle w:val="Hyperlink"/>
                    <w:noProof/>
                    <w:shd w:val="clear" w:color="auto" w:fill="FFFFFF"/>
                  </w:rPr>
                  <w:t>maschinelles Lernen</w:t>
                </w:r>
                <w:r>
                  <w:rPr>
                    <w:noProof/>
                    <w:webHidden/>
                  </w:rPr>
                  <w:tab/>
                </w:r>
                <w:r>
                  <w:rPr>
                    <w:noProof/>
                    <w:webHidden/>
                  </w:rPr>
                  <w:fldChar w:fldCharType="begin"/>
                </w:r>
                <w:r>
                  <w:rPr>
                    <w:noProof/>
                    <w:webHidden/>
                  </w:rPr>
                  <w:instrText xml:space="preserve"> PAGEREF _Toc66981152 \h </w:instrText>
                </w:r>
                <w:r>
                  <w:rPr>
                    <w:noProof/>
                    <w:webHidden/>
                  </w:rPr>
                </w:r>
                <w:r>
                  <w:rPr>
                    <w:noProof/>
                    <w:webHidden/>
                  </w:rPr>
                  <w:fldChar w:fldCharType="separate"/>
                </w:r>
                <w:r>
                  <w:rPr>
                    <w:noProof/>
                    <w:webHidden/>
                  </w:rPr>
                  <w:t>2</w:t>
                </w:r>
                <w:r>
                  <w:rPr>
                    <w:noProof/>
                    <w:webHidden/>
                  </w:rPr>
                  <w:fldChar w:fldCharType="end"/>
                </w:r>
              </w:hyperlink>
            </w:p>
            <w:p w14:paraId="502F0DDD" w14:textId="275BA714" w:rsidR="003B68D4" w:rsidRDefault="003B68D4">
              <w:pPr>
                <w:pStyle w:val="Verzeichnis2"/>
                <w:rPr>
                  <w:rFonts w:asciiTheme="minorHAnsi" w:eastAsiaTheme="minorEastAsia" w:hAnsiTheme="minorHAnsi"/>
                  <w:noProof/>
                  <w:lang w:eastAsia="de-DE"/>
                </w:rPr>
              </w:pPr>
              <w:hyperlink w:anchor="_Toc66981153" w:history="1">
                <w:r w:rsidRPr="00DE04A8">
                  <w:rPr>
                    <w:rStyle w:val="Hyperlink"/>
                    <w:noProof/>
                  </w:rPr>
                  <w:t>1.2</w:t>
                </w:r>
                <w:r>
                  <w:rPr>
                    <w:rFonts w:asciiTheme="minorHAnsi" w:eastAsiaTheme="minorEastAsia" w:hAnsiTheme="minorHAnsi"/>
                    <w:noProof/>
                    <w:lang w:eastAsia="de-DE"/>
                  </w:rPr>
                  <w:tab/>
                </w:r>
                <w:r w:rsidRPr="00DE04A8">
                  <w:rPr>
                    <w:rStyle w:val="Hyperlink"/>
                    <w:noProof/>
                  </w:rPr>
                  <w:t>Wirkstoffsuche im Zeitalter von Big Data</w:t>
                </w:r>
                <w:r>
                  <w:rPr>
                    <w:noProof/>
                    <w:webHidden/>
                  </w:rPr>
                  <w:tab/>
                </w:r>
                <w:r>
                  <w:rPr>
                    <w:noProof/>
                    <w:webHidden/>
                  </w:rPr>
                  <w:fldChar w:fldCharType="begin"/>
                </w:r>
                <w:r>
                  <w:rPr>
                    <w:noProof/>
                    <w:webHidden/>
                  </w:rPr>
                  <w:instrText xml:space="preserve"> PAGEREF _Toc66981153 \h </w:instrText>
                </w:r>
                <w:r>
                  <w:rPr>
                    <w:noProof/>
                    <w:webHidden/>
                  </w:rPr>
                </w:r>
                <w:r>
                  <w:rPr>
                    <w:noProof/>
                    <w:webHidden/>
                  </w:rPr>
                  <w:fldChar w:fldCharType="separate"/>
                </w:r>
                <w:r>
                  <w:rPr>
                    <w:noProof/>
                    <w:webHidden/>
                  </w:rPr>
                  <w:t>11</w:t>
                </w:r>
                <w:r>
                  <w:rPr>
                    <w:noProof/>
                    <w:webHidden/>
                  </w:rPr>
                  <w:fldChar w:fldCharType="end"/>
                </w:r>
              </w:hyperlink>
            </w:p>
            <w:p w14:paraId="3833B8EB" w14:textId="7005829F"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54" w:history="1">
                <w:r w:rsidRPr="00DE04A8">
                  <w:rPr>
                    <w:rStyle w:val="Hyperlink"/>
                    <w:noProof/>
                  </w:rPr>
                  <w:t>1.2.1</w:t>
                </w:r>
                <w:r>
                  <w:rPr>
                    <w:rFonts w:asciiTheme="minorHAnsi" w:eastAsiaTheme="minorEastAsia" w:hAnsiTheme="minorHAnsi"/>
                    <w:noProof/>
                    <w:lang w:eastAsia="de-DE"/>
                  </w:rPr>
                  <w:tab/>
                </w:r>
                <w:r w:rsidRPr="00DE04A8">
                  <w:rPr>
                    <w:rStyle w:val="Hyperlink"/>
                    <w:noProof/>
                  </w:rPr>
                  <w:t>klassischer Weg</w:t>
                </w:r>
                <w:r>
                  <w:rPr>
                    <w:noProof/>
                    <w:webHidden/>
                  </w:rPr>
                  <w:tab/>
                </w:r>
                <w:r>
                  <w:rPr>
                    <w:noProof/>
                    <w:webHidden/>
                  </w:rPr>
                  <w:fldChar w:fldCharType="begin"/>
                </w:r>
                <w:r>
                  <w:rPr>
                    <w:noProof/>
                    <w:webHidden/>
                  </w:rPr>
                  <w:instrText xml:space="preserve"> PAGEREF _Toc66981154 \h </w:instrText>
                </w:r>
                <w:r>
                  <w:rPr>
                    <w:noProof/>
                    <w:webHidden/>
                  </w:rPr>
                </w:r>
                <w:r>
                  <w:rPr>
                    <w:noProof/>
                    <w:webHidden/>
                  </w:rPr>
                  <w:fldChar w:fldCharType="separate"/>
                </w:r>
                <w:r>
                  <w:rPr>
                    <w:noProof/>
                    <w:webHidden/>
                  </w:rPr>
                  <w:t>11</w:t>
                </w:r>
                <w:r>
                  <w:rPr>
                    <w:noProof/>
                    <w:webHidden/>
                  </w:rPr>
                  <w:fldChar w:fldCharType="end"/>
                </w:r>
              </w:hyperlink>
            </w:p>
            <w:p w14:paraId="3349DCD9" w14:textId="7117F214"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55" w:history="1">
                <w:r w:rsidRPr="00DE04A8">
                  <w:rPr>
                    <w:rStyle w:val="Hyperlink"/>
                    <w:noProof/>
                  </w:rPr>
                  <w:t>1.2.2</w:t>
                </w:r>
                <w:r>
                  <w:rPr>
                    <w:rFonts w:asciiTheme="minorHAnsi" w:eastAsiaTheme="minorEastAsia" w:hAnsiTheme="minorHAnsi"/>
                    <w:noProof/>
                    <w:lang w:eastAsia="de-DE"/>
                  </w:rPr>
                  <w:tab/>
                </w:r>
                <w:r w:rsidRPr="00DE04A8">
                  <w:rPr>
                    <w:rStyle w:val="Hyperlink"/>
                    <w:noProof/>
                  </w:rPr>
                  <w:t>virtuelles Screening</w:t>
                </w:r>
                <w:r>
                  <w:rPr>
                    <w:noProof/>
                    <w:webHidden/>
                  </w:rPr>
                  <w:tab/>
                </w:r>
                <w:r>
                  <w:rPr>
                    <w:noProof/>
                    <w:webHidden/>
                  </w:rPr>
                  <w:fldChar w:fldCharType="begin"/>
                </w:r>
                <w:r>
                  <w:rPr>
                    <w:noProof/>
                    <w:webHidden/>
                  </w:rPr>
                  <w:instrText xml:space="preserve"> PAGEREF _Toc66981155 \h </w:instrText>
                </w:r>
                <w:r>
                  <w:rPr>
                    <w:noProof/>
                    <w:webHidden/>
                  </w:rPr>
                </w:r>
                <w:r>
                  <w:rPr>
                    <w:noProof/>
                    <w:webHidden/>
                  </w:rPr>
                  <w:fldChar w:fldCharType="separate"/>
                </w:r>
                <w:r>
                  <w:rPr>
                    <w:noProof/>
                    <w:webHidden/>
                  </w:rPr>
                  <w:t>11</w:t>
                </w:r>
                <w:r>
                  <w:rPr>
                    <w:noProof/>
                    <w:webHidden/>
                  </w:rPr>
                  <w:fldChar w:fldCharType="end"/>
                </w:r>
              </w:hyperlink>
            </w:p>
            <w:p w14:paraId="33AA43A1" w14:textId="531AC223" w:rsidR="003B68D4" w:rsidRDefault="003B68D4">
              <w:pPr>
                <w:pStyle w:val="Verzeichnis2"/>
                <w:rPr>
                  <w:rFonts w:asciiTheme="minorHAnsi" w:eastAsiaTheme="minorEastAsia" w:hAnsiTheme="minorHAnsi"/>
                  <w:noProof/>
                  <w:lang w:eastAsia="de-DE"/>
                </w:rPr>
              </w:pPr>
              <w:hyperlink w:anchor="_Toc66981156" w:history="1">
                <w:r w:rsidRPr="00DE04A8">
                  <w:rPr>
                    <w:rStyle w:val="Hyperlink"/>
                    <w:noProof/>
                  </w:rPr>
                  <w:t>1.3</w:t>
                </w:r>
                <w:r>
                  <w:rPr>
                    <w:rFonts w:asciiTheme="minorHAnsi" w:eastAsiaTheme="minorEastAsia" w:hAnsiTheme="minorHAnsi"/>
                    <w:noProof/>
                    <w:lang w:eastAsia="de-DE"/>
                  </w:rPr>
                  <w:tab/>
                </w:r>
                <w:r w:rsidRPr="00DE04A8">
                  <w:rPr>
                    <w:rStyle w:val="Hyperlink"/>
                    <w:noProof/>
                  </w:rPr>
                  <w:t>CPI Text Mining</w:t>
                </w:r>
                <w:r>
                  <w:rPr>
                    <w:noProof/>
                    <w:webHidden/>
                  </w:rPr>
                  <w:tab/>
                </w:r>
                <w:r>
                  <w:rPr>
                    <w:noProof/>
                    <w:webHidden/>
                  </w:rPr>
                  <w:fldChar w:fldCharType="begin"/>
                </w:r>
                <w:r>
                  <w:rPr>
                    <w:noProof/>
                    <w:webHidden/>
                  </w:rPr>
                  <w:instrText xml:space="preserve"> PAGEREF _Toc66981156 \h </w:instrText>
                </w:r>
                <w:r>
                  <w:rPr>
                    <w:noProof/>
                    <w:webHidden/>
                  </w:rPr>
                </w:r>
                <w:r>
                  <w:rPr>
                    <w:noProof/>
                    <w:webHidden/>
                  </w:rPr>
                  <w:fldChar w:fldCharType="separate"/>
                </w:r>
                <w:r>
                  <w:rPr>
                    <w:noProof/>
                    <w:webHidden/>
                  </w:rPr>
                  <w:t>12</w:t>
                </w:r>
                <w:r>
                  <w:rPr>
                    <w:noProof/>
                    <w:webHidden/>
                  </w:rPr>
                  <w:fldChar w:fldCharType="end"/>
                </w:r>
              </w:hyperlink>
            </w:p>
            <w:p w14:paraId="25F14651" w14:textId="5F72C3E7"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57" w:history="1">
                <w:r w:rsidRPr="00DE04A8">
                  <w:rPr>
                    <w:rStyle w:val="Hyperlink"/>
                    <w:noProof/>
                  </w:rPr>
                  <w:t>1.3.1</w:t>
                </w:r>
                <w:r>
                  <w:rPr>
                    <w:rFonts w:asciiTheme="minorHAnsi" w:eastAsiaTheme="minorEastAsia" w:hAnsiTheme="minorHAnsi"/>
                    <w:noProof/>
                    <w:lang w:eastAsia="de-DE"/>
                  </w:rPr>
                  <w:tab/>
                </w:r>
                <w:r w:rsidRPr="00DE04A8">
                  <w:rPr>
                    <w:rStyle w:val="Hyperlink"/>
                    <w:noProof/>
                  </w:rPr>
                  <w:t>Historie von RE Text Mining mit Blick auf CPI Text Mining</w:t>
                </w:r>
                <w:r>
                  <w:rPr>
                    <w:noProof/>
                    <w:webHidden/>
                  </w:rPr>
                  <w:tab/>
                </w:r>
                <w:r>
                  <w:rPr>
                    <w:noProof/>
                    <w:webHidden/>
                  </w:rPr>
                  <w:fldChar w:fldCharType="begin"/>
                </w:r>
                <w:r>
                  <w:rPr>
                    <w:noProof/>
                    <w:webHidden/>
                  </w:rPr>
                  <w:instrText xml:space="preserve"> PAGEREF _Toc66981157 \h </w:instrText>
                </w:r>
                <w:r>
                  <w:rPr>
                    <w:noProof/>
                    <w:webHidden/>
                  </w:rPr>
                </w:r>
                <w:r>
                  <w:rPr>
                    <w:noProof/>
                    <w:webHidden/>
                  </w:rPr>
                  <w:fldChar w:fldCharType="separate"/>
                </w:r>
                <w:r>
                  <w:rPr>
                    <w:noProof/>
                    <w:webHidden/>
                  </w:rPr>
                  <w:t>13</w:t>
                </w:r>
                <w:r>
                  <w:rPr>
                    <w:noProof/>
                    <w:webHidden/>
                  </w:rPr>
                  <w:fldChar w:fldCharType="end"/>
                </w:r>
              </w:hyperlink>
            </w:p>
            <w:p w14:paraId="34234833" w14:textId="3229775C" w:rsidR="003B68D4" w:rsidRDefault="003B68D4">
              <w:pPr>
                <w:pStyle w:val="Verzeichnis1"/>
                <w:rPr>
                  <w:rFonts w:asciiTheme="minorHAnsi" w:eastAsiaTheme="minorEastAsia" w:hAnsiTheme="minorHAnsi"/>
                  <w:noProof/>
                  <w:lang w:eastAsia="de-DE"/>
                </w:rPr>
              </w:pPr>
              <w:hyperlink w:anchor="_Toc66981158" w:history="1">
                <w:r w:rsidRPr="00DE04A8">
                  <w:rPr>
                    <w:rStyle w:val="Hyperlink"/>
                    <w:noProof/>
                  </w:rPr>
                  <w:t>2</w:t>
                </w:r>
                <w:r>
                  <w:rPr>
                    <w:rFonts w:asciiTheme="minorHAnsi" w:eastAsiaTheme="minorEastAsia" w:hAnsiTheme="minorHAnsi"/>
                    <w:noProof/>
                    <w:lang w:eastAsia="de-DE"/>
                  </w:rPr>
                  <w:tab/>
                </w:r>
                <w:r w:rsidRPr="00DE04A8">
                  <w:rPr>
                    <w:rStyle w:val="Hyperlink"/>
                    <w:noProof/>
                  </w:rPr>
                  <w:t>Zielsetzung der Arbeit</w:t>
                </w:r>
                <w:r>
                  <w:rPr>
                    <w:noProof/>
                    <w:webHidden/>
                  </w:rPr>
                  <w:tab/>
                </w:r>
                <w:r>
                  <w:rPr>
                    <w:noProof/>
                    <w:webHidden/>
                  </w:rPr>
                  <w:fldChar w:fldCharType="begin"/>
                </w:r>
                <w:r>
                  <w:rPr>
                    <w:noProof/>
                    <w:webHidden/>
                  </w:rPr>
                  <w:instrText xml:space="preserve"> PAGEREF _Toc66981158 \h </w:instrText>
                </w:r>
                <w:r>
                  <w:rPr>
                    <w:noProof/>
                    <w:webHidden/>
                  </w:rPr>
                </w:r>
                <w:r>
                  <w:rPr>
                    <w:noProof/>
                    <w:webHidden/>
                  </w:rPr>
                  <w:fldChar w:fldCharType="separate"/>
                </w:r>
                <w:r>
                  <w:rPr>
                    <w:noProof/>
                    <w:webHidden/>
                  </w:rPr>
                  <w:t>17</w:t>
                </w:r>
                <w:r>
                  <w:rPr>
                    <w:noProof/>
                    <w:webHidden/>
                  </w:rPr>
                  <w:fldChar w:fldCharType="end"/>
                </w:r>
              </w:hyperlink>
            </w:p>
            <w:p w14:paraId="48959DE6" w14:textId="30E69BEF" w:rsidR="003B68D4" w:rsidRDefault="003B68D4">
              <w:pPr>
                <w:pStyle w:val="Verzeichnis1"/>
                <w:rPr>
                  <w:rFonts w:asciiTheme="minorHAnsi" w:eastAsiaTheme="minorEastAsia" w:hAnsiTheme="minorHAnsi"/>
                  <w:noProof/>
                  <w:lang w:eastAsia="de-DE"/>
                </w:rPr>
              </w:pPr>
              <w:hyperlink w:anchor="_Toc66981159" w:history="1">
                <w:r w:rsidRPr="00DE04A8">
                  <w:rPr>
                    <w:rStyle w:val="Hyperlink"/>
                    <w:noProof/>
                  </w:rPr>
                  <w:t>3</w:t>
                </w:r>
                <w:r>
                  <w:rPr>
                    <w:rFonts w:asciiTheme="minorHAnsi" w:eastAsiaTheme="minorEastAsia" w:hAnsiTheme="minorHAnsi"/>
                    <w:noProof/>
                    <w:lang w:eastAsia="de-DE"/>
                  </w:rPr>
                  <w:tab/>
                </w:r>
                <w:r w:rsidRPr="00DE04A8">
                  <w:rPr>
                    <w:rStyle w:val="Hyperlink"/>
                    <w:noProof/>
                  </w:rPr>
                  <w:t>Material und Methoden</w:t>
                </w:r>
                <w:r>
                  <w:rPr>
                    <w:noProof/>
                    <w:webHidden/>
                  </w:rPr>
                  <w:tab/>
                </w:r>
                <w:r>
                  <w:rPr>
                    <w:noProof/>
                    <w:webHidden/>
                  </w:rPr>
                  <w:fldChar w:fldCharType="begin"/>
                </w:r>
                <w:r>
                  <w:rPr>
                    <w:noProof/>
                    <w:webHidden/>
                  </w:rPr>
                  <w:instrText xml:space="preserve"> PAGEREF _Toc66981159 \h </w:instrText>
                </w:r>
                <w:r>
                  <w:rPr>
                    <w:noProof/>
                    <w:webHidden/>
                  </w:rPr>
                </w:r>
                <w:r>
                  <w:rPr>
                    <w:noProof/>
                    <w:webHidden/>
                  </w:rPr>
                  <w:fldChar w:fldCharType="separate"/>
                </w:r>
                <w:r>
                  <w:rPr>
                    <w:noProof/>
                    <w:webHidden/>
                  </w:rPr>
                  <w:t>18</w:t>
                </w:r>
                <w:r>
                  <w:rPr>
                    <w:noProof/>
                    <w:webHidden/>
                  </w:rPr>
                  <w:fldChar w:fldCharType="end"/>
                </w:r>
              </w:hyperlink>
            </w:p>
            <w:p w14:paraId="2ED7646F" w14:textId="7F38844E" w:rsidR="003B68D4" w:rsidRDefault="003B68D4">
              <w:pPr>
                <w:pStyle w:val="Verzeichnis2"/>
                <w:rPr>
                  <w:rFonts w:asciiTheme="minorHAnsi" w:eastAsiaTheme="minorEastAsia" w:hAnsiTheme="minorHAnsi"/>
                  <w:noProof/>
                  <w:lang w:eastAsia="de-DE"/>
                </w:rPr>
              </w:pPr>
              <w:hyperlink w:anchor="_Toc66981160" w:history="1">
                <w:r w:rsidRPr="00DE04A8">
                  <w:rPr>
                    <w:rStyle w:val="Hyperlink"/>
                    <w:noProof/>
                  </w:rPr>
                  <w:t>3.1</w:t>
                </w:r>
                <w:r>
                  <w:rPr>
                    <w:rFonts w:asciiTheme="minorHAnsi" w:eastAsiaTheme="minorEastAsia" w:hAnsiTheme="minorHAnsi"/>
                    <w:noProof/>
                    <w:lang w:eastAsia="de-DE"/>
                  </w:rPr>
                  <w:tab/>
                </w:r>
                <w:r w:rsidRPr="00DE04A8">
                  <w:rPr>
                    <w:rStyle w:val="Hyperlink"/>
                    <w:noProof/>
                  </w:rPr>
                  <w:t>Grundlagen</w:t>
                </w:r>
                <w:r>
                  <w:rPr>
                    <w:noProof/>
                    <w:webHidden/>
                  </w:rPr>
                  <w:tab/>
                </w:r>
                <w:r>
                  <w:rPr>
                    <w:noProof/>
                    <w:webHidden/>
                  </w:rPr>
                  <w:fldChar w:fldCharType="begin"/>
                </w:r>
                <w:r>
                  <w:rPr>
                    <w:noProof/>
                    <w:webHidden/>
                  </w:rPr>
                  <w:instrText xml:space="preserve"> PAGEREF _Toc66981160 \h </w:instrText>
                </w:r>
                <w:r>
                  <w:rPr>
                    <w:noProof/>
                    <w:webHidden/>
                  </w:rPr>
                </w:r>
                <w:r>
                  <w:rPr>
                    <w:noProof/>
                    <w:webHidden/>
                  </w:rPr>
                  <w:fldChar w:fldCharType="separate"/>
                </w:r>
                <w:r>
                  <w:rPr>
                    <w:noProof/>
                    <w:webHidden/>
                  </w:rPr>
                  <w:t>18</w:t>
                </w:r>
                <w:r>
                  <w:rPr>
                    <w:noProof/>
                    <w:webHidden/>
                  </w:rPr>
                  <w:fldChar w:fldCharType="end"/>
                </w:r>
              </w:hyperlink>
            </w:p>
            <w:p w14:paraId="1834D509" w14:textId="374385EA"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1" w:history="1">
                <w:r w:rsidRPr="00DE04A8">
                  <w:rPr>
                    <w:rStyle w:val="Hyperlink"/>
                    <w:noProof/>
                  </w:rPr>
                  <w:t>3.1.1</w:t>
                </w:r>
                <w:r>
                  <w:rPr>
                    <w:rFonts w:asciiTheme="minorHAnsi" w:eastAsiaTheme="minorEastAsia" w:hAnsiTheme="minorHAnsi"/>
                    <w:noProof/>
                    <w:lang w:eastAsia="de-DE"/>
                  </w:rPr>
                  <w:tab/>
                </w:r>
                <w:r w:rsidRPr="00DE04A8">
                  <w:rPr>
                    <w:rStyle w:val="Hyperlink"/>
                    <w:noProof/>
                  </w:rPr>
                  <w:t>Systemeigenschaften</w:t>
                </w:r>
                <w:r>
                  <w:rPr>
                    <w:noProof/>
                    <w:webHidden/>
                  </w:rPr>
                  <w:tab/>
                </w:r>
                <w:r>
                  <w:rPr>
                    <w:noProof/>
                    <w:webHidden/>
                  </w:rPr>
                  <w:fldChar w:fldCharType="begin"/>
                </w:r>
                <w:r>
                  <w:rPr>
                    <w:noProof/>
                    <w:webHidden/>
                  </w:rPr>
                  <w:instrText xml:space="preserve"> PAGEREF _Toc66981161 \h </w:instrText>
                </w:r>
                <w:r>
                  <w:rPr>
                    <w:noProof/>
                    <w:webHidden/>
                  </w:rPr>
                </w:r>
                <w:r>
                  <w:rPr>
                    <w:noProof/>
                    <w:webHidden/>
                  </w:rPr>
                  <w:fldChar w:fldCharType="separate"/>
                </w:r>
                <w:r>
                  <w:rPr>
                    <w:noProof/>
                    <w:webHidden/>
                  </w:rPr>
                  <w:t>18</w:t>
                </w:r>
                <w:r>
                  <w:rPr>
                    <w:noProof/>
                    <w:webHidden/>
                  </w:rPr>
                  <w:fldChar w:fldCharType="end"/>
                </w:r>
              </w:hyperlink>
            </w:p>
            <w:p w14:paraId="3DDD8486" w14:textId="0E0A8217"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2" w:history="1">
                <w:r w:rsidRPr="00DE04A8">
                  <w:rPr>
                    <w:rStyle w:val="Hyperlink"/>
                    <w:noProof/>
                  </w:rPr>
                  <w:t>3.1.2</w:t>
                </w:r>
                <w:r>
                  <w:rPr>
                    <w:rFonts w:asciiTheme="minorHAnsi" w:eastAsiaTheme="minorEastAsia" w:hAnsiTheme="minorHAnsi"/>
                    <w:noProof/>
                    <w:lang w:eastAsia="de-DE"/>
                  </w:rPr>
                  <w:tab/>
                </w:r>
                <w:r w:rsidRPr="00DE04A8">
                  <w:rPr>
                    <w:rStyle w:val="Hyperlink"/>
                    <w:noProof/>
                  </w:rPr>
                  <w:t>Verwendete Software</w:t>
                </w:r>
                <w:r>
                  <w:rPr>
                    <w:noProof/>
                    <w:webHidden/>
                  </w:rPr>
                  <w:tab/>
                </w:r>
                <w:r>
                  <w:rPr>
                    <w:noProof/>
                    <w:webHidden/>
                  </w:rPr>
                  <w:fldChar w:fldCharType="begin"/>
                </w:r>
                <w:r>
                  <w:rPr>
                    <w:noProof/>
                    <w:webHidden/>
                  </w:rPr>
                  <w:instrText xml:space="preserve"> PAGEREF _Toc66981162 \h </w:instrText>
                </w:r>
                <w:r>
                  <w:rPr>
                    <w:noProof/>
                    <w:webHidden/>
                  </w:rPr>
                </w:r>
                <w:r>
                  <w:rPr>
                    <w:noProof/>
                    <w:webHidden/>
                  </w:rPr>
                  <w:fldChar w:fldCharType="separate"/>
                </w:r>
                <w:r>
                  <w:rPr>
                    <w:noProof/>
                    <w:webHidden/>
                  </w:rPr>
                  <w:t>18</w:t>
                </w:r>
                <w:r>
                  <w:rPr>
                    <w:noProof/>
                    <w:webHidden/>
                  </w:rPr>
                  <w:fldChar w:fldCharType="end"/>
                </w:r>
              </w:hyperlink>
            </w:p>
            <w:p w14:paraId="7631E2BE" w14:textId="1A32B208"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3" w:history="1">
                <w:r w:rsidRPr="00DE04A8">
                  <w:rPr>
                    <w:rStyle w:val="Hyperlink"/>
                    <w:noProof/>
                  </w:rPr>
                  <w:t>3.1.3</w:t>
                </w:r>
                <w:r>
                  <w:rPr>
                    <w:rFonts w:asciiTheme="minorHAnsi" w:eastAsiaTheme="minorEastAsia" w:hAnsiTheme="minorHAnsi"/>
                    <w:noProof/>
                    <w:lang w:eastAsia="de-DE"/>
                  </w:rPr>
                  <w:tab/>
                </w:r>
                <w:r w:rsidRPr="00DE04A8">
                  <w:rPr>
                    <w:rStyle w:val="Hyperlink"/>
                    <w:noProof/>
                  </w:rPr>
                  <w:t>Verwendeter Datensatz</w:t>
                </w:r>
                <w:r>
                  <w:rPr>
                    <w:noProof/>
                    <w:webHidden/>
                  </w:rPr>
                  <w:tab/>
                </w:r>
                <w:r>
                  <w:rPr>
                    <w:noProof/>
                    <w:webHidden/>
                  </w:rPr>
                  <w:fldChar w:fldCharType="begin"/>
                </w:r>
                <w:r>
                  <w:rPr>
                    <w:noProof/>
                    <w:webHidden/>
                  </w:rPr>
                  <w:instrText xml:space="preserve"> PAGEREF _Toc66981163 \h </w:instrText>
                </w:r>
                <w:r>
                  <w:rPr>
                    <w:noProof/>
                    <w:webHidden/>
                  </w:rPr>
                </w:r>
                <w:r>
                  <w:rPr>
                    <w:noProof/>
                    <w:webHidden/>
                  </w:rPr>
                  <w:fldChar w:fldCharType="separate"/>
                </w:r>
                <w:r>
                  <w:rPr>
                    <w:noProof/>
                    <w:webHidden/>
                  </w:rPr>
                  <w:t>19</w:t>
                </w:r>
                <w:r>
                  <w:rPr>
                    <w:noProof/>
                    <w:webHidden/>
                  </w:rPr>
                  <w:fldChar w:fldCharType="end"/>
                </w:r>
              </w:hyperlink>
            </w:p>
            <w:p w14:paraId="72D47999" w14:textId="4C0DF693"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4" w:history="1">
                <w:r w:rsidRPr="00DE04A8">
                  <w:rPr>
                    <w:rStyle w:val="Hyperlink"/>
                    <w:noProof/>
                  </w:rPr>
                  <w:t>3.1.4</w:t>
                </w:r>
                <w:r>
                  <w:rPr>
                    <w:rFonts w:asciiTheme="minorHAnsi" w:eastAsiaTheme="minorEastAsia" w:hAnsiTheme="minorHAnsi"/>
                    <w:noProof/>
                    <w:lang w:eastAsia="de-DE"/>
                  </w:rPr>
                  <w:tab/>
                </w:r>
                <w:r w:rsidRPr="00DE04A8">
                  <w:rPr>
                    <w:rStyle w:val="Hyperlink"/>
                    <w:noProof/>
                  </w:rPr>
                  <w:t>Parameter zur Bewertung von Modellen</w:t>
                </w:r>
                <w:r>
                  <w:rPr>
                    <w:noProof/>
                    <w:webHidden/>
                  </w:rPr>
                  <w:tab/>
                </w:r>
                <w:r>
                  <w:rPr>
                    <w:noProof/>
                    <w:webHidden/>
                  </w:rPr>
                  <w:fldChar w:fldCharType="begin"/>
                </w:r>
                <w:r>
                  <w:rPr>
                    <w:noProof/>
                    <w:webHidden/>
                  </w:rPr>
                  <w:instrText xml:space="preserve"> PAGEREF _Toc66981164 \h </w:instrText>
                </w:r>
                <w:r>
                  <w:rPr>
                    <w:noProof/>
                    <w:webHidden/>
                  </w:rPr>
                </w:r>
                <w:r>
                  <w:rPr>
                    <w:noProof/>
                    <w:webHidden/>
                  </w:rPr>
                  <w:fldChar w:fldCharType="separate"/>
                </w:r>
                <w:r>
                  <w:rPr>
                    <w:noProof/>
                    <w:webHidden/>
                  </w:rPr>
                  <w:t>19</w:t>
                </w:r>
                <w:r>
                  <w:rPr>
                    <w:noProof/>
                    <w:webHidden/>
                  </w:rPr>
                  <w:fldChar w:fldCharType="end"/>
                </w:r>
              </w:hyperlink>
            </w:p>
            <w:p w14:paraId="5C49D60C" w14:textId="35FDC534" w:rsidR="003B68D4" w:rsidRDefault="003B68D4">
              <w:pPr>
                <w:pStyle w:val="Verzeichnis2"/>
                <w:rPr>
                  <w:rFonts w:asciiTheme="minorHAnsi" w:eastAsiaTheme="minorEastAsia" w:hAnsiTheme="minorHAnsi"/>
                  <w:noProof/>
                  <w:lang w:eastAsia="de-DE"/>
                </w:rPr>
              </w:pPr>
              <w:hyperlink w:anchor="_Toc66981165" w:history="1">
                <w:r w:rsidRPr="00DE04A8">
                  <w:rPr>
                    <w:rStyle w:val="Hyperlink"/>
                    <w:noProof/>
                  </w:rPr>
                  <w:t>3.2</w:t>
                </w:r>
                <w:r>
                  <w:rPr>
                    <w:rFonts w:asciiTheme="minorHAnsi" w:eastAsiaTheme="minorEastAsia" w:hAnsiTheme="minorHAnsi"/>
                    <w:noProof/>
                    <w:lang w:eastAsia="de-DE"/>
                  </w:rPr>
                  <w:tab/>
                </w:r>
                <w:r w:rsidRPr="00DE04A8">
                  <w:rPr>
                    <w:rStyle w:val="Hyperlink"/>
                    <w:noProof/>
                  </w:rPr>
                  <w:t>Datensatzpräparation</w:t>
                </w:r>
                <w:r>
                  <w:rPr>
                    <w:noProof/>
                    <w:webHidden/>
                  </w:rPr>
                  <w:tab/>
                </w:r>
                <w:r>
                  <w:rPr>
                    <w:noProof/>
                    <w:webHidden/>
                  </w:rPr>
                  <w:fldChar w:fldCharType="begin"/>
                </w:r>
                <w:r>
                  <w:rPr>
                    <w:noProof/>
                    <w:webHidden/>
                  </w:rPr>
                  <w:instrText xml:space="preserve"> PAGEREF _Toc66981165 \h </w:instrText>
                </w:r>
                <w:r>
                  <w:rPr>
                    <w:noProof/>
                    <w:webHidden/>
                  </w:rPr>
                </w:r>
                <w:r>
                  <w:rPr>
                    <w:noProof/>
                    <w:webHidden/>
                  </w:rPr>
                  <w:fldChar w:fldCharType="separate"/>
                </w:r>
                <w:r>
                  <w:rPr>
                    <w:noProof/>
                    <w:webHidden/>
                  </w:rPr>
                  <w:t>21</w:t>
                </w:r>
                <w:r>
                  <w:rPr>
                    <w:noProof/>
                    <w:webHidden/>
                  </w:rPr>
                  <w:fldChar w:fldCharType="end"/>
                </w:r>
              </w:hyperlink>
            </w:p>
            <w:p w14:paraId="17A560C1" w14:textId="3838E091" w:rsidR="003B68D4" w:rsidRDefault="003B68D4">
              <w:pPr>
                <w:pStyle w:val="Verzeichnis2"/>
                <w:rPr>
                  <w:rFonts w:asciiTheme="minorHAnsi" w:eastAsiaTheme="minorEastAsia" w:hAnsiTheme="minorHAnsi"/>
                  <w:noProof/>
                  <w:lang w:eastAsia="de-DE"/>
                </w:rPr>
              </w:pPr>
              <w:hyperlink w:anchor="_Toc66981166" w:history="1">
                <w:r w:rsidRPr="00DE04A8">
                  <w:rPr>
                    <w:rStyle w:val="Hyperlink"/>
                    <w:noProof/>
                  </w:rPr>
                  <w:t>3.3</w:t>
                </w:r>
                <w:r>
                  <w:rPr>
                    <w:rFonts w:asciiTheme="minorHAnsi" w:eastAsiaTheme="minorEastAsia" w:hAnsiTheme="minorHAnsi"/>
                    <w:noProof/>
                    <w:lang w:eastAsia="de-DE"/>
                  </w:rPr>
                  <w:tab/>
                </w:r>
                <w:r w:rsidRPr="00DE04A8">
                  <w:rPr>
                    <w:rStyle w:val="Hyperlink"/>
                    <w:noProof/>
                  </w:rPr>
                  <w:t>10-fache Kreuzvalidierung für den Modellvergleich</w:t>
                </w:r>
                <w:r>
                  <w:rPr>
                    <w:noProof/>
                    <w:webHidden/>
                  </w:rPr>
                  <w:tab/>
                </w:r>
                <w:r>
                  <w:rPr>
                    <w:noProof/>
                    <w:webHidden/>
                  </w:rPr>
                  <w:fldChar w:fldCharType="begin"/>
                </w:r>
                <w:r>
                  <w:rPr>
                    <w:noProof/>
                    <w:webHidden/>
                  </w:rPr>
                  <w:instrText xml:space="preserve"> PAGEREF _Toc66981166 \h </w:instrText>
                </w:r>
                <w:r>
                  <w:rPr>
                    <w:noProof/>
                    <w:webHidden/>
                  </w:rPr>
                </w:r>
                <w:r>
                  <w:rPr>
                    <w:noProof/>
                    <w:webHidden/>
                  </w:rPr>
                  <w:fldChar w:fldCharType="separate"/>
                </w:r>
                <w:r>
                  <w:rPr>
                    <w:noProof/>
                    <w:webHidden/>
                  </w:rPr>
                  <w:t>22</w:t>
                </w:r>
                <w:r>
                  <w:rPr>
                    <w:noProof/>
                    <w:webHidden/>
                  </w:rPr>
                  <w:fldChar w:fldCharType="end"/>
                </w:r>
              </w:hyperlink>
            </w:p>
            <w:p w14:paraId="3E7D9026" w14:textId="5BBB9199"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7" w:history="1">
                <w:r w:rsidRPr="00DE04A8">
                  <w:rPr>
                    <w:rStyle w:val="Hyperlink"/>
                    <w:noProof/>
                  </w:rPr>
                  <w:t>3.3.1</w:t>
                </w:r>
                <w:r>
                  <w:rPr>
                    <w:rFonts w:asciiTheme="minorHAnsi" w:eastAsiaTheme="minorEastAsia" w:hAnsiTheme="minorHAnsi"/>
                    <w:noProof/>
                    <w:lang w:eastAsia="de-DE"/>
                  </w:rPr>
                  <w:tab/>
                </w:r>
                <m:oMath>
                  <m:r>
                    <m:rPr>
                      <m:sty m:val="bi"/>
                    </m:rPr>
                    <w:rPr>
                      <w:rStyle w:val="Hyperlink"/>
                      <w:rFonts w:ascii="Cambria Math" w:hAnsi="Cambria Math"/>
                      <w:noProof/>
                    </w:rPr>
                    <m:t>k</m:t>
                  </m:r>
                </m:oMath>
                <w:r w:rsidRPr="00DE04A8">
                  <w:rPr>
                    <w:rStyle w:val="Hyperlink"/>
                    <w:noProof/>
                  </w:rPr>
                  <w:t>-fache Kreuzvalidierung</w:t>
                </w:r>
                <w:r>
                  <w:rPr>
                    <w:noProof/>
                    <w:webHidden/>
                  </w:rPr>
                  <w:tab/>
                </w:r>
                <w:r>
                  <w:rPr>
                    <w:noProof/>
                    <w:webHidden/>
                  </w:rPr>
                  <w:fldChar w:fldCharType="begin"/>
                </w:r>
                <w:r>
                  <w:rPr>
                    <w:noProof/>
                    <w:webHidden/>
                  </w:rPr>
                  <w:instrText xml:space="preserve"> PAGEREF _Toc66981167 \h </w:instrText>
                </w:r>
                <w:r>
                  <w:rPr>
                    <w:noProof/>
                    <w:webHidden/>
                  </w:rPr>
                </w:r>
                <w:r>
                  <w:rPr>
                    <w:noProof/>
                    <w:webHidden/>
                  </w:rPr>
                  <w:fldChar w:fldCharType="separate"/>
                </w:r>
                <w:r>
                  <w:rPr>
                    <w:noProof/>
                    <w:webHidden/>
                  </w:rPr>
                  <w:t>22</w:t>
                </w:r>
                <w:r>
                  <w:rPr>
                    <w:noProof/>
                    <w:webHidden/>
                  </w:rPr>
                  <w:fldChar w:fldCharType="end"/>
                </w:r>
              </w:hyperlink>
            </w:p>
            <w:p w14:paraId="720FD8F2" w14:textId="75F824E7"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8" w:history="1">
                <w:r w:rsidRPr="00DE04A8">
                  <w:rPr>
                    <w:rStyle w:val="Hyperlink"/>
                    <w:noProof/>
                  </w:rPr>
                  <w:t>3.3.2</w:t>
                </w:r>
                <w:r>
                  <w:rPr>
                    <w:rFonts w:asciiTheme="minorHAnsi" w:eastAsiaTheme="minorEastAsia" w:hAnsiTheme="minorHAnsi"/>
                    <w:noProof/>
                    <w:lang w:eastAsia="de-DE"/>
                  </w:rPr>
                  <w:tab/>
                </w:r>
                <w:r w:rsidRPr="00DE04A8">
                  <w:rPr>
                    <w:rStyle w:val="Hyperlink"/>
                    <w:noProof/>
                  </w:rPr>
                  <w:t>Splitten des Datensatzes für 10-fache Kreuzvalidierung</w:t>
                </w:r>
                <w:r>
                  <w:rPr>
                    <w:noProof/>
                    <w:webHidden/>
                  </w:rPr>
                  <w:tab/>
                </w:r>
                <w:r>
                  <w:rPr>
                    <w:noProof/>
                    <w:webHidden/>
                  </w:rPr>
                  <w:fldChar w:fldCharType="begin"/>
                </w:r>
                <w:r>
                  <w:rPr>
                    <w:noProof/>
                    <w:webHidden/>
                  </w:rPr>
                  <w:instrText xml:space="preserve"> PAGEREF _Toc66981168 \h </w:instrText>
                </w:r>
                <w:r>
                  <w:rPr>
                    <w:noProof/>
                    <w:webHidden/>
                  </w:rPr>
                </w:r>
                <w:r>
                  <w:rPr>
                    <w:noProof/>
                    <w:webHidden/>
                  </w:rPr>
                  <w:fldChar w:fldCharType="separate"/>
                </w:r>
                <w:r>
                  <w:rPr>
                    <w:noProof/>
                    <w:webHidden/>
                  </w:rPr>
                  <w:t>23</w:t>
                </w:r>
                <w:r>
                  <w:rPr>
                    <w:noProof/>
                    <w:webHidden/>
                  </w:rPr>
                  <w:fldChar w:fldCharType="end"/>
                </w:r>
              </w:hyperlink>
            </w:p>
            <w:p w14:paraId="65029F44" w14:textId="3B28E1C9"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69" w:history="1">
                <w:r w:rsidRPr="00DE04A8">
                  <w:rPr>
                    <w:rStyle w:val="Hyperlink"/>
                    <w:noProof/>
                  </w:rPr>
                  <w:t>3.3.3</w:t>
                </w:r>
                <w:r>
                  <w:rPr>
                    <w:rFonts w:asciiTheme="minorHAnsi" w:eastAsiaTheme="minorEastAsia" w:hAnsiTheme="minorHAnsi"/>
                    <w:noProof/>
                    <w:lang w:eastAsia="de-DE"/>
                  </w:rPr>
                  <w:tab/>
                </w:r>
                <w:r w:rsidRPr="00DE04A8">
                  <w:rPr>
                    <w:rStyle w:val="Hyperlink"/>
                    <w:noProof/>
                  </w:rPr>
                  <w:t>Durchführung der 10-fache Kreuzvalidierung</w:t>
                </w:r>
                <w:r>
                  <w:rPr>
                    <w:noProof/>
                    <w:webHidden/>
                  </w:rPr>
                  <w:tab/>
                </w:r>
                <w:r>
                  <w:rPr>
                    <w:noProof/>
                    <w:webHidden/>
                  </w:rPr>
                  <w:fldChar w:fldCharType="begin"/>
                </w:r>
                <w:r>
                  <w:rPr>
                    <w:noProof/>
                    <w:webHidden/>
                  </w:rPr>
                  <w:instrText xml:space="preserve"> PAGEREF _Toc66981169 \h </w:instrText>
                </w:r>
                <w:r>
                  <w:rPr>
                    <w:noProof/>
                    <w:webHidden/>
                  </w:rPr>
                </w:r>
                <w:r>
                  <w:rPr>
                    <w:noProof/>
                    <w:webHidden/>
                  </w:rPr>
                  <w:fldChar w:fldCharType="separate"/>
                </w:r>
                <w:r>
                  <w:rPr>
                    <w:noProof/>
                    <w:webHidden/>
                  </w:rPr>
                  <w:t>25</w:t>
                </w:r>
                <w:r>
                  <w:rPr>
                    <w:noProof/>
                    <w:webHidden/>
                  </w:rPr>
                  <w:fldChar w:fldCharType="end"/>
                </w:r>
              </w:hyperlink>
            </w:p>
            <w:p w14:paraId="30A4EE83" w14:textId="59BE76E1" w:rsidR="003B68D4" w:rsidRDefault="003B68D4">
              <w:pPr>
                <w:pStyle w:val="Verzeichnis2"/>
                <w:rPr>
                  <w:rFonts w:asciiTheme="minorHAnsi" w:eastAsiaTheme="minorEastAsia" w:hAnsiTheme="minorHAnsi"/>
                  <w:noProof/>
                  <w:lang w:eastAsia="de-DE"/>
                </w:rPr>
              </w:pPr>
              <w:hyperlink w:anchor="_Toc66981170" w:history="1">
                <w:r w:rsidRPr="00DE04A8">
                  <w:rPr>
                    <w:rStyle w:val="Hyperlink"/>
                    <w:noProof/>
                  </w:rPr>
                  <w:t>3.4</w:t>
                </w:r>
                <w:r>
                  <w:rPr>
                    <w:rFonts w:asciiTheme="minorHAnsi" w:eastAsiaTheme="minorEastAsia" w:hAnsiTheme="minorHAnsi"/>
                    <w:noProof/>
                    <w:lang w:eastAsia="de-DE"/>
                  </w:rPr>
                  <w:tab/>
                </w:r>
                <w:r w:rsidRPr="00DE04A8">
                  <w:rPr>
                    <w:rStyle w:val="Hyperlink"/>
                    <w:noProof/>
                  </w:rPr>
                  <w:t>Untersuchung des Einflusses der Trainingsdatensatzgröße</w:t>
                </w:r>
                <w:r>
                  <w:rPr>
                    <w:noProof/>
                    <w:webHidden/>
                  </w:rPr>
                  <w:tab/>
                </w:r>
                <w:r>
                  <w:rPr>
                    <w:noProof/>
                    <w:webHidden/>
                  </w:rPr>
                  <w:fldChar w:fldCharType="begin"/>
                </w:r>
                <w:r>
                  <w:rPr>
                    <w:noProof/>
                    <w:webHidden/>
                  </w:rPr>
                  <w:instrText xml:space="preserve"> PAGEREF _Toc66981170 \h </w:instrText>
                </w:r>
                <w:r>
                  <w:rPr>
                    <w:noProof/>
                    <w:webHidden/>
                  </w:rPr>
                </w:r>
                <w:r>
                  <w:rPr>
                    <w:noProof/>
                    <w:webHidden/>
                  </w:rPr>
                  <w:fldChar w:fldCharType="separate"/>
                </w:r>
                <w:r>
                  <w:rPr>
                    <w:noProof/>
                    <w:webHidden/>
                  </w:rPr>
                  <w:t>25</w:t>
                </w:r>
                <w:r>
                  <w:rPr>
                    <w:noProof/>
                    <w:webHidden/>
                  </w:rPr>
                  <w:fldChar w:fldCharType="end"/>
                </w:r>
              </w:hyperlink>
            </w:p>
            <w:p w14:paraId="425EE644" w14:textId="0358E5A3"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71" w:history="1">
                <w:r w:rsidRPr="00DE04A8">
                  <w:rPr>
                    <w:rStyle w:val="Hyperlink"/>
                    <w:noProof/>
                  </w:rPr>
                  <w:t>3.4.1</w:t>
                </w:r>
                <w:r>
                  <w:rPr>
                    <w:rFonts w:asciiTheme="minorHAnsi" w:eastAsiaTheme="minorEastAsia" w:hAnsiTheme="minorHAnsi"/>
                    <w:noProof/>
                    <w:lang w:eastAsia="de-DE"/>
                  </w:rPr>
                  <w:tab/>
                </w:r>
                <w:r w:rsidRPr="00DE04A8">
                  <w:rPr>
                    <w:rStyle w:val="Hyperlink"/>
                    <w:noProof/>
                  </w:rPr>
                  <w:t>splitten des DS</w:t>
                </w:r>
                <w:r>
                  <w:rPr>
                    <w:noProof/>
                    <w:webHidden/>
                  </w:rPr>
                  <w:tab/>
                </w:r>
                <w:r>
                  <w:rPr>
                    <w:noProof/>
                    <w:webHidden/>
                  </w:rPr>
                  <w:fldChar w:fldCharType="begin"/>
                </w:r>
                <w:r>
                  <w:rPr>
                    <w:noProof/>
                    <w:webHidden/>
                  </w:rPr>
                  <w:instrText xml:space="preserve"> PAGEREF _Toc66981171 \h </w:instrText>
                </w:r>
                <w:r>
                  <w:rPr>
                    <w:noProof/>
                    <w:webHidden/>
                  </w:rPr>
                </w:r>
                <w:r>
                  <w:rPr>
                    <w:noProof/>
                    <w:webHidden/>
                  </w:rPr>
                  <w:fldChar w:fldCharType="separate"/>
                </w:r>
                <w:r>
                  <w:rPr>
                    <w:noProof/>
                    <w:webHidden/>
                  </w:rPr>
                  <w:t>25</w:t>
                </w:r>
                <w:r>
                  <w:rPr>
                    <w:noProof/>
                    <w:webHidden/>
                  </w:rPr>
                  <w:fldChar w:fldCharType="end"/>
                </w:r>
              </w:hyperlink>
            </w:p>
            <w:p w14:paraId="4DB48DE7" w14:textId="194BED70" w:rsidR="003B68D4" w:rsidRDefault="003B68D4">
              <w:pPr>
                <w:pStyle w:val="Verzeichnis3"/>
                <w:tabs>
                  <w:tab w:val="left" w:pos="1320"/>
                  <w:tab w:val="right" w:leader="dot" w:pos="9016"/>
                </w:tabs>
                <w:rPr>
                  <w:rFonts w:asciiTheme="minorHAnsi" w:eastAsiaTheme="minorEastAsia" w:hAnsiTheme="minorHAnsi"/>
                  <w:noProof/>
                  <w:lang w:eastAsia="de-DE"/>
                </w:rPr>
              </w:pPr>
              <w:hyperlink w:anchor="_Toc66981172" w:history="1">
                <w:r w:rsidRPr="00DE04A8">
                  <w:rPr>
                    <w:rStyle w:val="Hyperlink"/>
                    <w:noProof/>
                  </w:rPr>
                  <w:t>3.4.2</w:t>
                </w:r>
                <w:r>
                  <w:rPr>
                    <w:rFonts w:asciiTheme="minorHAnsi" w:eastAsiaTheme="minorEastAsia" w:hAnsiTheme="minorHAnsi"/>
                    <w:noProof/>
                    <w:lang w:eastAsia="de-DE"/>
                  </w:rPr>
                  <w:tab/>
                </w:r>
                <w:r w:rsidRPr="00DE04A8">
                  <w:rPr>
                    <w:rStyle w:val="Hyperlink"/>
                    <w:noProof/>
                  </w:rPr>
                  <w:t>Durchführung</w:t>
                </w:r>
                <w:r>
                  <w:rPr>
                    <w:noProof/>
                    <w:webHidden/>
                  </w:rPr>
                  <w:tab/>
                </w:r>
                <w:r>
                  <w:rPr>
                    <w:noProof/>
                    <w:webHidden/>
                  </w:rPr>
                  <w:fldChar w:fldCharType="begin"/>
                </w:r>
                <w:r>
                  <w:rPr>
                    <w:noProof/>
                    <w:webHidden/>
                  </w:rPr>
                  <w:instrText xml:space="preserve"> PAGEREF _Toc66981172 \h </w:instrText>
                </w:r>
                <w:r>
                  <w:rPr>
                    <w:noProof/>
                    <w:webHidden/>
                  </w:rPr>
                </w:r>
                <w:r>
                  <w:rPr>
                    <w:noProof/>
                    <w:webHidden/>
                  </w:rPr>
                  <w:fldChar w:fldCharType="separate"/>
                </w:r>
                <w:r>
                  <w:rPr>
                    <w:noProof/>
                    <w:webHidden/>
                  </w:rPr>
                  <w:t>25</w:t>
                </w:r>
                <w:r>
                  <w:rPr>
                    <w:noProof/>
                    <w:webHidden/>
                  </w:rPr>
                  <w:fldChar w:fldCharType="end"/>
                </w:r>
              </w:hyperlink>
            </w:p>
            <w:p w14:paraId="22B4B089" w14:textId="154B20F7" w:rsidR="003B68D4" w:rsidRDefault="003B68D4">
              <w:pPr>
                <w:pStyle w:val="Verzeichnis1"/>
                <w:rPr>
                  <w:rFonts w:asciiTheme="minorHAnsi" w:eastAsiaTheme="minorEastAsia" w:hAnsiTheme="minorHAnsi"/>
                  <w:noProof/>
                  <w:lang w:eastAsia="de-DE"/>
                </w:rPr>
              </w:pPr>
              <w:hyperlink w:anchor="_Toc66981173" w:history="1">
                <w:r w:rsidRPr="00DE04A8">
                  <w:rPr>
                    <w:rStyle w:val="Hyperlink"/>
                    <w:noProof/>
                  </w:rPr>
                  <w:t>4</w:t>
                </w:r>
                <w:r>
                  <w:rPr>
                    <w:rFonts w:asciiTheme="minorHAnsi" w:eastAsiaTheme="minorEastAsia" w:hAnsiTheme="minorHAnsi"/>
                    <w:noProof/>
                    <w:lang w:eastAsia="de-DE"/>
                  </w:rPr>
                  <w:tab/>
                </w:r>
                <w:r w:rsidRPr="00DE04A8">
                  <w:rPr>
                    <w:rStyle w:val="Hyperlink"/>
                    <w:noProof/>
                  </w:rPr>
                  <w:t>Ergebnisse</w:t>
                </w:r>
                <w:r>
                  <w:rPr>
                    <w:noProof/>
                    <w:webHidden/>
                  </w:rPr>
                  <w:tab/>
                </w:r>
                <w:r>
                  <w:rPr>
                    <w:noProof/>
                    <w:webHidden/>
                  </w:rPr>
                  <w:fldChar w:fldCharType="begin"/>
                </w:r>
                <w:r>
                  <w:rPr>
                    <w:noProof/>
                    <w:webHidden/>
                  </w:rPr>
                  <w:instrText xml:space="preserve"> PAGEREF _Toc66981173 \h </w:instrText>
                </w:r>
                <w:r>
                  <w:rPr>
                    <w:noProof/>
                    <w:webHidden/>
                  </w:rPr>
                </w:r>
                <w:r>
                  <w:rPr>
                    <w:noProof/>
                    <w:webHidden/>
                  </w:rPr>
                  <w:fldChar w:fldCharType="separate"/>
                </w:r>
                <w:r>
                  <w:rPr>
                    <w:noProof/>
                    <w:webHidden/>
                  </w:rPr>
                  <w:t>25</w:t>
                </w:r>
                <w:r>
                  <w:rPr>
                    <w:noProof/>
                    <w:webHidden/>
                  </w:rPr>
                  <w:fldChar w:fldCharType="end"/>
                </w:r>
              </w:hyperlink>
            </w:p>
            <w:p w14:paraId="08E5348A" w14:textId="6B7D22D6" w:rsidR="003B68D4" w:rsidRDefault="003B68D4">
              <w:pPr>
                <w:pStyle w:val="Verzeichnis1"/>
                <w:rPr>
                  <w:rFonts w:asciiTheme="minorHAnsi" w:eastAsiaTheme="minorEastAsia" w:hAnsiTheme="minorHAnsi"/>
                  <w:noProof/>
                  <w:lang w:eastAsia="de-DE"/>
                </w:rPr>
              </w:pPr>
              <w:hyperlink w:anchor="_Toc66981174" w:history="1">
                <w:r w:rsidRPr="00DE04A8">
                  <w:rPr>
                    <w:rStyle w:val="Hyperlink"/>
                    <w:noProof/>
                  </w:rPr>
                  <w:t>5</w:t>
                </w:r>
                <w:r>
                  <w:rPr>
                    <w:rFonts w:asciiTheme="minorHAnsi" w:eastAsiaTheme="minorEastAsia" w:hAnsiTheme="minorHAnsi"/>
                    <w:noProof/>
                    <w:lang w:eastAsia="de-DE"/>
                  </w:rPr>
                  <w:tab/>
                </w:r>
                <w:r w:rsidRPr="00DE04A8">
                  <w:rPr>
                    <w:rStyle w:val="Hyperlink"/>
                    <w:noProof/>
                  </w:rPr>
                  <w:t>Diskussion und Ausblick</w:t>
                </w:r>
                <w:r>
                  <w:rPr>
                    <w:noProof/>
                    <w:webHidden/>
                  </w:rPr>
                  <w:tab/>
                </w:r>
                <w:r>
                  <w:rPr>
                    <w:noProof/>
                    <w:webHidden/>
                  </w:rPr>
                  <w:fldChar w:fldCharType="begin"/>
                </w:r>
                <w:r>
                  <w:rPr>
                    <w:noProof/>
                    <w:webHidden/>
                  </w:rPr>
                  <w:instrText xml:space="preserve"> PAGEREF _Toc66981174 \h </w:instrText>
                </w:r>
                <w:r>
                  <w:rPr>
                    <w:noProof/>
                    <w:webHidden/>
                  </w:rPr>
                </w:r>
                <w:r>
                  <w:rPr>
                    <w:noProof/>
                    <w:webHidden/>
                  </w:rPr>
                  <w:fldChar w:fldCharType="separate"/>
                </w:r>
                <w:r>
                  <w:rPr>
                    <w:noProof/>
                    <w:webHidden/>
                  </w:rPr>
                  <w:t>26</w:t>
                </w:r>
                <w:r>
                  <w:rPr>
                    <w:noProof/>
                    <w:webHidden/>
                  </w:rPr>
                  <w:fldChar w:fldCharType="end"/>
                </w:r>
              </w:hyperlink>
            </w:p>
            <w:p w14:paraId="5C1D5185" w14:textId="50D77001" w:rsidR="003B68D4" w:rsidRDefault="003B68D4">
              <w:pPr>
                <w:pStyle w:val="Verzeichnis1"/>
                <w:rPr>
                  <w:rFonts w:asciiTheme="minorHAnsi" w:eastAsiaTheme="minorEastAsia" w:hAnsiTheme="minorHAnsi"/>
                  <w:noProof/>
                  <w:lang w:eastAsia="de-DE"/>
                </w:rPr>
              </w:pPr>
              <w:hyperlink w:anchor="_Toc66981175" w:history="1">
                <w:r w:rsidRPr="00DE04A8">
                  <w:rPr>
                    <w:rStyle w:val="Hyperlink"/>
                    <w:noProof/>
                  </w:rPr>
                  <w:t>6</w:t>
                </w:r>
                <w:r>
                  <w:rPr>
                    <w:rFonts w:asciiTheme="minorHAnsi" w:eastAsiaTheme="minorEastAsia" w:hAnsiTheme="minorHAnsi"/>
                    <w:noProof/>
                    <w:lang w:eastAsia="de-DE"/>
                  </w:rPr>
                  <w:tab/>
                </w:r>
                <w:r w:rsidRPr="00DE04A8">
                  <w:rPr>
                    <w:rStyle w:val="Hyperlink"/>
                    <w:noProof/>
                  </w:rPr>
                  <w:t>Zusammenfassung</w:t>
                </w:r>
                <w:r>
                  <w:rPr>
                    <w:noProof/>
                    <w:webHidden/>
                  </w:rPr>
                  <w:tab/>
                </w:r>
                <w:r>
                  <w:rPr>
                    <w:noProof/>
                    <w:webHidden/>
                  </w:rPr>
                  <w:fldChar w:fldCharType="begin"/>
                </w:r>
                <w:r>
                  <w:rPr>
                    <w:noProof/>
                    <w:webHidden/>
                  </w:rPr>
                  <w:instrText xml:space="preserve"> PAGEREF _Toc66981175 \h </w:instrText>
                </w:r>
                <w:r>
                  <w:rPr>
                    <w:noProof/>
                    <w:webHidden/>
                  </w:rPr>
                </w:r>
                <w:r>
                  <w:rPr>
                    <w:noProof/>
                    <w:webHidden/>
                  </w:rPr>
                  <w:fldChar w:fldCharType="separate"/>
                </w:r>
                <w:r>
                  <w:rPr>
                    <w:noProof/>
                    <w:webHidden/>
                  </w:rPr>
                  <w:t>27</w:t>
                </w:r>
                <w:r>
                  <w:rPr>
                    <w:noProof/>
                    <w:webHidden/>
                  </w:rPr>
                  <w:fldChar w:fldCharType="end"/>
                </w:r>
              </w:hyperlink>
            </w:p>
            <w:p w14:paraId="6BCD4EC7" w14:textId="75621884" w:rsidR="003B68D4" w:rsidRDefault="003B68D4">
              <w:pPr>
                <w:pStyle w:val="Verzeichnis1"/>
                <w:rPr>
                  <w:rFonts w:asciiTheme="minorHAnsi" w:eastAsiaTheme="minorEastAsia" w:hAnsiTheme="minorHAnsi"/>
                  <w:noProof/>
                  <w:lang w:eastAsia="de-DE"/>
                </w:rPr>
              </w:pPr>
              <w:hyperlink w:anchor="_Toc66981176" w:history="1">
                <w:r w:rsidRPr="00DE04A8">
                  <w:rPr>
                    <w:rStyle w:val="Hyperlink"/>
                    <w:noProof/>
                  </w:rPr>
                  <w:t>7</w:t>
                </w:r>
                <w:r>
                  <w:rPr>
                    <w:rFonts w:asciiTheme="minorHAnsi" w:eastAsiaTheme="minorEastAsia" w:hAnsiTheme="minorHAnsi"/>
                    <w:noProof/>
                    <w:lang w:eastAsia="de-DE"/>
                  </w:rPr>
                  <w:tab/>
                </w:r>
                <w:r w:rsidRPr="00DE04A8">
                  <w:rPr>
                    <w:rStyle w:val="Hyperlink"/>
                    <w:noProof/>
                  </w:rPr>
                  <w:t>Literaturverzeichnis</w:t>
                </w:r>
                <w:r>
                  <w:rPr>
                    <w:noProof/>
                    <w:webHidden/>
                  </w:rPr>
                  <w:tab/>
                </w:r>
                <w:r>
                  <w:rPr>
                    <w:noProof/>
                    <w:webHidden/>
                  </w:rPr>
                  <w:fldChar w:fldCharType="begin"/>
                </w:r>
                <w:r>
                  <w:rPr>
                    <w:noProof/>
                    <w:webHidden/>
                  </w:rPr>
                  <w:instrText xml:space="preserve"> PAGEREF _Toc66981176 \h </w:instrText>
                </w:r>
                <w:r>
                  <w:rPr>
                    <w:noProof/>
                    <w:webHidden/>
                  </w:rPr>
                </w:r>
                <w:r>
                  <w:rPr>
                    <w:noProof/>
                    <w:webHidden/>
                  </w:rPr>
                  <w:fldChar w:fldCharType="separate"/>
                </w:r>
                <w:r>
                  <w:rPr>
                    <w:noProof/>
                    <w:webHidden/>
                  </w:rPr>
                  <w:t>28</w:t>
                </w:r>
                <w:r>
                  <w:rPr>
                    <w:noProof/>
                    <w:webHidden/>
                  </w:rPr>
                  <w:fldChar w:fldCharType="end"/>
                </w:r>
              </w:hyperlink>
            </w:p>
            <w:p w14:paraId="09CB2E8C" w14:textId="3E5424F9" w:rsidR="00E01BF7" w:rsidRDefault="00FD6B19" w:rsidP="00484A57">
              <w:pPr>
                <w:pStyle w:val="Verzeichnis1"/>
              </w:pPr>
              <w:r>
                <w:lastRenderedPageBreak/>
                <w:fldChar w:fldCharType="end"/>
              </w:r>
            </w:p>
          </w:sdtContent>
        </w:sdt>
        <w:p w14:paraId="352E29B8" w14:textId="61C93BA8" w:rsidR="00C826BB" w:rsidRPr="00C826BB" w:rsidRDefault="00C826BB" w:rsidP="00E01BF7">
          <w:pPr>
            <w:spacing w:after="160" w:line="259" w:lineRule="auto"/>
            <w:jc w:val="left"/>
          </w:pPr>
          <w:bookmarkStart w:id="7" w:name="_Ref65792598"/>
        </w:p>
        <w:p w14:paraId="1EA8439C" w14:textId="77777777" w:rsidR="009E1099" w:rsidRDefault="009E1099" w:rsidP="009E1099">
          <w:pPr>
            <w:pStyle w:val="berschrift1"/>
            <w:numPr>
              <w:ilvl w:val="0"/>
              <w:numId w:val="0"/>
            </w:numPr>
            <w:ind w:left="432"/>
          </w:pPr>
          <w:bookmarkStart w:id="8" w:name="_Toc66477588"/>
          <w:bookmarkStart w:id="9" w:name="_Toc66749920"/>
          <w:bookmarkStart w:id="10" w:name="_Toc66981146"/>
          <w:r>
            <w:t>Abbildungsverzeichnis</w:t>
          </w:r>
          <w:bookmarkEnd w:id="8"/>
          <w:bookmarkEnd w:id="9"/>
          <w:bookmarkEnd w:id="10"/>
        </w:p>
        <w:p w14:paraId="38368513" w14:textId="77777777" w:rsidR="009E1099" w:rsidRDefault="009E1099" w:rsidP="009E1099">
          <w:pPr>
            <w:spacing w:after="160" w:line="259" w:lineRule="auto"/>
            <w:jc w:val="left"/>
            <w:rPr>
              <w:rFonts w:ascii="Arial" w:eastAsiaTheme="majorEastAsia" w:hAnsi="Arial" w:cstheme="majorBidi"/>
              <w:b/>
              <w:sz w:val="36"/>
              <w:szCs w:val="32"/>
            </w:rPr>
          </w:pPr>
          <w:r>
            <w:br w:type="page"/>
          </w:r>
        </w:p>
        <w:p w14:paraId="1E9BF5BB" w14:textId="77777777" w:rsidR="009E1099" w:rsidRDefault="009E1099" w:rsidP="009E1099">
          <w:pPr>
            <w:pStyle w:val="berschrift1"/>
            <w:numPr>
              <w:ilvl w:val="0"/>
              <w:numId w:val="0"/>
            </w:numPr>
            <w:ind w:left="432"/>
          </w:pPr>
          <w:bookmarkStart w:id="11" w:name="_Toc66749921"/>
          <w:bookmarkStart w:id="12" w:name="_Toc66477589"/>
          <w:bookmarkStart w:id="13" w:name="_Toc66981147"/>
          <w:r>
            <w:lastRenderedPageBreak/>
            <w:t>Tabellenverzeichnis</w:t>
          </w:r>
          <w:bookmarkEnd w:id="11"/>
          <w:bookmarkEnd w:id="12"/>
          <w:bookmarkEnd w:id="13"/>
        </w:p>
        <w:p w14:paraId="602ED9E1" w14:textId="77777777" w:rsidR="009E1099" w:rsidRDefault="009E1099" w:rsidP="009E1099">
          <w:pPr>
            <w:spacing w:after="160" w:line="259" w:lineRule="auto"/>
            <w:jc w:val="left"/>
            <w:rPr>
              <w:rFonts w:ascii="Arial" w:eastAsiaTheme="majorEastAsia" w:hAnsi="Arial" w:cstheme="majorBidi"/>
              <w:b/>
              <w:sz w:val="36"/>
              <w:szCs w:val="32"/>
            </w:rPr>
          </w:pPr>
          <w:r>
            <w:br w:type="page"/>
          </w:r>
        </w:p>
        <w:p w14:paraId="00696981" w14:textId="77777777" w:rsidR="009E1099" w:rsidRDefault="009E1099" w:rsidP="009E1099">
          <w:pPr>
            <w:pStyle w:val="berschrift1"/>
            <w:numPr>
              <w:ilvl w:val="0"/>
              <w:numId w:val="0"/>
            </w:numPr>
            <w:ind w:left="432"/>
          </w:pPr>
          <w:bookmarkStart w:id="14" w:name="_Toc66749922"/>
          <w:bookmarkStart w:id="15" w:name="_Toc66477590"/>
          <w:bookmarkStart w:id="16" w:name="_Toc66981148"/>
          <w:r>
            <w:lastRenderedPageBreak/>
            <w:t>Abkürzungsverzeichnis</w:t>
          </w:r>
          <w:bookmarkEnd w:id="14"/>
          <w:bookmarkEnd w:id="15"/>
          <w:bookmarkEnd w:id="16"/>
        </w:p>
        <w:p w14:paraId="2D636F9B" w14:textId="77C0C347" w:rsidR="009E1099" w:rsidRDefault="009E1099">
          <w:pPr>
            <w:spacing w:after="160" w:line="259" w:lineRule="auto"/>
            <w:jc w:val="left"/>
            <w:sectPr w:rsidR="009E1099" w:rsidSect="00A245B7">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p>
        <w:p w14:paraId="0C9C707B" w14:textId="50C6CF01" w:rsidR="003F7F89" w:rsidRDefault="00AD268D" w:rsidP="003574C7">
          <w:pPr>
            <w:pStyle w:val="berschrift1"/>
          </w:pPr>
          <w:bookmarkStart w:id="17" w:name="_Toc66477591"/>
          <w:bookmarkStart w:id="18" w:name="_Ref66980926"/>
          <w:bookmarkStart w:id="19" w:name="_Toc66981149"/>
          <w:r w:rsidRPr="003574C7">
            <w:lastRenderedPageBreak/>
            <w:t>Einleitung</w:t>
          </w:r>
          <w:bookmarkEnd w:id="7"/>
          <w:bookmarkEnd w:id="17"/>
          <w:bookmarkEnd w:id="18"/>
          <w:bookmarkEnd w:id="19"/>
        </w:p>
        <w:p w14:paraId="56ED9E76" w14:textId="1B09572F" w:rsidR="00143246" w:rsidRPr="00143246" w:rsidRDefault="00143246" w:rsidP="00894299">
          <w:pPr>
            <w:rPr>
              <w:shd w:val="clear" w:color="auto" w:fill="FFFFFF"/>
            </w:rPr>
          </w:pPr>
          <w:r w:rsidRPr="00143246">
            <w:rPr>
              <w:shd w:val="clear" w:color="auto" w:fill="FFFFFF"/>
            </w:rPr>
            <w:t>Am 15</w:t>
          </w:r>
          <w:r w:rsidR="006C229D">
            <w:rPr>
              <w:shd w:val="clear" w:color="auto" w:fill="FFFFFF"/>
            </w:rPr>
            <w:t>.</w:t>
          </w:r>
          <w:r w:rsidRPr="00143246">
            <w:rPr>
              <w:shd w:val="clear" w:color="auto" w:fill="FFFFFF"/>
            </w:rPr>
            <w:t xml:space="preserve"> März 2016 </w:t>
          </w:r>
          <w:r w:rsidR="00B344B0">
            <w:rPr>
              <w:shd w:val="clear" w:color="auto" w:fill="FFFFFF"/>
            </w:rPr>
            <w:t>stand</w:t>
          </w:r>
          <w:r w:rsidRPr="00143246">
            <w:rPr>
              <w:shd w:val="clear" w:color="auto" w:fill="FFFFFF"/>
            </w:rPr>
            <w:t xml:space="preserve"> es fest: AlphaGo besiegt Lee Sedol</w:t>
          </w:r>
          <w:r w:rsidR="006C229D">
            <w:rPr>
              <w:shd w:val="clear" w:color="auto" w:fill="FFFFFF"/>
            </w:rPr>
            <w:t>, den damaligen stärksten Go Spieler der Welt,</w:t>
          </w:r>
          <w:r w:rsidRPr="00143246">
            <w:rPr>
              <w:shd w:val="clear" w:color="auto" w:fill="FFFFFF"/>
            </w:rPr>
            <w:t xml:space="preserve"> in einer Partie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20"/>
          <w:r w:rsidRPr="00143246">
            <w:rPr>
              <w:shd w:val="clear" w:color="auto" w:fill="FFFFFF"/>
            </w:rPr>
            <w:t>fahrenden Autos, der Wettervorhersage oder Spracherkennung zu tun?</w:t>
          </w:r>
        </w:p>
        <w:p w14:paraId="09F88B1D" w14:textId="2EA1E642" w:rsidR="00A245B7" w:rsidRDefault="00143246" w:rsidP="00143246">
          <w:pPr>
            <w:rPr>
              <w:shd w:val="clear" w:color="auto" w:fill="FFFFFF"/>
            </w:rPr>
          </w:pPr>
          <w:r w:rsidRPr="00143246">
            <w:rPr>
              <w:shd w:val="clear" w:color="auto" w:fill="FFFFFF"/>
            </w:rPr>
            <w:t>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20"/>
          <w:r w:rsidR="00A367D6">
            <w:rPr>
              <w:rStyle w:val="Kommentarzeichen"/>
            </w:rPr>
            <w:commentReference w:id="20"/>
          </w:r>
          <w:r w:rsidRPr="00143246">
            <w:rPr>
              <w:shd w:val="clear" w:color="auto" w:fill="FFFFFF"/>
            </w:rPr>
            <w:t>Intelligenz (KI) gearbeitet, bzw.</w:t>
          </w:r>
          <w:r w:rsidR="00621714">
            <w:rPr>
              <w:shd w:val="clear" w:color="auto" w:fill="FFFFFF"/>
            </w:rPr>
            <w:t xml:space="preserve"> gibt es</w:t>
          </w:r>
          <w:r w:rsidRPr="00143246">
            <w:rPr>
              <w:shd w:val="clear" w:color="auto" w:fill="FFFFFF"/>
            </w:rPr>
            <w:t xml:space="preserve">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21"/>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21"/>
          <w:r w:rsidR="00A367D6">
            <w:rPr>
              <w:rStyle w:val="Kommentarzeichen"/>
            </w:rPr>
            <w:commentReference w:id="21"/>
          </w:r>
          <w:r w:rsidR="006306DB">
            <w:rPr>
              <w:shd w:val="clear" w:color="auto" w:fill="FFFFFF"/>
            </w:rPr>
            <w:t xml:space="preserve">KIs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KIs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KIs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83C6C">
            <w:rPr>
              <w:shd w:val="clear" w:color="auto" w:fill="FFFFFF"/>
            </w:rPr>
            <w:t>d</w:t>
          </w:r>
          <w:r w:rsidR="006E75C0">
            <w:rPr>
              <w:shd w:val="clear" w:color="auto" w:fill="FFFFFF"/>
            </w:rPr>
            <w:t xml:space="preserve">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83C6C">
            <w:rPr>
              <w:shd w:val="clear" w:color="auto" w:fill="FFFFFF"/>
            </w:rPr>
            <w:t xml:space="preserve"> das </w:t>
          </w:r>
          <w:r w:rsidR="006E75C0">
            <w:rPr>
              <w:shd w:val="clear" w:color="auto" w:fill="FFFFFF"/>
            </w:rPr>
            <w:t>Optimie</w:t>
          </w:r>
          <w:r w:rsidR="00683C6C">
            <w:rPr>
              <w:shd w:val="clear" w:color="auto" w:fill="FFFFFF"/>
            </w:rPr>
            <w:t>ren</w:t>
          </w:r>
          <w:r w:rsidR="00621714">
            <w:rPr>
              <w:shd w:val="clear" w:color="auto" w:fill="FFFFFF"/>
            </w:rPr>
            <w:t xml:space="preserve"> </w:t>
          </w:r>
          <w:r w:rsidR="006E75C0">
            <w:rPr>
              <w:shd w:val="clear" w:color="auto" w:fill="FFFFFF"/>
            </w:rPr>
            <w:t>von Molekülsimulationen für die Werkstoffforschung in der Physik</w:t>
          </w:r>
          <w:r w:rsidR="00771C31">
            <w:rPr>
              <w:shd w:val="clear" w:color="auto" w:fill="FFFFFF"/>
            </w:rPr>
            <w:t xml:space="preserve"> </w:t>
          </w:r>
          <w:r w:rsidR="00771C31">
            <w:rPr>
              <w:shd w:val="clear" w:color="auto" w:fill="FFFFFF"/>
            </w:rPr>
            <w:fldChar w:fldCharType="begin" w:fldLock="1"/>
          </w:r>
          <w:r w:rsidR="00287FDD">
            <w:rPr>
              <w:shd w:val="clear" w:color="auto" w:fill="FFFFFF"/>
            </w:rPr>
            <w:instrText>ADDIN CSL_CITATION {"citationItems":[{"id":"ITEM-1","itemData":{"URL":"https://www.selfmem.eu/public_relations_media/magazine/what_motivates_us/081840/index.php.de","accessed":{"date-parts":[["2021","3","2"]]},"id":"ITEM-1","issued":{"date-parts":[["0"]]},"title":"No Title","type":"webpage"},"uris":["http://www.mendeley.com/documents/?uuid=d2abeb81-7754-471e-a901-f8a23c39f6a6"]}],"mendeley":{"formattedCitation":"[7]","plainTextFormattedCitation":"[7]","previouslyFormattedCitation":"[7]"},"properties":{"noteIndex":0},"schema":"https://github.com/citation-style-language/schema/raw/master/csl-citation.json"}</w:instrText>
          </w:r>
          <w:r w:rsidR="00771C31">
            <w:rPr>
              <w:shd w:val="clear" w:color="auto" w:fill="FFFFFF"/>
            </w:rPr>
            <w:fldChar w:fldCharType="separate"/>
          </w:r>
          <w:r w:rsidR="00771C31" w:rsidRPr="00771C31">
            <w:rPr>
              <w:noProof/>
              <w:shd w:val="clear" w:color="auto" w:fill="FFFFFF"/>
            </w:rPr>
            <w:t>[7]</w:t>
          </w:r>
          <w:r w:rsidR="00771C31">
            <w:rPr>
              <w:shd w:val="clear" w:color="auto" w:fill="FFFFFF"/>
            </w:rPr>
            <w:fldChar w:fldCharType="end"/>
          </w:r>
          <w:r w:rsidR="00683C6C">
            <w:rPr>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140B399C" w14:textId="77777777" w:rsidR="003863E4" w:rsidRDefault="003863E4" w:rsidP="00143246">
          <w:pPr>
            <w:rPr>
              <w:shd w:val="clear" w:color="auto" w:fill="FFFFFF"/>
            </w:rPr>
          </w:pPr>
        </w:p>
        <w:p w14:paraId="6A65929C" w14:textId="6D6C789E" w:rsidR="003F7F89" w:rsidRPr="00C029FB" w:rsidRDefault="00C27F7E" w:rsidP="00B5470D">
          <w:pPr>
            <w:pStyle w:val="berschrift2"/>
          </w:pPr>
          <w:bookmarkStart w:id="22" w:name="_Toc66477592"/>
          <w:bookmarkStart w:id="23" w:name="_Toc66981150"/>
          <w:r w:rsidRPr="00C029FB">
            <w:t>Begriffe aus dem Feld der KI</w:t>
          </w:r>
          <w:bookmarkEnd w:id="22"/>
          <w:bookmarkEnd w:id="23"/>
        </w:p>
        <w:p w14:paraId="01658BBC" w14:textId="058554A5" w:rsidR="00CD15FE" w:rsidRDefault="00AB5DF3" w:rsidP="00204EDF">
          <w:r>
            <w:t xml:space="preserve">In diesem Kapitel werden für die </w:t>
          </w:r>
          <w:r w:rsidR="00683C6C">
            <w:t>Bachelora</w:t>
          </w:r>
          <w:r>
            <w:t xml:space="preserve">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w:t>
          </w:r>
          <w:r w:rsidR="00287FDD">
            <w:t>die</w:t>
          </w:r>
          <w:r w:rsidR="00722F94">
            <w:t xml:space="preserve"> </w:t>
          </w:r>
          <w:r w:rsidR="00683C6C">
            <w:t>Bachelora</w:t>
          </w:r>
          <w:r w:rsidR="00722F94">
            <w:t>rbeit</w:t>
          </w:r>
          <w:r>
            <w:t>, mit der verwendeten Methode,</w:t>
          </w:r>
          <w:r w:rsidR="00722F94">
            <w:t xml:space="preserve"> in das sehr weitläufige Gebiet der KI</w:t>
          </w:r>
          <w:r w:rsidR="00152577">
            <w:t xml:space="preserve"> besser</w:t>
          </w:r>
          <w:r>
            <w:t xml:space="preserve"> einzuordnen.</w:t>
          </w:r>
        </w:p>
        <w:p w14:paraId="755C4705" w14:textId="449C9181" w:rsidR="00204EDF" w:rsidRDefault="00CD15FE" w:rsidP="00CD15FE">
          <w:pPr>
            <w:pStyle w:val="berschrift3"/>
          </w:pPr>
          <w:bookmarkStart w:id="24" w:name="_Toc66477593"/>
          <w:bookmarkStart w:id="25" w:name="_Toc66981151"/>
          <w:commentRangeStart w:id="26"/>
          <w:r>
            <w:t>KI</w:t>
          </w:r>
          <w:commentRangeEnd w:id="26"/>
          <w:r>
            <w:rPr>
              <w:rStyle w:val="Kommentarzeichen"/>
              <w:rFonts w:ascii="Times New Roman" w:eastAsiaTheme="minorHAnsi" w:hAnsi="Times New Roman" w:cstheme="minorBidi"/>
            </w:rPr>
            <w:commentReference w:id="26"/>
          </w:r>
          <w:bookmarkEnd w:id="24"/>
          <w:bookmarkEnd w:id="25"/>
          <w:r>
            <w:t xml:space="preserve"> </w:t>
          </w:r>
          <w:r w:rsidR="00722F94">
            <w:t xml:space="preserve"> </w:t>
          </w:r>
        </w:p>
        <w:p w14:paraId="61D640F4" w14:textId="26A62029"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r w:rsidR="00287FDD">
            <w:fldChar w:fldCharType="begin" w:fldLock="1"/>
          </w:r>
          <w:r w:rsidR="003060AF">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8]","manualFormatting":"[8, Seite 8]","plainTextFormattedCitation":"[8]","previouslyFormattedCitation":"[8]"},"properties":{"noteIndex":0},"schema":"https://github.com/citation-style-language/schema/raw/master/csl-citation.json"}</w:instrText>
          </w:r>
          <w:r w:rsidR="00287FDD">
            <w:fldChar w:fldCharType="separate"/>
          </w:r>
          <w:r w:rsidR="00287FDD" w:rsidRPr="00287FDD">
            <w:rPr>
              <w:noProof/>
            </w:rPr>
            <w:t>[8</w:t>
          </w:r>
          <w:r w:rsidR="00287FDD">
            <w:rPr>
              <w:noProof/>
            </w:rPr>
            <w:t>, Seite 8</w:t>
          </w:r>
          <w:r w:rsidR="00287FDD" w:rsidRPr="00287FDD">
            <w:rPr>
              <w:noProof/>
            </w:rPr>
            <w:t>]</w:t>
          </w:r>
          <w:r w:rsidR="00287FDD">
            <w:fldChar w:fldCharType="end"/>
          </w:r>
          <w:r w:rsidR="00287FDD">
            <w:t xml:space="preserve">. </w:t>
          </w:r>
          <w:r w:rsidR="007F4312">
            <w:t xml:space="preserve">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Schwache KI</w:t>
          </w:r>
          <w:r w:rsidR="00CE6190">
            <w:t>s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7EADE54" w:rsidR="00592413" w:rsidRDefault="0069361A" w:rsidP="008F0ECF">
          <w:pPr>
            <w:rPr>
              <w:shd w:val="clear" w:color="auto" w:fill="FFFFFF"/>
            </w:rPr>
          </w:pPr>
          <w:r>
            <w:rPr>
              <w:shd w:val="clear" w:color="auto" w:fill="FFFFFF"/>
            </w:rPr>
            <w:t xml:space="preserve">Eine starke KI </w:t>
          </w:r>
          <w:r w:rsidR="00595FDD">
            <w:rPr>
              <w:shd w:val="clear" w:color="auto" w:fill="FFFFFF"/>
            </w:rPr>
            <w:t xml:space="preserve">hingegen </w:t>
          </w:r>
          <w:r>
            <w:rPr>
              <w:shd w:val="clear" w:color="auto" w:fill="FFFFFF"/>
            </w:rPr>
            <w:t>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in 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w:t>
          </w:r>
          <w:r w:rsidR="00595FDD">
            <w:rPr>
              <w:shd w:val="clear" w:color="auto" w:fill="FFFFFF"/>
            </w:rPr>
            <w:t xml:space="preserve">Jedoch existieren solche starken KIs zurzeit noch nicht. </w:t>
          </w:r>
          <w:r w:rsidR="00555FDF">
            <w:rPr>
              <w:shd w:val="clear" w:color="auto" w:fill="FFFFFF"/>
            </w:rPr>
            <w:t xml:space="preserve">Ob und wann es </w:t>
          </w:r>
          <w:r w:rsidR="00555FDF">
            <w:rPr>
              <w:shd w:val="clear" w:color="auto" w:fill="FFFFFF"/>
            </w:rPr>
            <w:lastRenderedPageBreak/>
            <w:t xml:space="preserve">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287FDD">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9]","plainTextFormattedCitation":"[9]","previouslyFormattedCitation":"[9]"},"properties":{"noteIndex":0},"schema":"https://github.com/citation-style-language/schema/raw/master/csl-citation.json"}</w:instrText>
          </w:r>
          <w:r w:rsidR="00592413">
            <w:rPr>
              <w:shd w:val="clear" w:color="auto" w:fill="FFFFFF"/>
            </w:rPr>
            <w:fldChar w:fldCharType="separate"/>
          </w:r>
          <w:r w:rsidR="00771C31" w:rsidRPr="00771C31">
            <w:rPr>
              <w:noProof/>
              <w:shd w:val="clear" w:color="auto" w:fill="FFFFFF"/>
            </w:rPr>
            <w:t>[9]</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7F3AC4B9"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w:t>
          </w:r>
          <w:r w:rsidR="00595FDD">
            <w:rPr>
              <w:shd w:val="clear" w:color="auto" w:fill="FFFFFF"/>
            </w:rPr>
            <w:t xml:space="preserve">der </w:t>
          </w:r>
          <w:r w:rsidR="00F20662">
            <w:rPr>
              <w:shd w:val="clear" w:color="auto" w:fill="FFFFFF"/>
            </w:rPr>
            <w:t xml:space="preserve">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KIs in den 1980er Jahren </w:t>
          </w:r>
          <w:r w:rsidR="00315F3A">
            <w:rPr>
              <w:shd w:val="clear" w:color="auto" w:fill="FFFFFF"/>
            </w:rPr>
            <w:t>über</w:t>
          </w:r>
          <w:r w:rsidR="00C422DA">
            <w:rPr>
              <w:shd w:val="clear" w:color="auto" w:fill="FFFFFF"/>
            </w:rPr>
            <w:t xml:space="preserve"> die sogenannten 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r w:rsidR="00CF6517" w:rsidRPr="00CF6517">
            <w:rPr>
              <w:shd w:val="clear" w:color="auto" w:fill="FFFFFF"/>
            </w:rPr>
            <w:t>Implikatio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xml:space="preserve"> bedeutsam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3B68D4">
            <w:t xml:space="preserve">Abbildung </w:t>
          </w:r>
          <w:r w:rsidR="003B68D4">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59BF982E" w:rsidR="009765CE" w:rsidRPr="009765CE" w:rsidRDefault="009765CE" w:rsidP="009765CE">
          <w:pPr>
            <w:pStyle w:val="Beschriftung"/>
            <w:jc w:val="both"/>
          </w:pPr>
          <w:bookmarkStart w:id="27" w:name="_Ref65165195"/>
          <w:r>
            <w:t xml:space="preserve">Abbildung </w:t>
          </w:r>
          <w:r>
            <w:fldChar w:fldCharType="begin"/>
          </w:r>
          <w:r>
            <w:instrText xml:space="preserve"> SEQ Abbildung \* ARABIC </w:instrText>
          </w:r>
          <w:r>
            <w:fldChar w:fldCharType="separate"/>
          </w:r>
          <w:r w:rsidR="003B68D4">
            <w:rPr>
              <w:noProof/>
            </w:rPr>
            <w:t>1</w:t>
          </w:r>
          <w:r>
            <w:fldChar w:fldCharType="end"/>
          </w:r>
          <w:bookmarkEnd w:id="27"/>
          <w:r>
            <w:t>: Entwicklung der Publikationen im Bereich maschinelles Lernen für Deutschland (DE), Frankreich (FR), Großbritannien (UK), USA (US) und China (CN) sowie die restlichen EU-Staaten und übrige Länder</w:t>
          </w:r>
          <w:r>
            <w:br/>
          </w:r>
          <w:commentRangeStart w:id="28"/>
          <w:r>
            <w:t xml:space="preserve">Quelle: Frauenhofer…. S. </w:t>
          </w:r>
          <w:commentRangeEnd w:id="28"/>
          <w:r w:rsidR="006E3D82">
            <w:rPr>
              <w:rStyle w:val="Kommentarzeichen"/>
              <w:iCs w:val="0"/>
            </w:rPr>
            <w:commentReference w:id="28"/>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29" w:name="_Toc66477594"/>
          <w:bookmarkStart w:id="30" w:name="_Toc66981152"/>
          <w:r>
            <w:rPr>
              <w:shd w:val="clear" w:color="auto" w:fill="FFFFFF"/>
            </w:rPr>
            <w:t>maschinelles Lernen</w:t>
          </w:r>
          <w:bookmarkEnd w:id="29"/>
          <w:bookmarkEnd w:id="30"/>
        </w:p>
        <w:p w14:paraId="5B2DB1BA" w14:textId="6B08B9DA"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3B68D4">
            <w:t xml:space="preserve">Abbildung </w:t>
          </w:r>
          <w:r w:rsidR="003B68D4">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50089FEA" w:rsidR="00A378F6" w:rsidRDefault="00D42E0A" w:rsidP="00D42E0A">
          <w:pPr>
            <w:pStyle w:val="Beschriftung"/>
          </w:pPr>
          <w:bookmarkStart w:id="31" w:name="_Ref65267911"/>
          <w:bookmarkStart w:id="32" w:name="_Ref65267907"/>
          <w:r>
            <w:t xml:space="preserve">Abbildung </w:t>
          </w:r>
          <w:r>
            <w:fldChar w:fldCharType="begin"/>
          </w:r>
          <w:r>
            <w:instrText xml:space="preserve"> SEQ Abbildung \* ARABIC </w:instrText>
          </w:r>
          <w:r>
            <w:fldChar w:fldCharType="separate"/>
          </w:r>
          <w:r w:rsidR="003B68D4">
            <w:rPr>
              <w:noProof/>
            </w:rPr>
            <w:t>2</w:t>
          </w:r>
          <w:r>
            <w:fldChar w:fldCharType="end"/>
          </w:r>
          <w:bookmarkEnd w:id="31"/>
          <w:r>
            <w:t xml:space="preserve">: </w:t>
          </w:r>
          <w:r w:rsidRPr="00CE39E2">
            <w:t xml:space="preserve">Grundlegendes Prinzip des maschinellen Lernens; </w:t>
          </w:r>
          <w:commentRangeStart w:id="33"/>
          <w:r w:rsidRPr="00CE39E2">
            <w:t>icon quelle</w:t>
          </w:r>
          <w:commentRangeEnd w:id="33"/>
          <w:r>
            <w:rPr>
              <w:rStyle w:val="Kommentarzeichen"/>
              <w:iCs w:val="0"/>
            </w:rPr>
            <w:commentReference w:id="33"/>
          </w:r>
          <w:bookmarkEnd w:id="32"/>
        </w:p>
        <w:p w14:paraId="7BA989ED" w14:textId="636BD0C1" w:rsidR="007E3A54" w:rsidRDefault="007E3A54" w:rsidP="00A378F6">
          <w:pPr>
            <w:pStyle w:val="Beschriftung"/>
          </w:pPr>
        </w:p>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1B726D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20F12CE8" w:rsidR="001514DC" w:rsidRDefault="00D23708" w:rsidP="006E3D82">
          <w:r>
            <w:t xml:space="preserve">Ein viel zitiertes Beispiel ist der </w:t>
          </w:r>
          <w:bookmarkStart w:id="34" w:name="Antispamfilter"/>
          <w:r>
            <w:t xml:space="preserve">Einsatz in Antispamfiltern </w:t>
          </w:r>
          <w:bookmarkEnd w:id="34"/>
          <w:r>
            <w:t xml:space="preserve">für </w:t>
          </w:r>
          <w:r w:rsidR="00765799">
            <w:t>E-Mails</w:t>
          </w:r>
          <w:r w:rsidR="00C277B8">
            <w:t xml:space="preserve"> </w:t>
          </w:r>
          <w:r w:rsidR="00C277B8">
            <w:fldChar w:fldCharType="begin" w:fldLock="1"/>
          </w:r>
          <w:r w:rsidR="00287FDD">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10]","plainTextFormattedCitation":"[10]","previouslyFormattedCitation":"[10]"},"properties":{"noteIndex":0},"schema":"https://github.com/citation-style-language/schema/raw/master/csl-citation.json"}</w:instrText>
          </w:r>
          <w:r w:rsidR="00C277B8">
            <w:fldChar w:fldCharType="separate"/>
          </w:r>
          <w:r w:rsidR="00771C31" w:rsidRPr="00771C31">
            <w:rPr>
              <w:noProof/>
            </w:rPr>
            <w:t>[10]</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kein</w:t>
          </w:r>
          <w:r w:rsidR="00153AA5">
            <w:rPr>
              <w:i/>
              <w:iCs/>
            </w:rPr>
            <w:t xml:space="preserve">e </w:t>
          </w:r>
          <w:r w:rsidR="00153AA5" w:rsidRPr="00344FDF">
            <w:rPr>
              <w:i/>
              <w:iCs/>
            </w:rPr>
            <w:t>Spam</w:t>
          </w:r>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um eine </w:t>
          </w:r>
          <w:r w:rsidR="00903251" w:rsidRPr="00344FDF">
            <w:rPr>
              <w:i/>
              <w:iCs/>
            </w:rPr>
            <w:t>Spam</w:t>
          </w:r>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35" w:name="Datenerfassung"/>
          <w:r w:rsidRPr="00B94BD8">
            <w:rPr>
              <w:b/>
              <w:bCs/>
            </w:rPr>
            <w:t>Datenerfassung</w:t>
          </w:r>
          <w:bookmarkEnd w:id="35"/>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3FC645F1"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Daten zwischen den beiden erzeugten Datensätzen ähnlich ist. </w:t>
          </w:r>
          <w:r w:rsidR="00A60118">
            <w:t xml:space="preserve">Eine Möglichkeit die Ähnlichkeit zu </w:t>
          </w:r>
          <w:r w:rsidR="00A60118">
            <w:lastRenderedPageBreak/>
            <w:t xml:space="preserve">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3B68D4">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77031DDE"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3B68D4" w:rsidRPr="00F82FEC">
            <w:rPr>
              <w:b/>
              <w:bCs/>
            </w:rPr>
            <w:t xml:space="preserve">Abbildung </w:t>
          </w:r>
          <w:r w:rsidR="003B68D4">
            <w:rPr>
              <w:b/>
              <w:bCs/>
              <w:noProof/>
            </w:rPr>
            <w:t>3</w:t>
          </w:r>
          <w:r w:rsidR="004D4920">
            <w:fldChar w:fldCharType="end"/>
          </w:r>
          <w:r w:rsidR="00C1381F">
            <w:fldChar w:fldCharType="begin"/>
          </w:r>
          <w:r w:rsidR="00C1381F">
            <w:instrText xml:space="preserve"> REF _Ref65268126 \h </w:instrText>
          </w:r>
          <w:r w:rsidR="00C1381F">
            <w:fldChar w:fldCharType="separate"/>
          </w:r>
          <w:r w:rsidR="003B68D4">
            <w:rPr>
              <w:b/>
              <w:bCs/>
            </w:rPr>
            <w:t>Fehler! Verweisquelle konnte nicht gefunden werden.</w: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w:t>
          </w:r>
          <w:r w:rsidR="00601DA2">
            <w:t>die</w:t>
          </w:r>
          <w:r w:rsidR="00882E73">
            <w:t xml:space="preserve"> Daten </w:t>
          </w:r>
          <w:r w:rsidR="00601DA2">
            <w:t xml:space="preserve">nicht gelabelt </w:t>
          </w:r>
          <w:r w:rsidR="00CF6517">
            <w:t>sind,</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3B68D4">
            <w:t>oben</w:t>
          </w:r>
          <w:r w:rsidR="00EA50F3">
            <w:fldChar w:fldCharType="end"/>
          </w:r>
          <w:r w:rsidR="00EA50F3">
            <w:t xml:space="preserve"> beschrieben</w:t>
          </w:r>
          <w:r w:rsidR="004D4920">
            <w:t>,</w:t>
          </w:r>
          <w:r w:rsidR="00EA50F3">
            <w:t xml:space="preserve"> </w:t>
          </w:r>
          <w:r w:rsidR="008B6AF3">
            <w:t>die Daten gelabelt sind</w:t>
          </w:r>
          <w:r w:rsidR="004D4920">
            <w:t>.</w:t>
          </w:r>
          <w:r w:rsidR="00E24457">
            <w:t xml:space="preserve"> Ein überwachtes Lernen Modell wird mit gelabelten Daten trainiert, </w:t>
          </w:r>
          <w:r w:rsidR="008B6AF3">
            <w:t xml:space="preserve">so </w:t>
          </w:r>
          <w:r w:rsidR="00E24457">
            <w:t>dass es</w:t>
          </w:r>
          <w:r w:rsidR="008641D2">
            <w:t xml:space="preserve"> </w:t>
          </w:r>
          <w:r w:rsidR="00E24457">
            <w:t>zukünftig</w:t>
          </w:r>
          <w:r w:rsidR="008641D2">
            <w:t xml:space="preserve"> zu </w:t>
          </w:r>
          <w:r w:rsidR="008B6AF3">
            <w:t xml:space="preserve">nicht </w:t>
          </w:r>
          <w:r w:rsidR="00E24457">
            <w:t>gelabelten Daten ein Label</w:t>
          </w:r>
          <w:r w:rsidR="008641D2">
            <w:t xml:space="preserve"> als </w:t>
          </w:r>
          <w:r w:rsidR="00AE4808">
            <w:t xml:space="preserve">Output </w:t>
          </w:r>
          <w:r w:rsidR="00CF6517">
            <w:t>vorhersagen</w:t>
          </w:r>
          <w:r w:rsidR="00AE4808">
            <w:t xml:space="preserve">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ndlich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2E0EB7">
            <w:rPr>
              <w:noProof/>
            </w:rPr>
            <w:fldChar w:fldCharType="begin"/>
          </w:r>
          <w:r w:rsidR="002E0EB7">
            <w:instrText xml:space="preserve"> REF _Ref66721820 \h </w:instrText>
          </w:r>
          <w:r w:rsidR="002E0EB7">
            <w:rPr>
              <w:noProof/>
            </w:rPr>
          </w:r>
          <w:r w:rsidR="002E0EB7">
            <w:rPr>
              <w:noProof/>
            </w:rPr>
            <w:fldChar w:fldCharType="separate"/>
          </w:r>
          <w:r w:rsidR="003B68D4">
            <w:t>Kern-Methoden</w:t>
          </w:r>
          <w:r w:rsidR="002E0EB7">
            <w:rPr>
              <w:noProof/>
            </w:rPr>
            <w:fldChar w:fldCharType="end"/>
          </w:r>
          <w:r w:rsidR="002E0EB7">
            <w:rPr>
              <w:noProof/>
            </w:rPr>
            <w:t xml:space="preserve"> </w:t>
          </w:r>
          <w:r w:rsidR="00285725">
            <w:t>und</w:t>
          </w:r>
          <w:r w:rsidR="002E0EB7">
            <w:t xml:space="preserve"> </w:t>
          </w:r>
          <w:r w:rsidR="002E0EB7">
            <w:fldChar w:fldCharType="begin"/>
          </w:r>
          <w:r w:rsidR="002E0EB7">
            <w:instrText xml:space="preserve"> REF _Ref66721837 \h </w:instrText>
          </w:r>
          <w:r w:rsidR="002E0EB7">
            <w:fldChar w:fldCharType="separate"/>
          </w:r>
          <w:r w:rsidR="003B68D4" w:rsidRPr="00041D6B">
            <w:t>Neuronale</w:t>
          </w:r>
          <w:r w:rsidR="003B68D4">
            <w:t xml:space="preserve"> Netze</w:t>
          </w:r>
          <w:r w:rsidR="002E0EB7">
            <w:fldChar w:fldCharType="end"/>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7D3D4253" w:rsidR="00A93AEE" w:rsidRDefault="00EA50F3" w:rsidP="00EA50F3">
          <w:pPr>
            <w:pStyle w:val="Beschriftung"/>
          </w:pPr>
          <w:bookmarkStart w:id="36" w:name="_Ref65268534"/>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3B68D4">
            <w:rPr>
              <w:b/>
              <w:bCs/>
              <w:noProof/>
            </w:rPr>
            <w:t>3</w:t>
          </w:r>
          <w:r w:rsidRPr="00F82FEC">
            <w:rPr>
              <w:b/>
              <w:bCs/>
            </w:rPr>
            <w:fldChar w:fldCharType="end"/>
          </w:r>
          <w:bookmarkEnd w:id="36"/>
          <w:r w:rsidRPr="00F82FEC">
            <w:rPr>
              <w:b/>
              <w:bCs/>
            </w:rPr>
            <w:t>:</w:t>
          </w:r>
          <w:r>
            <w:t xml:space="preserve"> </w:t>
          </w:r>
          <w:r w:rsidRPr="00801F7B">
            <w:t xml:space="preserve">Übersicht über verschiedene </w:t>
          </w:r>
          <w:bookmarkStart w:id="37" w:name="_Hlk66406795"/>
          <w:r w:rsidRPr="00801F7B">
            <w:t xml:space="preserve">Modelle </w:t>
          </w:r>
          <w:bookmarkEnd w:id="37"/>
          <w:r w:rsidRPr="00801F7B">
            <w:t xml:space="preserve">des maschinellen Lernens. Die für diese Arbeit relevanten Modelle sind in orangener Farbe dargestellt. </w:t>
          </w:r>
          <w:commentRangeStart w:id="38"/>
          <w:r w:rsidRPr="00801F7B">
            <w:t>Quelle</w:t>
          </w:r>
          <w:r w:rsidR="00601DA2">
            <w:t xml:space="preserve"> </w:t>
          </w:r>
          <w:r w:rsidRPr="00801F7B">
            <w:t>(</w:t>
          </w:r>
          <w:r w:rsidR="002270FD">
            <w:t>selb</w:t>
          </w:r>
          <w:r w:rsidR="008B6AF3">
            <w:t>st</w:t>
          </w:r>
          <w:r w:rsidR="002270FD">
            <w:t xml:space="preserve"> gemacht</w:t>
          </w:r>
          <w:r w:rsidR="005A4D7F">
            <w:t xml:space="preserve">, </w:t>
          </w:r>
          <w:r w:rsidR="00601DA2">
            <w:t>V</w:t>
          </w:r>
          <w:r w:rsidR="005A4D7F">
            <w:t>orlage aus dem Paper</w:t>
          </w:r>
          <w:r w:rsidRPr="00801F7B">
            <w:t>)</w:t>
          </w:r>
          <w:commentRangeEnd w:id="38"/>
          <w:r w:rsidR="002E0EB7">
            <w:rPr>
              <w:rStyle w:val="Kommentarzeichen"/>
              <w:iCs w:val="0"/>
            </w:rPr>
            <w:commentReference w:id="38"/>
          </w:r>
        </w:p>
        <w:p w14:paraId="4B2410C9" w14:textId="550FD717" w:rsidR="00343BE8" w:rsidRPr="00343BE8" w:rsidRDefault="00343BE8" w:rsidP="00343BE8">
          <w:pPr>
            <w:pStyle w:val="Beschriftung"/>
            <w:jc w:val="both"/>
          </w:pPr>
        </w:p>
        <w:p w14:paraId="3994312A" w14:textId="70BEF997" w:rsidR="0087368D" w:rsidRDefault="00625E9B" w:rsidP="00B94BD8">
          <w:r w:rsidRPr="00B94BD8">
            <w:rPr>
              <w:b/>
              <w:bCs/>
            </w:rPr>
            <w:t>Trainieren des Modells</w:t>
          </w:r>
          <w:r w:rsidR="00CA1A20" w:rsidRPr="00B94BD8">
            <w:rPr>
              <w:b/>
              <w:bCs/>
            </w:rPr>
            <w:t xml:space="preserve">: </w:t>
          </w:r>
          <w:r w:rsidR="00B77ABF">
            <w:t xml:space="preserve">Beim Modelltraining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3B68D4" w:rsidRPr="00F82FEC">
            <w:rPr>
              <w:b/>
              <w:bCs/>
            </w:rPr>
            <w:t xml:space="preserve">Abbildung </w:t>
          </w:r>
          <w:r w:rsidR="003B68D4">
            <w:rPr>
              <w:b/>
              <w:bCs/>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lastRenderedPageBreak/>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6F073B7C" w:rsidR="00C549F4" w:rsidRPr="00180474" w:rsidRDefault="00C549F4" w:rsidP="00180474">
          <w:pPr>
            <w:pStyle w:val="Beschriftung"/>
          </w:pPr>
          <w:bookmarkStart w:id="39" w:name="_Ref65188375"/>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3B68D4">
            <w:rPr>
              <w:b/>
              <w:bCs/>
              <w:noProof/>
            </w:rPr>
            <w:t>4</w:t>
          </w:r>
          <w:r w:rsidRPr="00F82FEC">
            <w:rPr>
              <w:b/>
              <w:bCs/>
            </w:rPr>
            <w:fldChar w:fldCharType="end"/>
          </w:r>
          <w:bookmarkEnd w:id="39"/>
          <w:r w:rsidRPr="00F82FEC">
            <w:rPr>
              <w:b/>
              <w:bCs/>
            </w:rPr>
            <w:t>:</w:t>
          </w:r>
          <w:r w:rsidRPr="00180474">
            <w:t xml:space="preserve"> </w:t>
          </w:r>
          <w:r w:rsidR="00A534A3">
            <w:t xml:space="preserve">Unteranpassung </w:t>
          </w:r>
          <w:r w:rsidR="00A534A3" w:rsidRPr="00A534A3">
            <w:rPr>
              <w:i/>
              <w:iCs w:val="0"/>
            </w:rPr>
            <w:t>(underfit),</w:t>
          </w:r>
          <w:r w:rsidR="00A534A3">
            <w:t xml:space="preserve"> gute</w:t>
          </w:r>
          <w:r w:rsidR="009515E6">
            <w:t xml:space="preserve"> Anpassung</w:t>
          </w:r>
          <w:r w:rsidR="00A534A3">
            <w:t xml:space="preserve"> </w:t>
          </w:r>
          <w:r w:rsidR="00A534A3" w:rsidRPr="00A534A3">
            <w:rPr>
              <w:i/>
              <w:iCs w:val="0"/>
            </w:rPr>
            <w:t xml:space="preserve">(good fit) </w:t>
          </w:r>
          <w:r w:rsidR="00A534A3">
            <w:t xml:space="preserve">und Überanpassung </w:t>
          </w:r>
          <w:r w:rsidR="00A534A3" w:rsidRPr="00A534A3">
            <w:rPr>
              <w:i/>
              <w:iCs w:val="0"/>
            </w:rPr>
            <w:t>(overfi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w:t>
          </w:r>
          <w:r w:rsidR="005E1B05">
            <w:t>l</w:t>
          </w:r>
          <w:r w:rsidR="00966EDD" w:rsidRPr="00180474">
            <w:t xml:space="preserve"> an.</w:t>
          </w:r>
          <w:r w:rsidR="0001042F">
            <w:t xml:space="preserve"> Jeder Datenpunkt hat die beiden Eigenschaften </w:t>
          </w:r>
          <m:oMath>
            <m:r>
              <w:rPr>
                <w:rFonts w:ascii="Cambria Math" w:hAnsi="Cambria Math"/>
              </w:rPr>
              <m:t>x</m:t>
            </m:r>
          </m:oMath>
          <w:r w:rsidR="0001042F">
            <w:t xml:space="preserve"> und </w:t>
          </w:r>
          <m:oMath>
            <m:r>
              <w:rPr>
                <w:rFonts w:ascii="Cambria Math" w:hAnsi="Cambria Math"/>
              </w:rPr>
              <m:t>y</m:t>
            </m:r>
          </m:oMath>
          <w:r w:rsidR="0001042F">
            <w:t>.</w:t>
          </w:r>
          <w:r w:rsidR="00781E4C" w:rsidRPr="00180474">
            <w:t xml:space="preserve"> </w:t>
          </w:r>
          <w:commentRangeStart w:id="40"/>
          <w:r w:rsidR="0071140B" w:rsidRPr="00180474">
            <w:t xml:space="preserve">Quelle: </w:t>
          </w:r>
          <w:r w:rsidR="002E0EB7">
            <w:t>Paper</w:t>
          </w:r>
          <w:r w:rsidR="0071140B" w:rsidRPr="00180474">
            <w:t xml:space="preserve"> </w:t>
          </w:r>
          <w:commentRangeEnd w:id="40"/>
          <w:r w:rsidR="0071140B" w:rsidRPr="00180474">
            <w:rPr>
              <w:rStyle w:val="Kommentarzeichen"/>
              <w:sz w:val="20"/>
              <w:szCs w:val="18"/>
            </w:rPr>
            <w:commentReference w:id="40"/>
          </w:r>
          <w:r w:rsidR="00966EDD" w:rsidRPr="00180474">
            <w:t xml:space="preserve"> </w:t>
          </w:r>
          <w:r w:rsidR="00422813" w:rsidRPr="00180474">
            <w:t xml:space="preserve">    </w:t>
          </w:r>
        </w:p>
        <w:p w14:paraId="1F3B7E99" w14:textId="77777777" w:rsidR="005D48B9" w:rsidRDefault="005D48B9" w:rsidP="00755B9C"/>
        <w:p w14:paraId="4FC6B214" w14:textId="17D288BB"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287FD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1]","plainTextFormattedCitation":"[11]","previouslyFormattedCitation":"[11]"},"properties":{"noteIndex":0},"schema":"https://github.com/citation-style-language/schema/raw/master/csl-citation.json"}</w:instrText>
          </w:r>
          <w:r w:rsidR="00DA5EDF">
            <w:fldChar w:fldCharType="separate"/>
          </w:r>
          <w:r w:rsidR="00771C31" w:rsidRPr="00771C31">
            <w:rPr>
              <w:noProof/>
            </w:rPr>
            <w:t>[11]</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6D87781F" w14:textId="2935F771" w:rsidR="009A6B2B" w:rsidRDefault="004911A7" w:rsidP="004911A7">
          <w:r w:rsidRPr="003863E4">
            <w:rPr>
              <w:b/>
              <w:bCs/>
            </w:rPr>
            <w:t xml:space="preserve">Bewertung des Modells: </w:t>
          </w:r>
          <w:r w:rsidR="0074777D" w:rsidRPr="003863E4">
            <w:t>Zur Bewertung wird das Modell mit gelabelten Daten</w:t>
          </w:r>
          <w:r w:rsidR="00BB73A8" w:rsidRPr="003863E4">
            <w:t xml:space="preserve"> des Testdatensatzes</w:t>
          </w:r>
          <w:r w:rsidR="0074777D" w:rsidRPr="003863E4">
            <w:t xml:space="preserve"> getestet, welche </w:t>
          </w:r>
          <w:r w:rsidR="00BB73A8" w:rsidRPr="003863E4">
            <w:t xml:space="preserve">bei </w:t>
          </w:r>
          <w:r w:rsidR="00F83F8D" w:rsidRPr="003863E4">
            <w:t>der</w:t>
          </w:r>
          <w:r w:rsidR="00575D4F" w:rsidRPr="003863E4">
            <w:t xml:space="preserve"> </w:t>
          </w:r>
          <w:r w:rsidR="00575D4F" w:rsidRPr="003863E4">
            <w:fldChar w:fldCharType="begin"/>
          </w:r>
          <w:r w:rsidR="00575D4F" w:rsidRPr="003863E4">
            <w:instrText xml:space="preserve"> REF Datenerfassung \h  \* MERGEFORMAT </w:instrText>
          </w:r>
          <w:r w:rsidR="00575D4F" w:rsidRPr="003863E4">
            <w:fldChar w:fldCharType="separate"/>
          </w:r>
          <w:r w:rsidR="003B68D4" w:rsidRPr="003B68D4">
            <w:t>Datenerfassung</w:t>
          </w:r>
          <w:r w:rsidR="00575D4F" w:rsidRPr="003863E4">
            <w:fldChar w:fldCharType="end"/>
          </w:r>
          <w:r w:rsidR="00F83F8D" w:rsidRPr="003863E4">
            <w:t xml:space="preserve"> von</w:t>
          </w:r>
          <w:r w:rsidR="00BB73A8" w:rsidRPr="003863E4">
            <w:t xml:space="preserve"> dem gesamten Datensatz abgetrennt wurden.</w:t>
          </w:r>
          <w:r w:rsidR="000A53A3">
            <w:t xml:space="preserve"> Dies dient</w:t>
          </w:r>
          <w:r w:rsidR="001775A7">
            <w:t xml:space="preserve"> der</w:t>
          </w:r>
          <w:r w:rsidR="000A53A3">
            <w:t xml:space="preserve"> Abschätzung, wie sich das Modell bei einer tatsächlichen Anwendung verhalten könnte.</w:t>
          </w:r>
          <w:r w:rsidR="00BB73A8" w:rsidRPr="003863E4">
            <w:t xml:space="preserve"> Als Ergebnis erhält man mehrere </w:t>
          </w:r>
          <w:r w:rsidR="00BC02DD" w:rsidRPr="003863E4">
            <w:t xml:space="preserve">Maßzahlen, welche die Leistung des Modells </w:t>
          </w:r>
          <w:r w:rsidR="00F83F8D" w:rsidRPr="003863E4">
            <w:t>beschreiben</w:t>
          </w:r>
          <w:r w:rsidR="00247456" w:rsidRPr="003863E4">
            <w:t xml:space="preserve"> (siehe</w:t>
          </w:r>
          <w:r w:rsidR="002E0EB7" w:rsidRPr="003863E4">
            <w:t xml:space="preserve"> </w:t>
          </w:r>
          <w:r w:rsidR="002E0EB7" w:rsidRPr="003863E4">
            <w:fldChar w:fldCharType="begin"/>
          </w:r>
          <w:r w:rsidR="002E0EB7" w:rsidRPr="003863E4">
            <w:instrText xml:space="preserve"> REF _Ref66643850 \r \h </w:instrText>
          </w:r>
          <w:r w:rsidR="00807C99" w:rsidRPr="003863E4">
            <w:instrText xml:space="preserve"> \* MERGEFORMAT </w:instrText>
          </w:r>
          <w:r w:rsidR="002E0EB7" w:rsidRPr="003863E4">
            <w:fldChar w:fldCharType="separate"/>
          </w:r>
          <w:r w:rsidR="003B68D4">
            <w:t>3.1.4</w:t>
          </w:r>
          <w:r w:rsidR="002E0EB7" w:rsidRPr="003863E4">
            <w:fldChar w:fldCharType="end"/>
          </w:r>
          <w:r w:rsidR="00247456" w:rsidRPr="003863E4">
            <w:t>)</w:t>
          </w:r>
          <w:r w:rsidR="008D6F86" w:rsidRPr="003863E4">
            <w:t xml:space="preserve">. </w:t>
          </w:r>
        </w:p>
        <w:p w14:paraId="2E33006C" w14:textId="585162B4" w:rsidR="004911A7" w:rsidRPr="003863E4" w:rsidRDefault="009A6B2B" w:rsidP="004911A7">
          <w:r>
            <w:t xml:space="preserve">Mit einer </w:t>
          </w:r>
          <w:r w:rsidR="003911F3" w:rsidRPr="003863E4">
            <w:t>Validierung</w:t>
          </w:r>
          <w:r w:rsidR="00516A94">
            <w:t xml:space="preserve"> werden </w:t>
          </w:r>
          <w:r w:rsidR="003911F3" w:rsidRPr="003863E4">
            <w:t xml:space="preserve">die übergeordneten Parameter zur Steuerung des Models </w:t>
          </w:r>
          <w:r w:rsidR="003911F3" w:rsidRPr="003863E4">
            <w:rPr>
              <w:i/>
              <w:iCs/>
            </w:rPr>
            <w:t xml:space="preserve">(Hyperparameter) </w:t>
          </w:r>
          <w:r w:rsidR="003911F3" w:rsidRPr="003863E4">
            <w:t xml:space="preserve">überprüft und </w:t>
          </w:r>
          <w:r w:rsidR="00DD5C5C" w:rsidRPr="003863E4">
            <w:t>gegeben</w:t>
          </w:r>
          <w:r w:rsidR="00B05D31" w:rsidRPr="003863E4">
            <w:t>en</w:t>
          </w:r>
          <w:r w:rsidR="00DD5C5C" w:rsidRPr="003863E4">
            <w:t>falls</w:t>
          </w:r>
          <w:r w:rsidR="003911F3" w:rsidRPr="003863E4">
            <w:t xml:space="preserve"> angepasst</w:t>
          </w:r>
          <w:r w:rsidR="00516A94">
            <w:t>, sodass das beste Model gefunden werden kann</w:t>
          </w:r>
          <w:r w:rsidR="003911F3" w:rsidRPr="003863E4">
            <w:t>.</w:t>
          </w:r>
          <w:r w:rsidR="00192C09">
            <w:t xml:space="preserve"> Z</w:t>
          </w:r>
          <w:r w:rsidR="0036038C">
            <w:t>usätzlich</w:t>
          </w:r>
          <w:r w:rsidR="00192C09">
            <w:t xml:space="preserve"> kann </w:t>
          </w:r>
          <w:commentRangeStart w:id="41"/>
          <w:r w:rsidR="00192C09">
            <w:t>d</w:t>
          </w:r>
          <w:r w:rsidR="005D1587" w:rsidRPr="00192C09">
            <w:rPr>
              <w:highlight w:val="yellow"/>
            </w:rPr>
            <w:t>as Ergebnis der Validierung</w:t>
          </w:r>
          <w:r w:rsidR="00192C09">
            <w:rPr>
              <w:highlight w:val="yellow"/>
            </w:rPr>
            <w:t xml:space="preserve"> </w:t>
          </w:r>
          <w:r w:rsidR="005D1587" w:rsidRPr="00192C09">
            <w:rPr>
              <w:highlight w:val="yellow"/>
            </w:rPr>
            <w:t>als Indikator zur Bewertung des Modells herangezoge</w:t>
          </w:r>
          <w:r w:rsidR="0091318F" w:rsidRPr="00192C09">
            <w:rPr>
              <w:highlight w:val="yellow"/>
            </w:rPr>
            <w:t>n</w:t>
          </w:r>
          <w:r w:rsidR="00192C09">
            <w:rPr>
              <w:highlight w:val="yellow"/>
            </w:rPr>
            <w:t xml:space="preserve"> werden</w:t>
          </w:r>
          <w:r w:rsidR="005D1587" w:rsidRPr="00192C09">
            <w:rPr>
              <w:highlight w:val="yellow"/>
            </w:rPr>
            <w:t>.</w:t>
          </w:r>
          <w:r w:rsidR="005D1587">
            <w:t xml:space="preserve"> </w:t>
          </w:r>
          <w:r w:rsidR="008D42AB" w:rsidRPr="003863E4">
            <w:t xml:space="preserve"> </w:t>
          </w:r>
          <w:commentRangeEnd w:id="41"/>
          <w:r w:rsidR="00192C09">
            <w:rPr>
              <w:rStyle w:val="Kommentarzeichen"/>
            </w:rPr>
            <w:commentReference w:id="41"/>
          </w:r>
          <w:r w:rsidR="008D42AB" w:rsidRPr="003863E4">
            <w:t xml:space="preserve">Die </w:t>
          </w:r>
          <w:r w:rsidR="00D90120" w:rsidRPr="003863E4">
            <w:t xml:space="preserve">Validierung </w:t>
          </w:r>
          <w:r w:rsidR="00354FAC" w:rsidRPr="003863E4">
            <w:t>kann</w:t>
          </w:r>
          <w:r w:rsidR="008D42AB" w:rsidRPr="003863E4">
            <w:t xml:space="preserve"> mit einem Datensatz </w:t>
          </w:r>
          <w:r w:rsidR="003863E4">
            <w:t>durchgeführt</w:t>
          </w:r>
          <w:r w:rsidR="008D42AB" w:rsidRPr="003863E4">
            <w:t xml:space="preserve"> werden, welcher wie der Testdatensatz, dem</w:t>
          </w:r>
          <w:r w:rsidR="00354FAC" w:rsidRPr="003863E4">
            <w:t xml:space="preserve"> Trainingsdatensatz vorenthalten </w:t>
          </w:r>
          <w:r w:rsidR="008D42AB" w:rsidRPr="003863E4">
            <w:t xml:space="preserve">wurde </w:t>
          </w:r>
          <w:r w:rsidR="00354FAC" w:rsidRPr="003863E4">
            <w:t>(Houldout-Methode)</w:t>
          </w:r>
          <w:r w:rsidR="00BF23BC" w:rsidRPr="003863E4">
            <w:t xml:space="preserve">. Das Aufteilen auf diese </w:t>
          </w:r>
          <w:r w:rsidR="00164260">
            <w:t xml:space="preserve">Teil-Datensätze </w:t>
          </w:r>
          <w:r w:rsidR="00BF23BC" w:rsidRPr="003863E4">
            <w:t>bringt</w:t>
          </w:r>
          <w:r w:rsidR="000C5FDE" w:rsidRPr="003863E4">
            <w:t xml:space="preserve"> oftmals</w:t>
          </w:r>
          <w:r w:rsidR="00BF23BC" w:rsidRPr="003863E4">
            <w:t xml:space="preserve"> das Problem mit sich, dass der</w:t>
          </w:r>
          <w:r w:rsidR="004D1994" w:rsidRPr="003863E4">
            <w:t xml:space="preserve"> Trainingsdatensatz zu klein wird</w:t>
          </w:r>
          <w:r w:rsidR="001775A7">
            <w:t>, was in einer Unteranpassung resultieren würde</w:t>
          </w:r>
          <w:r w:rsidR="00C43CDA" w:rsidRPr="003863E4">
            <w:t xml:space="preserve">. </w:t>
          </w:r>
          <w:r w:rsidR="008054BC" w:rsidRPr="003863E4">
            <w:t xml:space="preserve">Um </w:t>
          </w:r>
          <w:r w:rsidR="001775A7">
            <w:t>das</w:t>
          </w:r>
          <w:r w:rsidR="008054BC" w:rsidRPr="003863E4">
            <w:t xml:space="preserve"> zu vermeiden, kann die Validierung</w:t>
          </w:r>
          <w:r w:rsidR="00FD19FF" w:rsidRPr="003863E4">
            <w:t xml:space="preserve"> auch</w:t>
          </w:r>
          <w:r w:rsidR="008054BC" w:rsidRPr="003863E4">
            <w:t xml:space="preserve"> mit</w:t>
          </w:r>
          <w:r w:rsidR="00124BBC">
            <w:t xml:space="preserve"> einem wechselnden Teil</w:t>
          </w:r>
          <w:r w:rsidR="005D1587">
            <w:t xml:space="preserve"> des</w:t>
          </w:r>
          <w:r w:rsidR="00124BBC">
            <w:t xml:space="preserve"> Trainingsdatensatzes erfolgen, dies wird als Kreuzvalidierung bezeichnet </w:t>
          </w:r>
          <w:r w:rsidR="008054BC" w:rsidRPr="003863E4">
            <w:t>(siehe</w:t>
          </w:r>
          <w:r w:rsidR="002E0EB7" w:rsidRPr="003863E4">
            <w:t xml:space="preserve"> </w:t>
          </w:r>
          <w:r w:rsidR="002E0EB7" w:rsidRPr="003863E4">
            <w:fldChar w:fldCharType="begin"/>
          </w:r>
          <w:r w:rsidR="002E0EB7" w:rsidRPr="003863E4">
            <w:instrText xml:space="preserve"> REF _Ref66722214 \r \h </w:instrText>
          </w:r>
          <w:r w:rsidR="00807C99" w:rsidRPr="003863E4">
            <w:instrText xml:space="preserve"> \* MERGEFORMAT </w:instrText>
          </w:r>
          <w:r w:rsidR="002E0EB7" w:rsidRPr="003863E4">
            <w:fldChar w:fldCharType="separate"/>
          </w:r>
          <w:r w:rsidR="003B68D4">
            <w:t>3.3.1</w:t>
          </w:r>
          <w:r w:rsidR="002E0EB7" w:rsidRPr="003863E4">
            <w:fldChar w:fldCharType="end"/>
          </w:r>
          <w:r w:rsidR="002E0EB7" w:rsidRPr="003863E4">
            <w:t xml:space="preserve">). </w:t>
          </w:r>
        </w:p>
        <w:p w14:paraId="4C77F638" w14:textId="77777777" w:rsidR="00D17F83" w:rsidRPr="003863E4" w:rsidRDefault="004911A7" w:rsidP="00957CD4">
          <w:pPr>
            <w:jc w:val="left"/>
          </w:pPr>
          <w:r w:rsidRPr="003863E4">
            <w:rPr>
              <w:b/>
              <w:bCs/>
            </w:rPr>
            <w:t xml:space="preserve">Vorhersage: </w:t>
          </w:r>
          <w:r w:rsidRPr="003863E4">
            <w:t xml:space="preserve"> </w:t>
          </w:r>
          <w:r w:rsidR="00DE597E" w:rsidRPr="003863E4">
            <w:t>Das Modell wird an unbekannten Daten angewandt.</w:t>
          </w:r>
        </w:p>
        <w:p w14:paraId="75A3EF98" w14:textId="289D305E" w:rsidR="004911A7" w:rsidRPr="00CA1A20" w:rsidRDefault="00176250" w:rsidP="00957CD4">
          <w:r w:rsidRPr="003863E4">
            <w:lastRenderedPageBreak/>
            <w:t>Im Folgenden w</w:t>
          </w:r>
          <w:r w:rsidR="00F6712A" w:rsidRPr="003863E4">
            <w:t>ird</w:t>
          </w:r>
          <w:r w:rsidR="004172F9" w:rsidRPr="003863E4">
            <w:t xml:space="preserve"> </w:t>
          </w:r>
          <w:r w:rsidR="00FE61D4" w:rsidRPr="003863E4">
            <w:t xml:space="preserve">die </w:t>
          </w:r>
          <w:r w:rsidR="004172F9" w:rsidRPr="003863E4">
            <w:t xml:space="preserve">Funktionsweise der beiden Modelle </w:t>
          </w:r>
          <w:r w:rsidR="008A5AA1" w:rsidRPr="003863E4">
            <w:t xml:space="preserve">Kern-Methoden </w:t>
          </w:r>
          <w:r w:rsidR="00F6712A" w:rsidRPr="003863E4">
            <w:t>und neuronale Netze</w:t>
          </w:r>
          <w:r w:rsidR="007E7A01" w:rsidRPr="003863E4">
            <w:t xml:space="preserve"> näher erläutert.</w:t>
          </w:r>
          <w:r w:rsidR="007E7A01">
            <w:t xml:space="preserve"> </w:t>
          </w:r>
        </w:p>
        <w:p w14:paraId="2282E7D3" w14:textId="58353234" w:rsidR="00200B07" w:rsidRDefault="005C75AB" w:rsidP="00957CD4">
          <w:pPr>
            <w:pStyle w:val="berschrift4"/>
          </w:pPr>
          <w:bookmarkStart w:id="42" w:name="_Ref66721820"/>
          <w:bookmarkStart w:id="43" w:name="_Hlk65412260"/>
          <w:r>
            <w:t>Kern</w:t>
          </w:r>
          <w:r w:rsidR="00F26AAE">
            <w:t>-Methoden</w:t>
          </w:r>
          <w:bookmarkEnd w:id="42"/>
        </w:p>
        <w:bookmarkEnd w:id="43"/>
        <w:p w14:paraId="216E34B2" w14:textId="212E902C" w:rsidR="00BB1E45" w:rsidRDefault="00BB1E45" w:rsidP="00957CD4">
          <w:r>
            <w:t>Mithilfe von Kern</w:t>
          </w:r>
          <w:r>
            <w:noBreakHyphen/>
            <w:t xml:space="preserve">Methoden </w:t>
          </w:r>
          <w:r w:rsidRPr="00B51849">
            <w:rPr>
              <w:i/>
              <w:iCs/>
            </w:rPr>
            <w:t xml:space="preserve">(engl. </w:t>
          </w:r>
          <w:r w:rsidR="007505FF" w:rsidRPr="00B51849">
            <w:rPr>
              <w:i/>
              <w:iCs/>
            </w:rPr>
            <w:t>k</w:t>
          </w:r>
          <w:r w:rsidRPr="00B51849">
            <w:rPr>
              <w:i/>
              <w:iCs/>
            </w:rPr>
            <w:t>ernel</w:t>
          </w:r>
          <w:r w:rsidRPr="00B51849">
            <w:rPr>
              <w:i/>
              <w:iCs/>
            </w:rPr>
            <w:noBreakHyphen/>
          </w:r>
          <w:r w:rsidR="007505FF" w:rsidRPr="00B51849">
            <w:rPr>
              <w:i/>
              <w:iCs/>
            </w:rPr>
            <w:t>m</w:t>
          </w:r>
          <w:r w:rsidRPr="00B51849">
            <w:rPr>
              <w:i/>
              <w:iCs/>
            </w:rPr>
            <w:t>ethods)</w:t>
          </w:r>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E5073F3" w:rsidR="00BB1E45" w:rsidRDefault="00BB1E45" w:rsidP="00957CD4">
          <w:r>
            <w:t xml:space="preserve">Bei einer </w:t>
          </w:r>
          <w:bookmarkStart w:id="44" w:name="lineare_Klassifizierung"/>
          <w:r w:rsidRPr="00673EDB">
            <w:rPr>
              <w:b/>
              <w:bCs/>
            </w:rPr>
            <w:t>lineare</w:t>
          </w:r>
          <w:r>
            <w:rPr>
              <w:b/>
              <w:bCs/>
            </w:rPr>
            <w:t>n</w:t>
          </w:r>
          <w:r w:rsidRPr="00673EDB">
            <w:rPr>
              <w:b/>
              <w:bCs/>
            </w:rPr>
            <w:t xml:space="preserve"> Klassifizierung</w:t>
          </w:r>
          <w:r>
            <w:rPr>
              <w:b/>
              <w:bCs/>
            </w:rPr>
            <w:t xml:space="preserve"> </w:t>
          </w:r>
          <w:bookmarkEnd w:id="44"/>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rsidR="003B68D4" w:rsidRPr="003B68D4">
            <w:t xml:space="preserve">Abbildung </w:t>
          </w:r>
          <w:r w:rsidR="003B68D4" w:rsidRPr="003B68D4">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w:t>
          </w:r>
          <w:r w:rsidRPr="00800D1B">
            <w:rPr>
              <w:rFonts w:eastAsiaTheme="minorEastAsia"/>
              <w:i/>
              <w:iCs/>
            </w:rPr>
            <w:t xml:space="preserve">(engl. </w:t>
          </w:r>
          <w:r w:rsidRPr="00800D1B">
            <w:rPr>
              <w:i/>
              <w:iCs/>
            </w:rPr>
            <w:t>large</w:t>
          </w:r>
          <w:r w:rsidRPr="00800D1B">
            <w:rPr>
              <w:i/>
              <w:iCs/>
            </w:rPr>
            <w:noBreakHyphen/>
            <w:t>margin</w:t>
          </w:r>
          <w:r w:rsidRPr="00800D1B">
            <w:rPr>
              <w:i/>
              <w:iCs/>
            </w:rPr>
            <w:noBreakHyphen/>
            <w:t>classification)</w:t>
          </w:r>
          <w:r w:rsidR="00E07EB5">
            <w:t xml:space="preserve"> </w:t>
          </w:r>
          <w:r w:rsidR="00336534">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6534">
            <w:fldChar w:fldCharType="separate"/>
          </w:r>
          <w:r w:rsidR="00771C31" w:rsidRPr="00771C31">
            <w:rPr>
              <w:noProof/>
            </w:rPr>
            <w:t>[12]</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287FDD">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3]","plainTextFormattedCitation":"[13]","previouslyFormattedCitation":"[13]"},"properties":{"noteIndex":0},"schema":"https://github.com/citation-style-language/schema/raw/master/csl-citation.json"}</w:instrText>
          </w:r>
          <w:r w:rsidR="0079773C">
            <w:fldChar w:fldCharType="separate"/>
          </w:r>
          <w:r w:rsidR="00771C31" w:rsidRPr="00771C31">
            <w:rPr>
              <w:noProof/>
            </w:rPr>
            <w:t>[13]</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3B68D4" w:rsidRPr="003B68D4">
            <w:t xml:space="preserve">Abbildung </w:t>
          </w:r>
          <w:r w:rsidR="003B68D4" w:rsidRPr="003B68D4">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p>
        <w:p w14:paraId="37FA5FE7" w14:textId="3E961A62" w:rsidR="00BB1E45" w:rsidRPr="00786E18" w:rsidRDefault="00BB1E45" w:rsidP="00BB1E45">
          <w:pPr>
            <w:pStyle w:val="Beschriftung"/>
            <w:rPr>
              <w:sz w:val="22"/>
              <w:szCs w:val="20"/>
            </w:rPr>
          </w:pPr>
          <w:bookmarkStart w:id="45" w:name="_Ref65539220"/>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5</w:t>
          </w:r>
          <w:r w:rsidRPr="000A1FD0">
            <w:rPr>
              <w:b/>
              <w:bCs/>
            </w:rPr>
            <w:fldChar w:fldCharType="end"/>
          </w:r>
          <w:bookmarkEnd w:id="45"/>
          <w:r w:rsidRPr="000A1FD0">
            <w:rPr>
              <w:b/>
              <w:bCs/>
            </w:rPr>
            <w:t>:</w:t>
          </w:r>
          <w:r w:rsidRPr="00F05545">
            <w:t xml:space="preserve"> </w:t>
          </w:r>
          <w:r w:rsidR="000A66AF" w:rsidRPr="00F05545">
            <w:t>L</w:t>
          </w:r>
          <w:r w:rsidR="00AF5C99" w:rsidRPr="00F05545">
            <w:t>inear</w:t>
          </w:r>
          <w:r w:rsidR="004C62A0" w:rsidRPr="00F05545">
            <w:t>e</w:t>
          </w:r>
          <w:r w:rsidR="00AF5C99" w:rsidRPr="00F05545">
            <w:t xml:space="preserve"> Klassifizierung</w:t>
          </w:r>
          <w:r w:rsidR="008B7781" w:rsidRPr="00F05545">
            <w:t xml:space="preserve"> eines Datensatzes mit </w:t>
          </w:r>
          <w:r w:rsidR="000A66AF" w:rsidRPr="00F05545">
            <w:t>zwei</w:t>
          </w:r>
          <w:r w:rsidR="008B7781" w:rsidRPr="00F05545">
            <w:t xml:space="preserve"> </w:t>
          </w:r>
          <w:r w:rsidR="006A45BE" w:rsidRPr="00F05545">
            <w:t>Eigenschaften pro Datenpunkt</w:t>
          </w:r>
          <w:r w:rsidR="00BB7CCE">
            <w:t>. Variablen</w:t>
          </w:r>
          <w:r w:rsidR="00F05545">
            <w:t>: (</w:t>
          </w:r>
          <w:r w:rsidR="00BB7CCE">
            <w:rPr>
              <w:rFonts w:eastAsiaTheme="minorEastAsia"/>
            </w:rPr>
            <w:t xml:space="preserve">Bias </w:t>
          </w:r>
          <m:oMath>
            <m:r>
              <w:rPr>
                <w:rFonts w:ascii="Cambria Math" w:eastAsiaTheme="minorEastAsia" w:hAnsi="Cambria Math"/>
              </w:rPr>
              <m:t>b</m:t>
            </m:r>
          </m:oMath>
          <w:r w:rsidR="00BB7CCE">
            <w:rPr>
              <w:rFonts w:eastAsiaTheme="minorEastAsia"/>
            </w:rPr>
            <w:t xml:space="preserve"> und</w:t>
          </w:r>
          <w:r w:rsidR="00786E18">
            <w:rPr>
              <w:rFonts w:eastAsiaTheme="minorEastAsia"/>
            </w:rPr>
            <w:t xml:space="preserve"> Richtungsvektor der Hyperebene </w:t>
          </w:r>
          <m:oMath>
            <m:r>
              <w:rPr>
                <w:rFonts w:ascii="Cambria Math" w:eastAsiaTheme="minorEastAsia" w:hAnsi="Cambria Math"/>
              </w:rPr>
              <m:t>w</m:t>
            </m:r>
          </m:oMath>
          <w:r w:rsidR="00786E18">
            <w:rPr>
              <w:rFonts w:eastAsiaTheme="minorEastAsia"/>
              <w:sz w:val="22"/>
              <w:szCs w:val="20"/>
            </w:rPr>
            <w:t>)</w:t>
          </w:r>
        </w:p>
        <w:p w14:paraId="5A446602" w14:textId="21315192" w:rsidR="00116CFE" w:rsidRPr="00B2190C" w:rsidRDefault="00B2190C" w:rsidP="00957CD4">
          <w:r>
            <w:t xml:space="preserve">Die </w:t>
          </w:r>
          <w:r>
            <w:rPr>
              <w:i/>
              <w:iCs/>
            </w:rPr>
            <w:t>l</w:t>
          </w:r>
          <w:r w:rsidRPr="00221006">
            <w:rPr>
              <w:i/>
              <w:iCs/>
            </w:rPr>
            <w:t>arge</w:t>
          </w:r>
          <w:r>
            <w:rPr>
              <w:i/>
              <w:iCs/>
            </w:rPr>
            <w:noBreakHyphen/>
          </w:r>
          <w:r w:rsidRPr="00221006">
            <w:rPr>
              <w:i/>
              <w:iCs/>
            </w:rPr>
            <w:t>margin</w:t>
          </w:r>
          <w:r>
            <w:rPr>
              <w:i/>
              <w:iCs/>
            </w:rPr>
            <w:noBreakHyphen/>
          </w:r>
          <w:r w:rsidRPr="00221006">
            <w:rPr>
              <w:i/>
              <w:iCs/>
            </w:rPr>
            <w:t>classificatio</w:t>
          </w:r>
          <w:r>
            <w:rPr>
              <w:i/>
              <w:iCs/>
            </w:rPr>
            <w:t xml:space="preserve">n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r w:rsidR="00F937FD" w:rsidRPr="00221006">
            <w:rPr>
              <w:i/>
              <w:iCs/>
            </w:rPr>
            <w:t>margin</w:t>
          </w:r>
          <w:r w:rsidR="00F937FD">
            <w:rPr>
              <w:i/>
              <w:iCs/>
            </w:rPr>
            <w:noBreakHyphen/>
          </w:r>
          <w:r w:rsidR="00F937FD" w:rsidRPr="00221006">
            <w:rPr>
              <w:i/>
              <w:iCs/>
            </w:rPr>
            <w:t>classificatio</w:t>
          </w:r>
          <w:r w:rsidR="00F937FD">
            <w:rPr>
              <w:i/>
              <w:iCs/>
            </w:rPr>
            <w:t xml:space="preserve">n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w:t>
          </w:r>
        </w:p>
        <w:p w14:paraId="16057ABB" w14:textId="45F90557" w:rsidR="005D12BC" w:rsidRDefault="00116CFE" w:rsidP="00957CD4">
          <w:r>
            <w:lastRenderedPageBreak/>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3B68D4" w:rsidRPr="000A1FD0">
            <w:rPr>
              <w:b/>
              <w:bCs/>
            </w:rPr>
            <w:t xml:space="preserve">Abbildung </w:t>
          </w:r>
          <w:r w:rsidR="003B68D4">
            <w:rPr>
              <w:b/>
              <w:bCs/>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w:rPr>
                <w:rFonts w:ascii="Cambria Math" w:hAnsi="Cambria Math"/>
              </w:rPr>
              <m:t>n</m:t>
            </m:r>
          </m:oMath>
          <w:r w:rsidR="005D12BC" w:rsidRPr="00BB7CCE">
            <w:noBreakHyphen/>
          </w:r>
          <w:r w:rsidR="005D12BC">
            <w:t>ten Dimension</w:t>
          </w:r>
          <w:r w:rsidR="00602413">
            <w:t xml:space="preserve"> hat die Hyperebene genau </w:t>
          </w:r>
          <m:oMath>
            <m:r>
              <w:rPr>
                <w:rFonts w:ascii="Cambria Math" w:hAnsi="Cambria Math"/>
              </w:rPr>
              <m:t>n-1</m:t>
            </m:r>
            <m:r>
              <m:rPr>
                <m:sty m:val="p"/>
              </m:rPr>
              <w:rPr>
                <w:rFonts w:ascii="Cambria Math" w:hAnsi="Cambria Math"/>
              </w:rPr>
              <m:t xml:space="preserve"> </m:t>
            </m:r>
          </m:oMath>
          <w:r w:rsidR="00602413">
            <w:t>Dimensionen.</w:t>
          </w:r>
        </w:p>
        <w:p w14:paraId="766A42F6" w14:textId="7A2D2698" w:rsidR="003F6111" w:rsidRDefault="001867EB" w:rsidP="00957CD4">
          <w:r>
            <w:t>Oftmals sind die Datenpunkte eines Datensatzes nicht linear trennbar</w:t>
          </w:r>
          <w:r w:rsidR="003F6111">
            <w:t xml:space="preserve"> (siehe </w:t>
          </w:r>
          <w:r w:rsidR="003F6111">
            <w:fldChar w:fldCharType="begin"/>
          </w:r>
          <w:r w:rsidR="003F6111">
            <w:instrText xml:space="preserve"> REF _Ref65556725 \h </w:instrText>
          </w:r>
          <w:r w:rsidR="003F6111">
            <w:fldChar w:fldCharType="separate"/>
          </w:r>
          <w:r w:rsidR="003B68D4" w:rsidRPr="000A1FD0">
            <w:rPr>
              <w:b/>
              <w:bCs/>
            </w:rPr>
            <w:t xml:space="preserve">Abbildung </w:t>
          </w:r>
          <w:r w:rsidR="003B68D4">
            <w:rPr>
              <w:b/>
              <w:bCs/>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3B68D4" w:rsidRPr="003B68D4">
            <w:t>linearen Klassifizierung</w:t>
          </w:r>
          <w:r w:rsidR="003B68D4">
            <w:rPr>
              <w:b/>
              <w:bCs/>
            </w:rPr>
            <w:t xml:space="preserve"> </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r w:rsidR="00980B34">
            <w:t>rechen</w:t>
          </w:r>
          <w:r w:rsidR="00282F30">
            <w:t>intensiv</w:t>
          </w:r>
          <w:r w:rsidR="00980B34">
            <w:t xml:space="preserve"> ist</w:t>
          </w:r>
          <w:r w:rsidR="0033406D">
            <w:t xml:space="preserve"> </w:t>
          </w:r>
          <w:r w:rsidR="0033406D">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406D">
            <w:fldChar w:fldCharType="separate"/>
          </w:r>
          <w:r w:rsidR="00771C31" w:rsidRPr="00771C31">
            <w:rPr>
              <w:noProof/>
            </w:rPr>
            <w:t>[12]</w:t>
          </w:r>
          <w:r w:rsidR="0033406D">
            <w:fldChar w:fldCharType="end"/>
          </w:r>
          <w:r w:rsidR="00C247B5">
            <w:t>.</w:t>
          </w:r>
          <w:r w:rsidR="00353BCE">
            <w:t xml:space="preserve"> Für das Bestimmen der Hyperebene in der höheren Dimension werden diese genauen Datenpunkte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r w:rsidR="00AD413F">
            <w:t>untransformierten Datenpunkte</w:t>
          </w:r>
          <w:r w:rsidR="00282F30">
            <w:t>n</w:t>
          </w:r>
          <w:r w:rsidR="00AD413F">
            <w:t xml:space="preserve"> </w:t>
          </w:r>
          <w:r w:rsidR="00BF1E81">
            <w:t>berechnen kann</w:t>
          </w:r>
          <w:r w:rsidR="00DB7168">
            <w:t xml:space="preserve"> </w:t>
          </w:r>
          <w:r w:rsidR="00DB7168">
            <w:fldChar w:fldCharType="begin" w:fldLock="1"/>
          </w:r>
          <w:r w:rsidR="00287FD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4]","plainTextFormattedCitation":"[14]","previouslyFormattedCitation":"[14]"},"properties":{"noteIndex":0},"schema":"https://github.com/citation-style-language/schema/raw/master/csl-citation.json"}</w:instrText>
          </w:r>
          <w:r w:rsidR="00DB7168">
            <w:fldChar w:fldCharType="separate"/>
          </w:r>
          <w:r w:rsidR="00771C31" w:rsidRPr="00771C31">
            <w:rPr>
              <w:noProof/>
            </w:rPr>
            <w:t>[14]</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509B120C" w:rsidR="00BB1E45" w:rsidRPr="00673EDB" w:rsidRDefault="000B2AA1" w:rsidP="000B2AA1">
          <w:pPr>
            <w:pStyle w:val="Beschriftung"/>
          </w:pPr>
          <w:bookmarkStart w:id="46" w:name="_Ref65556725"/>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6</w:t>
          </w:r>
          <w:r w:rsidRPr="000A1FD0">
            <w:rPr>
              <w:b/>
              <w:bCs/>
            </w:rPr>
            <w:fldChar w:fldCharType="end"/>
          </w:r>
          <w:bookmarkEnd w:id="46"/>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bookmarkStart w:id="47" w:name="_Ref66721837"/>
          <w:r w:rsidRPr="00041D6B">
            <w:t>Neuronale</w:t>
          </w:r>
          <w:r>
            <w:t xml:space="preserve"> Netze</w:t>
          </w:r>
          <w:bookmarkEnd w:id="47"/>
          <w:r w:rsidRPr="00200466">
            <w:t xml:space="preserve"> </w:t>
          </w:r>
        </w:p>
        <w:p w14:paraId="26381C0D" w14:textId="0DBA68CD"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w:t>
          </w:r>
          <w:r w:rsidR="006667FB" w:rsidRPr="006667FB">
            <w:lastRenderedPageBreak/>
            <w:t>können</w:t>
          </w:r>
          <w:r w:rsidR="005371B8">
            <w:t xml:space="preserve"> </w:t>
          </w:r>
          <w:r w:rsidR="005371B8">
            <w:fldChar w:fldCharType="begin" w:fldLock="1"/>
          </w:r>
          <w:r w:rsidR="00287FDD">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5]","plainTextFormattedCitation":"[15]","previouslyFormattedCitation":"[15]"},"properties":{"noteIndex":0},"schema":"https://github.com/citation-style-language/schema/raw/master/csl-citation.json"}</w:instrText>
          </w:r>
          <w:r w:rsidR="005371B8">
            <w:fldChar w:fldCharType="separate"/>
          </w:r>
          <w:r w:rsidR="00771C31" w:rsidRPr="00771C31">
            <w:rPr>
              <w:noProof/>
            </w:rPr>
            <w:t>[15]</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dem Zellkörper verarbeiten und über die Axone ein resultierendes Signal an andere Neurone weiterleiten.</w:t>
          </w:r>
          <w:r w:rsidR="000665AE">
            <w:t xml:space="preserve"> </w:t>
          </w:r>
          <w:r w:rsidR="00EC2A5E">
            <w:t>Im Me</w:t>
          </w:r>
          <w:r w:rsidR="003008EC">
            <w:t>n</w:t>
          </w:r>
          <w:r w:rsidR="00EC2A5E">
            <w:t>schen</w:t>
          </w:r>
          <w:r w:rsidR="000665AE">
            <w:t xml:space="preserve"> existiert</w:t>
          </w:r>
          <w:r w:rsidR="000C6078">
            <w:t xml:space="preserve"> so</w:t>
          </w:r>
          <w:r w:rsidR="000665AE">
            <w:t xml:space="preserve"> ein riesiges Netz aus Neuronen und Synapsen.</w:t>
          </w:r>
        </w:p>
        <w:p w14:paraId="5CE60817" w14:textId="0AD7E695"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287FDD">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6]","plainTextFormattedCitation":"[16]","previouslyFormattedCitation":"[16]"},"properties":{"noteIndex":0},"schema":"https://github.com/citation-style-language/schema/raw/master/csl-citation.json"}</w:instrText>
          </w:r>
          <w:r w:rsidR="00301204">
            <w:fldChar w:fldCharType="separate"/>
          </w:r>
          <w:r w:rsidR="00771C31" w:rsidRPr="00771C31">
            <w:rPr>
              <w:noProof/>
            </w:rPr>
            <w:t>[16]</w:t>
          </w:r>
          <w:r w:rsidR="00301204">
            <w:fldChar w:fldCharType="end"/>
          </w:r>
          <w:r w:rsidR="00301204">
            <w:t>.</w:t>
          </w:r>
          <w:r w:rsidR="001513DA">
            <w:t xml:space="preserve"> Ihr</w:t>
          </w:r>
          <w:r w:rsidR="00842302">
            <w:t xml:space="preserve"> </w:t>
          </w:r>
          <w:r w:rsidR="001513DA">
            <w:t xml:space="preserve">Neuronenmodell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48"/>
          <w:r w:rsidR="00C27201">
            <w:t xml:space="preserve">Die Eingabe und Ausgabe </w:t>
          </w:r>
          <w:r w:rsidR="00AF1D0E">
            <w:t>sind</w:t>
          </w:r>
          <w:r w:rsidR="00C27201">
            <w:t xml:space="preserve"> stets binär</w:t>
          </w:r>
          <w:commentRangeEnd w:id="48"/>
          <w:r w:rsidR="00AF1D0E">
            <w:rPr>
              <w:rStyle w:val="Kommentarzeichen"/>
            </w:rPr>
            <w:commentReference w:id="48"/>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ODER darstellen.</w:t>
          </w:r>
        </w:p>
        <w:p w14:paraId="768841AE" w14:textId="661BBC1C" w:rsidR="00CD569C" w:rsidRDefault="00781A4B" w:rsidP="00D9349C">
          <w:r>
            <w:t xml:space="preserve">1958 veröffentlichte Frank Rosenblatt </w:t>
          </w:r>
          <w:r w:rsidR="00B018E6">
            <w:t xml:space="preserve">das Modell des Perzeptrons </w:t>
          </w:r>
          <w:r w:rsidR="00B018E6">
            <w:fldChar w:fldCharType="begin" w:fldLock="1"/>
          </w:r>
          <w:r w:rsidR="00287FDD">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7]","plainTextFormattedCitation":"[17]","previouslyFormattedCitation":"[17]"},"properties":{"noteIndex":0},"schema":"https://github.com/citation-style-language/schema/raw/master/csl-citation.json"}</w:instrText>
          </w:r>
          <w:r w:rsidR="00B018E6">
            <w:fldChar w:fldCharType="separate"/>
          </w:r>
          <w:r w:rsidR="00771C31" w:rsidRPr="00771C31">
            <w:rPr>
              <w:noProof/>
            </w:rPr>
            <w:t>[17]</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49" w:name="einlagigesPerzeptron"/>
          <w:r w:rsidR="00F0617C">
            <w:rPr>
              <w:i/>
              <w:iCs/>
            </w:rPr>
            <w:t>e</w:t>
          </w:r>
          <w:r w:rsidR="00F0617C" w:rsidRPr="00F0617C">
            <w:rPr>
              <w:i/>
              <w:iCs/>
            </w:rPr>
            <w:t>inlagiges Perzeptron</w:t>
          </w:r>
          <w:bookmarkEnd w:id="49"/>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3B68D4" w:rsidRPr="000A1FD0">
            <w:rPr>
              <w:b/>
              <w:bCs/>
            </w:rPr>
            <w:t xml:space="preserve">Abbildung </w:t>
          </w:r>
          <w:r w:rsidR="003B68D4">
            <w:rPr>
              <w:b/>
              <w:bCs/>
              <w:noProof/>
            </w:rPr>
            <w:t>7</w:t>
          </w:r>
          <w:r w:rsidR="005562EB">
            <w:fldChar w:fldCharType="end"/>
          </w:r>
          <w:r w:rsidR="00140850">
            <w:t xml:space="preserve"> dargestellt.</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5C70B678" w:rsidR="00267F72" w:rsidRDefault="002679F1" w:rsidP="007B0AB5">
          <w:pPr>
            <w:pStyle w:val="Beschriftung"/>
          </w:pPr>
          <w:bookmarkStart w:id="50" w:name="_Ref6563398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7</w:t>
          </w:r>
          <w:r w:rsidRPr="000A1FD0">
            <w:rPr>
              <w:b/>
              <w:bCs/>
            </w:rPr>
            <w:fldChar w:fldCharType="end"/>
          </w:r>
          <w:bookmarkEnd w:id="50"/>
          <w:r w:rsidRPr="000A1FD0">
            <w:rPr>
              <w:b/>
              <w:bCs/>
            </w:rPr>
            <w:t>:</w:t>
          </w:r>
          <w:r w:rsidRPr="00267F72">
            <w:t xml:space="preserve"> </w:t>
          </w:r>
          <w:r w:rsidR="002C4554">
            <w:t>E</w:t>
          </w:r>
          <w:r w:rsidRPr="00267F72">
            <w:t>inlagiges Perzeptron.</w:t>
          </w:r>
          <w:r w:rsidR="00AE4CD7">
            <w:t xml:space="preserve"> </w:t>
          </w:r>
        </w:p>
        <w:p w14:paraId="3C753C60" w14:textId="77777777" w:rsidR="007B0AB5" w:rsidRPr="007B0AB5" w:rsidRDefault="007B0AB5" w:rsidP="007B0AB5"/>
        <w:p w14:paraId="5EABE8F7" w14:textId="67CCD3A0"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51" w:name="bias"/>
          <w:r w:rsidR="00D10C9E">
            <w:rPr>
              <w:rFonts w:eastAsiaTheme="minorEastAsia"/>
            </w:rPr>
            <w:t xml:space="preserve">Bias </w:t>
          </w:r>
          <w:bookmarkEnd w:id="51"/>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F05545">
            <w:rPr>
              <w:rFonts w:eastAsiaTheme="minorEastAsia"/>
            </w:rPr>
            <w:t>Grenzwert</w:t>
          </w:r>
          <w:r w:rsidR="00AE4CD7">
            <w:rPr>
              <w:rFonts w:eastAsiaTheme="minorEastAsia"/>
            </w:rPr>
            <w:t xml:space="preserve"> an</w:t>
          </w:r>
          <w:r w:rsidR="00907E68">
            <w:rPr>
              <w:rFonts w:eastAsiaTheme="minorEastAsia"/>
            </w:rPr>
            <w:t>, ab dem das Perzeptron feuern soll.</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533B687C" w:rsidR="00247A63" w:rsidRDefault="00247A63" w:rsidP="00FA6C6D">
                <w:pPr>
                  <w:rPr>
                    <w:rFonts w:eastAsiaTheme="minorEastAsia"/>
                  </w:rPr>
                </w:pPr>
                <w:bookmarkStart w:id="52" w:name="_Ref65720980"/>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1</w:t>
                </w:r>
                <w:r w:rsidR="00E214D1">
                  <w:fldChar w:fldCharType="end"/>
                </w:r>
                <w:r>
                  <w:t>)</w:t>
                </w:r>
                <w:bookmarkEnd w:id="52"/>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lastRenderedPageBreak/>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19F6EDBE" w:rsidR="00FC513D" w:rsidRDefault="00FC513D" w:rsidP="00FA6C6D">
                <w:pPr>
                  <w:rPr>
                    <w:rFonts w:eastAsiaTheme="minorEastAsia"/>
                  </w:rPr>
                </w:pPr>
                <w:bookmarkStart w:id="53" w:name="_Ref65721234"/>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2</w:t>
                </w:r>
                <w:r w:rsidR="00E214D1">
                  <w:fldChar w:fldCharType="end"/>
                </w:r>
                <w:r>
                  <w:rPr>
                    <w:rFonts w:eastAsiaTheme="minorEastAsia"/>
                  </w:rPr>
                  <w:t>)</w:t>
                </w:r>
                <w:bookmarkEnd w:id="53"/>
              </w:p>
            </w:tc>
          </w:tr>
        </w:tbl>
        <w:p w14:paraId="66C34E9F" w14:textId="77777777" w:rsidR="00FC513D" w:rsidRDefault="00FC513D" w:rsidP="003F2A4B">
          <w:pPr>
            <w:rPr>
              <w:rFonts w:eastAsiaTheme="minorEastAsia"/>
            </w:rPr>
          </w:pPr>
        </w:p>
        <w:p w14:paraId="6C1085F4" w14:textId="13D7CFB3"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r w:rsidR="00D60FAC">
            <w:t xml:space="preserve">Sigmoidfunktion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FD43E0"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36AC65E8" w:rsidR="000C55C0" w:rsidRDefault="000C55C0" w:rsidP="00FA6C6D">
                <w:pPr>
                  <w:rPr>
                    <w:rFonts w:eastAsiaTheme="minorEastAsia"/>
                  </w:rPr>
                </w:pPr>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3</w:t>
                </w:r>
                <w:r w:rsidR="00E214D1">
                  <w:fldChar w:fldCharType="end"/>
                </w:r>
                <w:r>
                  <w:t>)</w:t>
                </w:r>
              </w:p>
            </w:tc>
          </w:tr>
        </w:tbl>
        <w:p w14:paraId="5947B41B" w14:textId="77777777" w:rsidR="000C55C0" w:rsidRDefault="000C55C0" w:rsidP="003F2A4B"/>
        <w:p w14:paraId="4FD91754" w14:textId="4B8ECA8F" w:rsidR="003E1B8B" w:rsidRDefault="00F77BED" w:rsidP="008C451F">
          <w:pPr>
            <w:rPr>
              <w:rFonts w:eastAsiaTheme="minorEastAsia"/>
            </w:rPr>
          </w:pPr>
          <w:r>
            <w:rPr>
              <w:rFonts w:eastAsiaTheme="minorEastAsia"/>
            </w:rPr>
            <w:t>Bei der</w:t>
          </w:r>
          <w:r w:rsidR="002E13F6">
            <w:rPr>
              <w:rFonts w:eastAsiaTheme="minorEastAsia"/>
            </w:rPr>
            <w:t xml:space="preserve"> </w:t>
          </w:r>
          <w:r w:rsidR="00DE2F5B">
            <w:rPr>
              <w:rFonts w:eastAsiaTheme="minorEastAsia"/>
            </w:rPr>
            <w:t>Sigmoidfunktion</w:t>
          </w:r>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Schwellenwertsfunktion,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287FDD">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8]","plainTextFormattedCitation":"[18]","previouslyFormattedCitation":"[18]"},"properties":{"noteIndex":0},"schema":"https://github.com/citation-style-language/schema/raw/master/csl-citation.json"}</w:instrText>
          </w:r>
          <w:r w:rsidR="0074606B">
            <w:rPr>
              <w:rFonts w:eastAsiaTheme="minorEastAsia"/>
            </w:rPr>
            <w:fldChar w:fldCharType="separate"/>
          </w:r>
          <w:r w:rsidR="00771C31" w:rsidRPr="00771C31">
            <w:rPr>
              <w:rFonts w:eastAsiaTheme="minorEastAsia"/>
              <w:noProof/>
            </w:rPr>
            <w:t>[18]</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w:t>
          </w:r>
        </w:p>
        <w:p w14:paraId="7DF12C7E" w14:textId="7E40D67F" w:rsidR="003E1B8B" w:rsidRDefault="007D6ED9" w:rsidP="008C451F">
          <w:pPr>
            <w:rPr>
              <w:rFonts w:eastAsiaTheme="minorEastAsia"/>
            </w:rPr>
          </w:pPr>
          <w:r>
            <w:rPr>
              <w:rFonts w:eastAsiaTheme="minorEastAsia"/>
            </w:rPr>
            <w:t xml:space="preserve">Mit einem einfachen einlagigen Perzeptron lässt sich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r w:rsidR="0043556D" w:rsidRPr="00021022">
            <w:rPr>
              <w:rFonts w:eastAsiaTheme="minorEastAsia"/>
            </w:rPr>
            <w:t>dreilagiges</w:t>
          </w:r>
          <w:r w:rsidR="00D64B39">
            <w:rPr>
              <w:rFonts w:eastAsiaTheme="minorEastAsia"/>
            </w:rPr>
            <w:t xml:space="preserve"> Netz an </w:t>
          </w:r>
          <w:r w:rsidR="00D64B39" w:rsidRPr="00407AAF">
            <w:rPr>
              <w:rFonts w:eastAsiaTheme="minorEastAsia"/>
            </w:rPr>
            <w:t>Perzeptren</w:t>
          </w:r>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3B68D4" w:rsidRPr="000A1FD0">
            <w:rPr>
              <w:b/>
              <w:bCs/>
            </w:rPr>
            <w:t xml:space="preserve">Abbildung </w:t>
          </w:r>
          <w:r w:rsidR="003B68D4">
            <w:rPr>
              <w:b/>
              <w:bCs/>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3C681A78" w:rsidR="007C4234" w:rsidRDefault="00040645" w:rsidP="00040645">
          <w:pPr>
            <w:pStyle w:val="Beschriftung"/>
            <w:jc w:val="both"/>
          </w:pPr>
          <w:bookmarkStart w:id="54" w:name="_Ref6570824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8</w:t>
          </w:r>
          <w:r w:rsidRPr="000A1FD0">
            <w:rPr>
              <w:b/>
              <w:bCs/>
            </w:rPr>
            <w:fldChar w:fldCharType="end"/>
          </w:r>
          <w:bookmarkEnd w:id="54"/>
          <w:r w:rsidRPr="000A1FD0">
            <w:rPr>
              <w:b/>
              <w:bCs/>
            </w:rPr>
            <w:t>:</w:t>
          </w:r>
          <w:r>
            <w:t xml:space="preserve"> </w:t>
          </w:r>
          <w:r w:rsidR="0043556D" w:rsidRPr="0043556D">
            <w:t xml:space="preserve">Mehrlagiges </w:t>
          </w:r>
          <w:r>
            <w:t>XOR-Netz</w:t>
          </w:r>
          <w:r w:rsidR="003A44F1">
            <w:t>.</w:t>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3B68D4" w:rsidRPr="000A1FD0">
            <w:rPr>
              <w:b/>
              <w:bCs/>
            </w:rPr>
            <w:t xml:space="preserve">Abbildung </w:t>
          </w:r>
          <w:r w:rsidR="003B68D4">
            <w:rPr>
              <w:b/>
              <w:bCs/>
              <w:noProof/>
            </w:rPr>
            <w:t>7</w:t>
          </w:r>
          <w:r w:rsidR="00F0043C">
            <w:fldChar w:fldCharType="end"/>
          </w:r>
          <w:r w:rsidR="00F0043C">
            <w:t>)</w:t>
          </w:r>
          <w:r w:rsidR="00E375DD">
            <w:t xml:space="preserve">. </w:t>
          </w:r>
          <w:r w:rsidR="007957DC">
            <w:t>x</w:t>
          </w:r>
          <w:r w:rsidR="001A7075">
            <w:t xml:space="preserve">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3B68D4">
            <w:t>oben</w:t>
          </w:r>
          <w:r w:rsidR="000B4C80">
            <w:fldChar w:fldCharType="end"/>
          </w:r>
          <w:r w:rsidR="000B4C80">
            <w:t xml:space="preserve"> </w:t>
          </w:r>
          <w:r w:rsidR="008C38D9">
            <w:t>erwähnte</w:t>
          </w:r>
          <w:r w:rsidR="00406CE7">
            <w:t>n</w:t>
          </w:r>
          <w:r w:rsidR="008C38D9">
            <w:t xml:space="preserve"> Bias</w:t>
          </w:r>
          <w:r w:rsidR="007B5A90">
            <w:t>.</w:t>
          </w:r>
          <w:r w:rsidR="00AD4E85">
            <w:t xml:space="preserve"> Neuronen der verdeckten Schicht feuern nur, wenn ihre Eingabe größer gleich dem Schwellwert ist. </w:t>
          </w:r>
          <m:oMath>
            <m:r>
              <w:rPr>
                <w:rFonts w:ascii="Cambria Math" w:hAnsi="Cambria Math"/>
              </w:rPr>
              <m:t>Z</m:t>
            </m:r>
          </m:oMath>
          <w:r w:rsidR="006334EB">
            <w:t xml:space="preserve"> ist die Variable </w:t>
          </w:r>
          <w:r w:rsidR="00CA59AD">
            <w:t>für die</w:t>
          </w:r>
          <w:r w:rsidR="001F20FE">
            <w:t xml:space="preserve"> </w:t>
          </w:r>
          <w:r w:rsidR="001F20FE" w:rsidRPr="001F20FE">
            <w:t>gewichtete Summe der Ausgabewerte d</w:t>
          </w:r>
          <w:r w:rsidR="00CA59AD">
            <w:t>es Netzes</w:t>
          </w:r>
          <w:r w:rsidR="001F20FE">
            <w:t>.</w:t>
          </w:r>
        </w:p>
        <w:p w14:paraId="2643A663" w14:textId="77777777" w:rsidR="005172D9" w:rsidRDefault="005172D9" w:rsidP="008C451F">
          <w:pPr>
            <w:rPr>
              <w:rFonts w:eastAsiaTheme="minorEastAsia"/>
              <w:highlight w:val="yellow"/>
            </w:rPr>
          </w:pPr>
        </w:p>
        <w:p w14:paraId="586C7499" w14:textId="2DDCC900" w:rsidR="005172D9" w:rsidRDefault="006334EB" w:rsidP="008C451F">
          <w:pPr>
            <w:rPr>
              <w:rFonts w:eastAsiaTheme="minorEastAsia"/>
            </w:rPr>
          </w:pPr>
          <w:r w:rsidRPr="005172D9">
            <w:rPr>
              <w:rFonts w:eastAsiaTheme="minorEastAsia"/>
            </w:rPr>
            <w:t>Wenn die beiden Eingabewerte identisch sind,</w:t>
          </w:r>
          <w:r w:rsidR="006B11F9" w:rsidRPr="005172D9">
            <w:rPr>
              <w:rFonts w:eastAsiaTheme="minorEastAsia"/>
            </w:rPr>
            <w:t xml:space="preserve"> erg</w:t>
          </w:r>
          <w:r w:rsidR="001F20FE" w:rsidRPr="005172D9">
            <w:rPr>
              <w:rFonts w:eastAsiaTheme="minorEastAsia"/>
            </w:rPr>
            <w:t xml:space="preserve">eben sich für </w:t>
          </w:r>
          <m:oMath>
            <m:r>
              <w:rPr>
                <w:rFonts w:ascii="Cambria Math" w:eastAsiaTheme="minorEastAsia" w:hAnsi="Cambria Math"/>
              </w:rPr>
              <m:t>z</m:t>
            </m:r>
          </m:oMath>
          <w:r w:rsidR="001F20FE" w:rsidRPr="005172D9">
            <w:rPr>
              <w:rFonts w:eastAsiaTheme="minorEastAsia"/>
            </w:rPr>
            <w:t xml:space="preserve"> die beiden Fälle:</w:t>
          </w:r>
        </w:p>
        <w:p w14:paraId="0A17D540" w14:textId="5DA3A04B" w:rsidR="005172D9" w:rsidRPr="005172D9" w:rsidRDefault="005172D9" w:rsidP="005172D9">
          <w:pPr>
            <w:pStyle w:val="Listenabsatz"/>
            <w:numPr>
              <w:ilvl w:val="0"/>
              <w:numId w:val="24"/>
            </w:numPr>
            <w:rPr>
              <w:rFonts w:eastAsiaTheme="minorEastAsia"/>
            </w:rPr>
          </w:pPr>
          <m:oMath>
            <m:r>
              <w:rPr>
                <w:rFonts w:ascii="Cambria Math" w:hAnsi="Cambria Math"/>
              </w:rPr>
              <m:t xml:space="preserve">x=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0=</m:t>
            </m:r>
            <m:r>
              <m:rPr>
                <m:sty m:val="bi"/>
              </m:rPr>
              <w:rPr>
                <w:rFonts w:ascii="Cambria Math" w:hAnsi="Cambria Math"/>
              </w:rPr>
              <m:t>0</m:t>
            </m:r>
          </m:oMath>
          <w:r w:rsidR="00E673A2">
            <w:rPr>
              <w:rFonts w:eastAsiaTheme="minorEastAsia"/>
            </w:rPr>
            <w:t>:</w:t>
          </w:r>
          <w:r>
            <w:rPr>
              <w:rFonts w:eastAsiaTheme="minorEastAsia"/>
            </w:rPr>
            <w:t xml:space="preserve"> </w:t>
          </w:r>
          <w:r w:rsidR="00E673A2">
            <w:rPr>
              <w:rFonts w:eastAsiaTheme="minorEastAsia"/>
            </w:rPr>
            <w:t>K</w:t>
          </w:r>
          <w:r>
            <w:rPr>
              <w:rFonts w:eastAsiaTheme="minorEastAsia"/>
            </w:rPr>
            <w:t>ein Perzeptron feuert</w:t>
          </w:r>
          <w:r w:rsidR="00E673A2">
            <w:rPr>
              <w:rFonts w:eastAsiaTheme="minorEastAsia"/>
            </w:rPr>
            <w:t>.</w:t>
          </w:r>
        </w:p>
        <w:p w14:paraId="7673D1C6" w14:textId="41DDE86C" w:rsidR="005172D9" w:rsidRPr="005172D9" w:rsidRDefault="005172D9" w:rsidP="005172D9">
          <w:pPr>
            <w:pStyle w:val="Listenabsatz"/>
            <w:numPr>
              <w:ilvl w:val="0"/>
              <w:numId w:val="24"/>
            </w:numPr>
            <w:rPr>
              <w:rFonts w:eastAsiaTheme="minorEastAsia"/>
              <w:b/>
              <w:bCs/>
            </w:rPr>
          </w:pPr>
          <m:oMath>
            <m:r>
              <w:rPr>
                <w:rFonts w:ascii="Cambria Math" w:hAnsi="Cambria Math"/>
              </w:rPr>
              <w:lastRenderedPageBreak/>
              <m:t xml:space="preserve">x=y=1 </m:t>
            </m:r>
            <m:r>
              <m:rPr>
                <m:sty m:val="b"/>
              </m:rPr>
              <w:rPr>
                <w:rFonts w:ascii="Cambria Math" w:eastAsiaTheme="minorEastAsia" w:hAnsi="Cambria Math" w:cs="Times New Roman"/>
              </w:rPr>
              <m:t xml:space="preserve">→ </m:t>
            </m:r>
            <m:r>
              <w:rPr>
                <w:rFonts w:ascii="Cambria Math" w:eastAsiaTheme="minorEastAsia" w:hAnsi="Cambria Math" w:cs="Times New Roman"/>
              </w:rPr>
              <m:t>z=</m:t>
            </m:r>
            <m:r>
              <w:rPr>
                <w:rFonts w:ascii="Cambria Math" w:hAnsi="Cambria Math"/>
              </w:rPr>
              <m:t>1·1-2·1+1·1=</m:t>
            </m:r>
            <m:r>
              <m:rPr>
                <m:sty m:val="bi"/>
              </m:rPr>
              <w:rPr>
                <w:rFonts w:ascii="Cambria Math" w:hAnsi="Cambria Math"/>
              </w:rPr>
              <m:t>0</m:t>
            </m:r>
          </m:oMath>
          <w:r w:rsidR="00E673A2" w:rsidRPr="00E673A2">
            <w:rPr>
              <w:rFonts w:eastAsiaTheme="minorEastAsia"/>
              <w:iCs/>
            </w:rPr>
            <w:t>:</w:t>
          </w:r>
          <w:r w:rsidR="005849EC">
            <w:rPr>
              <w:rFonts w:eastAsiaTheme="minorEastAsia"/>
              <w:b/>
              <w:bCs/>
            </w:rPr>
            <w:t xml:space="preserve"> </w:t>
          </w:r>
          <w:r w:rsidR="00E673A2">
            <w:rPr>
              <w:rFonts w:eastAsiaTheme="minorEastAsia"/>
            </w:rPr>
            <w:t>A</w:t>
          </w:r>
          <w:r w:rsidR="005849EC" w:rsidRPr="005849EC">
            <w:rPr>
              <w:rFonts w:eastAsiaTheme="minorEastAsia"/>
            </w:rPr>
            <w:t>lle Perzeptren feuern</w:t>
          </w:r>
          <w:r w:rsidR="00E673A2">
            <w:rPr>
              <w:rFonts w:eastAsiaTheme="minorEastAsia"/>
            </w:rPr>
            <w:t>.</w:t>
          </w:r>
          <w:r w:rsidR="005849EC" w:rsidRPr="005849EC">
            <w:rPr>
              <w:rFonts w:eastAsiaTheme="minorEastAsia"/>
              <w:b/>
              <w:bCs/>
            </w:rPr>
            <w:t xml:space="preserve"> </w:t>
          </w:r>
        </w:p>
        <w:p w14:paraId="2456075F" w14:textId="159B8CD0" w:rsidR="005849EC" w:rsidRDefault="005849EC" w:rsidP="008C451F">
          <w:pPr>
            <w:rPr>
              <w:rFonts w:eastAsiaTheme="minorEastAsia"/>
            </w:rPr>
          </w:pPr>
          <w:r>
            <w:rPr>
              <w:rFonts w:eastAsiaTheme="minorEastAsia"/>
            </w:rPr>
            <w:t xml:space="preserve">Wenn sich die beiden Eingangswerte </w:t>
          </w:r>
          <w:r w:rsidR="004B3AD7">
            <w:rPr>
              <w:rFonts w:eastAsiaTheme="minorEastAsia"/>
            </w:rPr>
            <w:t>unterscheiden,</w:t>
          </w:r>
          <w:r>
            <w:rPr>
              <w:rFonts w:eastAsiaTheme="minorEastAsia"/>
            </w:rPr>
            <w:t xml:space="preserve"> ergeben sich für </w:t>
          </w:r>
          <m:oMath>
            <m:r>
              <w:rPr>
                <w:rFonts w:ascii="Cambria Math" w:eastAsiaTheme="minorEastAsia" w:hAnsi="Cambria Math"/>
              </w:rPr>
              <m:t>z</m:t>
            </m:r>
          </m:oMath>
          <w:r>
            <w:rPr>
              <w:rFonts w:eastAsiaTheme="minorEastAsia"/>
            </w:rPr>
            <w:t xml:space="preserve"> folgende Fälle</w:t>
          </w:r>
          <w:r w:rsidR="004B3AD7">
            <w:rPr>
              <w:rFonts w:eastAsiaTheme="minorEastAsia"/>
            </w:rPr>
            <w:t>:</w:t>
          </w:r>
        </w:p>
        <w:p w14:paraId="717B43AA" w14:textId="2E658E5B" w:rsidR="0019226C" w:rsidRDefault="0019226C" w:rsidP="0019226C">
          <w:pPr>
            <w:pStyle w:val="Listenabsatz"/>
            <w:numPr>
              <w:ilvl w:val="0"/>
              <w:numId w:val="25"/>
            </w:numPr>
            <w:rPr>
              <w:rFonts w:eastAsiaTheme="minorEastAsia"/>
            </w:rPr>
          </w:pPr>
          <m:oMath>
            <m:r>
              <w:rPr>
                <w:rFonts w:ascii="Cambria Math" w:hAnsi="Cambria Math"/>
              </w:rPr>
              <m:t xml:space="preserve">x=1; 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1-2·0+1·0=</m:t>
            </m:r>
            <m:r>
              <m:rPr>
                <m:sty m:val="bi"/>
              </m:rPr>
              <w:rPr>
                <w:rFonts w:ascii="Cambria Math" w:hAnsi="Cambria Math"/>
              </w:rPr>
              <m:t>1</m:t>
            </m:r>
          </m:oMath>
          <w:r w:rsidR="002A0D0C" w:rsidRPr="002A0D0C">
            <w:rPr>
              <w:rFonts w:eastAsiaTheme="minorEastAsia"/>
            </w:rPr>
            <w:t>:</w:t>
          </w:r>
          <w:r>
            <w:rPr>
              <w:rFonts w:eastAsiaTheme="minorEastAsia"/>
            </w:rPr>
            <w:t xml:space="preserve"> </w:t>
          </w:r>
          <w:r w:rsidR="00E673A2">
            <w:rPr>
              <w:rFonts w:eastAsiaTheme="minorEastAsia"/>
            </w:rPr>
            <w:t>N</w:t>
          </w:r>
          <w:r>
            <w:rPr>
              <w:rFonts w:eastAsiaTheme="minorEastAsia"/>
            </w:rPr>
            <w:t>ur das obere Perzeptron feuert</w:t>
          </w:r>
          <w:r w:rsidR="00E673A2">
            <w:rPr>
              <w:rFonts w:eastAsiaTheme="minorEastAsia"/>
            </w:rPr>
            <w:t>.</w:t>
          </w:r>
        </w:p>
        <w:p w14:paraId="3BBC1831" w14:textId="19D5C5DA" w:rsidR="009E1254" w:rsidRDefault="0019226C" w:rsidP="008C451F">
          <w:pPr>
            <w:pStyle w:val="Listenabsatz"/>
            <w:numPr>
              <w:ilvl w:val="0"/>
              <w:numId w:val="25"/>
            </w:numPr>
            <w:rPr>
              <w:rFonts w:eastAsiaTheme="minorEastAsia"/>
            </w:rPr>
          </w:pPr>
          <m:oMath>
            <m:r>
              <w:rPr>
                <w:rFonts w:ascii="Cambria Math" w:hAnsi="Cambria Math"/>
              </w:rPr>
              <m:t xml:space="preserve">x=0; y=1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1=</m:t>
            </m:r>
            <m:r>
              <m:rPr>
                <m:sty m:val="bi"/>
              </m:rPr>
              <w:rPr>
                <w:rFonts w:ascii="Cambria Math" w:hAnsi="Cambria Math"/>
              </w:rPr>
              <m:t>1</m:t>
            </m:r>
          </m:oMath>
          <w:r w:rsidR="002A0D0C">
            <w:rPr>
              <w:rFonts w:eastAsiaTheme="minorEastAsia"/>
            </w:rPr>
            <w:t>:</w:t>
          </w:r>
          <w:r>
            <w:rPr>
              <w:rFonts w:eastAsiaTheme="minorEastAsia"/>
            </w:rPr>
            <w:t xml:space="preserve"> </w:t>
          </w:r>
          <w:r w:rsidR="00E673A2">
            <w:rPr>
              <w:rFonts w:eastAsiaTheme="minorEastAsia"/>
            </w:rPr>
            <w:t>N</w:t>
          </w:r>
          <w:r>
            <w:rPr>
              <w:rFonts w:eastAsiaTheme="minorEastAsia"/>
            </w:rPr>
            <w:t>ur das untere Perzeptron feuert</w:t>
          </w:r>
          <w:r w:rsidR="00E673A2">
            <w:rPr>
              <w:rFonts w:eastAsiaTheme="minorEastAsia"/>
            </w:rPr>
            <w:t>.</w:t>
          </w:r>
        </w:p>
        <w:p w14:paraId="39140CF8" w14:textId="77777777" w:rsidR="006E31FB" w:rsidRPr="00D8445C" w:rsidRDefault="006E31FB" w:rsidP="002D3AB3">
          <w:pPr>
            <w:rPr>
              <w:rFonts w:eastAsiaTheme="minorEastAsia"/>
            </w:rPr>
          </w:pPr>
        </w:p>
        <w:p w14:paraId="6A05C3F9" w14:textId="4FE4786C" w:rsidR="00863C30" w:rsidRPr="002578CD" w:rsidRDefault="009E1254" w:rsidP="00CE16D4">
          <w:pPr>
            <w:rPr>
              <w:rFonts w:eastAsiaTheme="minorEastAsia"/>
            </w:rPr>
          </w:pPr>
          <w:r w:rsidRPr="002D4411">
            <w:rPr>
              <w:b/>
              <w:bCs/>
            </w:rPr>
            <w:t>Aufbau</w:t>
          </w:r>
          <w:r w:rsidR="002578CD" w:rsidRPr="002D4411">
            <w:rPr>
              <w:b/>
              <w:bCs/>
            </w:rPr>
            <w:t xml:space="preserve"> eines KNN</w:t>
          </w:r>
          <w:r w:rsidR="00685AFC">
            <w:rPr>
              <w:b/>
              <w:bCs/>
            </w:rPr>
            <w:t xml:space="preserve">: </w:t>
          </w:r>
          <w:r w:rsidR="00CE16D4">
            <w:rPr>
              <w:rFonts w:eastAsiaTheme="minorEastAsia"/>
            </w:rPr>
            <w:t xml:space="preserve">Das in </w:t>
          </w:r>
          <w:r w:rsidR="00CE16D4">
            <w:rPr>
              <w:rFonts w:eastAsiaTheme="minorEastAsia"/>
            </w:rPr>
            <w:fldChar w:fldCharType="begin"/>
          </w:r>
          <w:r w:rsidR="00CE16D4">
            <w:rPr>
              <w:rFonts w:eastAsiaTheme="minorEastAsia"/>
            </w:rPr>
            <w:instrText xml:space="preserve"> REF _Ref65708247 \h </w:instrText>
          </w:r>
          <w:r w:rsidR="00CE16D4">
            <w:rPr>
              <w:rFonts w:eastAsiaTheme="minorEastAsia"/>
            </w:rPr>
          </w:r>
          <w:r w:rsidR="00CE16D4">
            <w:rPr>
              <w:rFonts w:eastAsiaTheme="minorEastAsia"/>
            </w:rPr>
            <w:fldChar w:fldCharType="separate"/>
          </w:r>
          <w:r w:rsidR="003B68D4" w:rsidRPr="000A1FD0">
            <w:rPr>
              <w:b/>
              <w:bCs/>
            </w:rPr>
            <w:t xml:space="preserve">Abbildung </w:t>
          </w:r>
          <w:r w:rsidR="003B68D4">
            <w:rPr>
              <w:b/>
              <w:bCs/>
              <w:noProof/>
            </w:rPr>
            <w:t>8</w:t>
          </w:r>
          <w:r w:rsidR="00CE16D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Perzeptren</w:t>
          </w:r>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3B68D4">
            <w:rPr>
              <w:rFonts w:eastAsiaTheme="minorEastAsia"/>
            </w:rPr>
            <w:t>oben</w:t>
          </w:r>
          <w:r w:rsidR="00A30AE3">
            <w:rPr>
              <w:rFonts w:eastAsiaTheme="minorEastAsia"/>
            </w:rPr>
            <w:fldChar w:fldCharType="end"/>
          </w:r>
          <w:r w:rsidR="00A30AE3">
            <w:rPr>
              <w:rFonts w:eastAsiaTheme="minorEastAsia"/>
            </w:rPr>
            <w:t xml:space="preserve"> beschriebenen einlagigen Perzeptren.</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 xml:space="preserve">-ten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3B68D4">
            <w:t>(</w:t>
          </w:r>
          <w:r w:rsidR="003B68D4">
            <w:rPr>
              <w:noProof/>
            </w:rPr>
            <w:t>1</w:t>
          </w:r>
          <w:r w:rsidR="003B68D4">
            <w:t>.</w:t>
          </w:r>
          <w:r w:rsidR="003B68D4">
            <w:rPr>
              <w:noProof/>
            </w:rPr>
            <w:t>1</w:t>
          </w:r>
          <w:r w:rsidR="003B68D4">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3B68D4">
            <w:t>(</w:t>
          </w:r>
          <w:r w:rsidR="003B68D4">
            <w:rPr>
              <w:noProof/>
            </w:rPr>
            <w:t>1</w:t>
          </w:r>
          <w:r w:rsidR="003B68D4">
            <w:t>.</w:t>
          </w:r>
          <w:r w:rsidR="003B68D4">
            <w:rPr>
              <w:noProof/>
            </w:rPr>
            <w:t>2</w:t>
          </w:r>
          <w:r w:rsidR="003B68D4">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460F09F" w14:textId="091CB76D" w:rsidR="007C1E42" w:rsidRPr="003350FC" w:rsidRDefault="00A561F1" w:rsidP="003350FC">
          <w:r>
            <w:t>Bei KNN</w:t>
          </w:r>
          <w:r w:rsidR="00370B08">
            <w:t>s</w:t>
          </w:r>
          <w:r>
            <w:t xml:space="preserve"> wird a</w:t>
          </w:r>
          <w:r w:rsidR="001D4841">
            <w:t>llgemein</w:t>
          </w:r>
          <w:r w:rsidR="00B900F0">
            <w:t xml:space="preserve"> </w:t>
          </w:r>
          <w:r w:rsidR="009E79C4">
            <w:t xml:space="preserve">zwischen zwei verschiedenen Klassen unterschieden: Es gibt </w:t>
          </w:r>
          <w:r w:rsidR="009E79C4" w:rsidRPr="009E79C4">
            <w:t xml:space="preserve">rekurrente neuronale </w:t>
          </w:r>
          <w:r w:rsidR="008753B0" w:rsidRPr="009E79C4">
            <w:t>Netz</w:t>
          </w:r>
          <w:r w:rsidR="008753B0">
            <w:t>e</w:t>
          </w:r>
          <w:r w:rsidR="009E79C4">
            <w:t xml:space="preserve"> </w:t>
          </w:r>
          <w:r w:rsidR="008753B0" w:rsidRPr="00800D1B">
            <w:rPr>
              <w:i/>
              <w:iCs/>
            </w:rPr>
            <w:t xml:space="preserve">(engl. </w:t>
          </w:r>
          <w:r w:rsidR="0089760C" w:rsidRPr="00800D1B">
            <w:rPr>
              <w:i/>
              <w:iCs/>
            </w:rPr>
            <w:t>r</w:t>
          </w:r>
          <w:r w:rsidR="008753B0" w:rsidRPr="00800D1B">
            <w:rPr>
              <w:i/>
              <w:iCs/>
            </w:rPr>
            <w:t xml:space="preserve">ecurrent neural </w:t>
          </w:r>
          <w:r w:rsidR="00306E0C" w:rsidRPr="002121B9">
            <w:rPr>
              <w:i/>
              <w:iCs/>
            </w:rPr>
            <w:t>network, RNN</w:t>
          </w:r>
          <w:r w:rsidR="00CA4172" w:rsidRPr="002121B9">
            <w:rPr>
              <w:i/>
              <w:iCs/>
            </w:rPr>
            <w:t>)</w:t>
          </w:r>
          <w:r w:rsidR="00CA4172">
            <w:t xml:space="preserve"> und vorwärtsgerichtete neuronale Netze </w:t>
          </w:r>
          <w:r w:rsidR="00CA4172" w:rsidRPr="00800D1B">
            <w:rPr>
              <w:i/>
              <w:iCs/>
            </w:rPr>
            <w:t xml:space="preserve">(engl. feedforward </w:t>
          </w:r>
          <w:r w:rsidR="00551A53" w:rsidRPr="00800D1B">
            <w:rPr>
              <w:i/>
              <w:iCs/>
            </w:rPr>
            <w:t xml:space="preserve">neuronal </w:t>
          </w:r>
          <w:r w:rsidR="00CA4172" w:rsidRPr="002121B9">
            <w:rPr>
              <w:i/>
              <w:iCs/>
            </w:rPr>
            <w:t>network</w:t>
          </w:r>
          <w:r w:rsidR="00E725C5" w:rsidRPr="002121B9">
            <w:rPr>
              <w:i/>
              <w:iCs/>
            </w:rPr>
            <w:t>, FNN</w:t>
          </w:r>
          <w:r w:rsidR="00CA4172" w:rsidRPr="002121B9">
            <w:rPr>
              <w:i/>
              <w:iCs/>
            </w:rPr>
            <w:t>)</w:t>
          </w:r>
          <w:r w:rsidR="009F07AA" w:rsidRPr="002121B9">
            <w:rPr>
              <w:i/>
              <w:iCs/>
            </w:rPr>
            <w:t>.</w:t>
          </w:r>
          <w:r w:rsidR="009F07AA">
            <w:t xml:space="preserve"> Sie unterscheiden sich in der Verknüpfung der einzelnen Neurone. Bei dem RNN </w:t>
          </w:r>
          <w:r w:rsidR="00306E0C">
            <w:t xml:space="preserve">fließen die Signale stets </w:t>
          </w:r>
          <w:r w:rsidR="00FD5FB1">
            <w:t xml:space="preserve">nur in eine Richtung, während in einem FNN der Signalfluss in Zyklen </w:t>
          </w:r>
          <w:r w:rsidR="007447DC">
            <w:t>erfolgt</w:t>
          </w:r>
          <w:r w:rsidR="00FD5FB1">
            <w:t xml:space="preserve">. D.h. es sind auch Verbindungen zu Neuronen </w:t>
          </w:r>
          <w:r w:rsidR="000B2511">
            <w:t>derselben</w:t>
          </w:r>
          <w:r w:rsidR="00FD5FB1">
            <w:t xml:space="preserve"> oder einer </w:t>
          </w:r>
          <w:r w:rsidR="00CF2074" w:rsidRPr="00CF2074">
            <w:t>vorangegangenen</w:t>
          </w:r>
          <w:r w:rsidR="00CF2074">
            <w:t xml:space="preserve"> </w:t>
          </w:r>
          <w:r w:rsidR="00FD5FB1">
            <w:t>Schicht möglich.</w:t>
          </w:r>
          <w:r w:rsidR="00E34142">
            <w:t xml:space="preserve"> Die </w:t>
          </w:r>
          <w:r w:rsidR="00AB74C2">
            <w:t xml:space="preserve">heutzutage häufig </w:t>
          </w:r>
          <w:r w:rsidR="00076BD1">
            <w:t>vorkommende</w:t>
          </w:r>
          <w:r w:rsidR="00AB74C2">
            <w:t xml:space="preserve"> </w:t>
          </w:r>
          <w:r w:rsidR="00E34142">
            <w:t xml:space="preserve">Bezeichnung tiefes Lernen </w:t>
          </w:r>
          <w:r w:rsidR="00E34142" w:rsidRPr="00800D1B">
            <w:rPr>
              <w:i/>
              <w:iCs/>
            </w:rPr>
            <w:t>(engl. deep learning)</w:t>
          </w:r>
          <w:r w:rsidR="00AB74C2" w:rsidRPr="00800D1B">
            <w:rPr>
              <w:i/>
              <w:iCs/>
            </w:rPr>
            <w:t>,</w:t>
          </w:r>
          <w:r w:rsidR="00AB74C2">
            <w:t xml:space="preserve"> beschreibt ein KNN, das über viele</w:t>
          </w:r>
          <w:r w:rsidR="007F1FF7">
            <w:t xml:space="preserve"> </w:t>
          </w:r>
          <w:r w:rsidR="0004516A">
            <w:t>verdeckte Schichten verfügt.</w:t>
          </w:r>
          <w:r w:rsidR="00035EEE">
            <w:t xml:space="preserve"> </w:t>
          </w:r>
          <w:r w:rsidR="007644BF">
            <w:t>Je größer die Anzahl der verdeckten Schichten und de</w:t>
          </w:r>
          <w:r w:rsidR="00F07414">
            <w:t>r</w:t>
          </w:r>
          <w:r w:rsidR="007644BF">
            <w:t xml:space="preserve"> Neuronen ist, desto besser</w:t>
          </w:r>
          <w:r w:rsidR="001B285C">
            <w:t xml:space="preserve"> können</w:t>
          </w:r>
          <w:r w:rsidR="001477E7">
            <w:t xml:space="preserve"> Muster erkennt werden, oder Objekte </w:t>
          </w:r>
          <w:r w:rsidR="007031FD">
            <w:t>klassifiziert</w:t>
          </w:r>
          <w:r w:rsidR="001477E7">
            <w:t xml:space="preserve"> werden.</w:t>
          </w:r>
          <w:r w:rsidR="00DD7642">
            <w:t xml:space="preserve"> </w:t>
          </w:r>
          <w:r w:rsidR="00B82621">
            <w:t xml:space="preserve">So basiert z.B. </w:t>
          </w:r>
          <w:r w:rsidR="00455471">
            <w:t>der</w:t>
          </w:r>
          <w:r w:rsidR="00233D21">
            <w:t xml:space="preserve"> zu Beginn der</w:t>
          </w:r>
          <w:r w:rsidR="00054CD6">
            <w:t xml:space="preserve"> </w:t>
          </w:r>
          <w:r w:rsidR="004B6713">
            <w:fldChar w:fldCharType="begin"/>
          </w:r>
          <w:r w:rsidR="004B6713">
            <w:instrText xml:space="preserve"> REF _Ref66980926 \h </w:instrText>
          </w:r>
          <w:r w:rsidR="004B6713">
            <w:fldChar w:fldCharType="separate"/>
          </w:r>
          <w:r w:rsidR="003B68D4" w:rsidRPr="003574C7">
            <w:t>Einleitung</w:t>
          </w:r>
          <w:r w:rsidR="004B6713">
            <w:fldChar w:fldCharType="end"/>
          </w:r>
          <w:r w:rsidR="004B6713">
            <w:t xml:space="preserve"> </w:t>
          </w:r>
          <w:r w:rsidR="00455471">
            <w:t>beschriebene GO-Computer</w:t>
          </w:r>
          <w:r w:rsidR="00E52117">
            <w:t xml:space="preserve"> auf </w:t>
          </w:r>
          <w:r w:rsidR="00DC414C">
            <w:t>tiefen neuronalen Netzen.</w:t>
          </w:r>
          <w:r w:rsidR="00455471">
            <w:t xml:space="preserve"> </w:t>
          </w:r>
        </w:p>
        <w:p w14:paraId="2D189F81" w14:textId="6058E4B2" w:rsidR="00937617" w:rsidRDefault="00604E24" w:rsidP="00CE7EE8">
          <w:r w:rsidRPr="005132AD">
            <w:rPr>
              <w:b/>
              <w:bCs/>
            </w:rPr>
            <w:t>Trainie</w:t>
          </w:r>
          <w:r>
            <w:rPr>
              <w:b/>
              <w:bCs/>
            </w:rPr>
            <w:t>ren</w:t>
          </w:r>
          <w:r w:rsidR="0080772B" w:rsidRPr="005132AD">
            <w:rPr>
              <w:b/>
              <w:bCs/>
            </w:rPr>
            <w:t xml:space="preserve"> </w:t>
          </w:r>
          <w:r w:rsidR="008C4775">
            <w:rPr>
              <w:b/>
              <w:bCs/>
            </w:rPr>
            <w:t>von</w:t>
          </w:r>
          <w:r w:rsidR="0080772B" w:rsidRPr="005132AD">
            <w:rPr>
              <w:b/>
              <w:bCs/>
            </w:rPr>
            <w:t xml:space="preserve"> KNN</w:t>
          </w:r>
          <w:r w:rsidR="00AF473C">
            <w:rPr>
              <w:b/>
              <w:bCs/>
            </w:rPr>
            <w:t xml:space="preserve">: </w:t>
          </w:r>
          <w:r w:rsidR="00F34DD0">
            <w:t>Generell ist es wichtig, e</w:t>
          </w:r>
          <w:r w:rsidR="00AA2AE6">
            <w:t xml:space="preserve">ine genügend große Menge an Trainingsdaten zu haben, um ein </w:t>
          </w:r>
          <w:r w:rsidR="00BD79E5">
            <w:t>Modell für das tiefe Lernen erfolgreich zu trainieren</w:t>
          </w:r>
          <w:r w:rsidR="00562D3C">
            <w:t xml:space="preserve"> </w:t>
          </w:r>
          <w:r w:rsidR="00562D3C">
            <w:fldChar w:fldCharType="begin" w:fldLock="1"/>
          </w:r>
          <w:r w:rsidR="00C07114">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sidR="00562D3C">
            <w:fldChar w:fldCharType="separate"/>
          </w:r>
          <w:r w:rsidR="003060AF" w:rsidRPr="003060AF">
            <w:rPr>
              <w:noProof/>
            </w:rPr>
            <w:t>[19]</w:t>
          </w:r>
          <w:r w:rsidR="00562D3C">
            <w:fldChar w:fldCharType="end"/>
          </w:r>
          <w:r w:rsidR="00BD79E5">
            <w:t>.</w:t>
          </w:r>
          <w:r w:rsidR="0080772B">
            <w:t xml:space="preserve"> </w:t>
          </w:r>
          <w:r w:rsidR="007A2F03">
            <w:t>Das Training</w:t>
          </w:r>
          <w:r w:rsidR="00D87690">
            <w:t xml:space="preserve"> </w:t>
          </w:r>
          <w:r w:rsidR="00D30218">
            <w:t xml:space="preserve">kann auch als Optimierungsproblem aufgefasst werden, bei dem die </w:t>
          </w:r>
          <w:r w:rsidR="0099187C">
            <w:t>Gewichte der einzelnen Neurone</w:t>
          </w:r>
          <w:r w:rsidR="00D30218">
            <w:t xml:space="preserve"> so</w:t>
          </w:r>
          <w:r w:rsidR="009D431E">
            <w:t xml:space="preserve"> verändert werden</w:t>
          </w:r>
          <w:r w:rsidR="00D30218">
            <w:t xml:space="preserve"> sollen</w:t>
          </w:r>
          <w:r w:rsidR="000B6523">
            <w:t xml:space="preserve">, </w:t>
          </w:r>
          <w:r w:rsidR="00D63F68">
            <w:t>dass</w:t>
          </w:r>
          <w:r w:rsidR="000B6523">
            <w:t xml:space="preserve"> der Fehler der Klassifizierung möglichst gering wird.</w:t>
          </w:r>
          <w:r w:rsidR="00AB35F9">
            <w:t xml:space="preserve"> Das bedeutet, dass ähnliche Dateneingangsströme von dem Netz aus Neuronen ähnlich behandelt werden soll</w:t>
          </w:r>
          <w:r w:rsidR="00773FE9">
            <w:t>en</w:t>
          </w:r>
          <w:r w:rsidR="00AB35F9">
            <w:t>.</w:t>
          </w:r>
          <w:r w:rsidR="007E3FB5">
            <w:t xml:space="preserve"> </w:t>
          </w:r>
          <w:r w:rsidR="008A6DA9">
            <w:t xml:space="preserve">Es </w:t>
          </w:r>
          <w:r w:rsidR="007E3FB5">
            <w:t xml:space="preserve">erfolgt häufig mit dem sogenannten </w:t>
          </w:r>
          <w:r w:rsidR="009E58DF" w:rsidRPr="009E58DF">
            <w:t>Gradientenabstiegsverfahren</w:t>
          </w:r>
          <w:r w:rsidR="009E58DF">
            <w:t xml:space="preserve"> </w:t>
          </w:r>
          <w:r w:rsidR="009E58DF" w:rsidRPr="008A6DA9">
            <w:rPr>
              <w:i/>
              <w:iCs/>
            </w:rPr>
            <w:t>(engl.</w:t>
          </w:r>
          <w:r w:rsidR="007146F2" w:rsidRPr="008A6DA9">
            <w:rPr>
              <w:i/>
              <w:iCs/>
            </w:rPr>
            <w:t xml:space="preserve"> </w:t>
          </w:r>
          <w:r w:rsidR="00971B8B" w:rsidRPr="008A6DA9">
            <w:rPr>
              <w:i/>
              <w:iCs/>
            </w:rPr>
            <w:t>b</w:t>
          </w:r>
          <w:r w:rsidR="009E58DF" w:rsidRPr="008A6DA9">
            <w:rPr>
              <w:i/>
              <w:iCs/>
            </w:rPr>
            <w:t>ackpropagation)</w:t>
          </w:r>
          <w:r w:rsidR="009E58DF" w:rsidRPr="008A6DA9">
            <w:t>.</w:t>
          </w:r>
          <w:r w:rsidR="005658B9">
            <w:t xml:space="preserve"> </w:t>
          </w:r>
          <w:r w:rsidR="007B3635">
            <w:t>In jedem Trainingsschritt</w:t>
          </w:r>
          <w:r w:rsidR="00D83419">
            <w:t xml:space="preserve"> wird</w:t>
          </w:r>
          <w:r w:rsidR="004A29E5">
            <w:t>, wie oben beschrieben,</w:t>
          </w:r>
          <w:r w:rsidR="00D83419">
            <w:t xml:space="preserve"> ein Dateneingangsstrom</w:t>
          </w:r>
          <w:r w:rsidR="004A29E5">
            <w:t xml:space="preserve"> </w:t>
          </w:r>
          <w:r w:rsidR="00D83419">
            <w:t>von der Eingabeschicht zur Ausgabeschicht</w:t>
          </w:r>
          <w:r w:rsidR="004A29E5">
            <w:t xml:space="preserve"> </w:t>
          </w:r>
          <w:r w:rsidR="00CF3979">
            <w:t xml:space="preserve">verarbeitet und </w:t>
          </w:r>
          <w:r w:rsidR="004A29E5">
            <w:t>weitergeleitet</w:t>
          </w:r>
          <w:r w:rsidR="00D83F3F">
            <w:t>. Anschließend wird</w:t>
          </w:r>
          <w:r w:rsidR="006D3600">
            <w:t>,</w:t>
          </w:r>
          <w:r w:rsidR="00D83F3F">
            <w:t xml:space="preserve"> mit einer Fehlerfunktion die Abweichung der Ausgabe der Ausgabeschicht </w:t>
          </w:r>
          <w:r w:rsidR="00EA0650">
            <w:t>von dem</w:t>
          </w:r>
          <w:r w:rsidR="00D83F3F">
            <w:t xml:space="preserve"> erwarteten Ergebnis</w:t>
          </w:r>
          <w:r w:rsidR="006D3600">
            <w:t>, berechnet.</w:t>
          </w:r>
          <w:r w:rsidR="002A74FC">
            <w:t xml:space="preserve"> </w:t>
          </w:r>
          <w:r w:rsidR="00FF0C3F">
            <w:t>Die</w:t>
          </w:r>
          <w:r w:rsidR="002A74FC">
            <w:t xml:space="preserve"> </w:t>
          </w:r>
          <w:r w:rsidR="00FF0C3F">
            <w:t>Abweichung wird</w:t>
          </w:r>
          <w:r w:rsidR="002A74FC">
            <w:t>, begonnen mit der Ausgabeschicht, Neuron für Neuron rückgerechnet und dabei jeweils die Gewichte entsprechend der Abweichung angepasst.</w:t>
          </w:r>
          <w:r w:rsidR="005A6761">
            <w:t xml:space="preserve"> Dies wird für jeden neuen Dateneingangsstrom wiederholt, </w:t>
          </w:r>
          <w:r w:rsidR="005A6761">
            <w:lastRenderedPageBreak/>
            <w:t>bis ein lokales Minimum</w:t>
          </w:r>
          <w:r w:rsidR="00B51BC7">
            <w:t xml:space="preserve"> des Fehlers</w:t>
          </w:r>
          <w:r w:rsidR="005A6761">
            <w:t xml:space="preserve"> gefunden wurde.</w:t>
          </w:r>
          <w:r w:rsidR="008D5FCB">
            <w:t xml:space="preserve"> Da vor de</w:t>
          </w:r>
          <w:r w:rsidR="007447DC">
            <w:t>m</w:t>
          </w:r>
          <w:r w:rsidR="008D5FCB">
            <w:t xml:space="preserve"> ersten Trainingsschritt noch keine Abweichung berechnet werden kann, werden die ersten </w:t>
          </w:r>
          <w:r w:rsidR="00CE7EE8">
            <w:t>Gewichte zufällig gesetzt</w:t>
          </w:r>
          <w:r w:rsidR="008D5FCB">
            <w:t>.</w:t>
          </w:r>
          <w:r w:rsidR="00EF76C7">
            <w:t xml:space="preserve"> Für die Gewichtsänderung</w:t>
          </w:r>
          <w:r w:rsidR="00AB4AC9">
            <w:t xml:space="preserve"> selbst</w:t>
          </w:r>
          <w:r w:rsidR="00EF76C7">
            <w:t xml:space="preserve"> ist die Lernrate </w:t>
          </w:r>
          <w:r w:rsidR="00AB4AC9">
            <w:t>eine wichtige Größe</w:t>
          </w:r>
          <w:r w:rsidR="00EF76C7">
            <w:t>. Sie gibt an, wie stark die Gewichte jeweils angepasst werden</w:t>
          </w:r>
          <w:r w:rsidR="00462C1D">
            <w:t>, was einen großen Einfluss auf die Dauer</w:t>
          </w:r>
          <w:r w:rsidR="00962716">
            <w:t xml:space="preserve"> </w:t>
          </w:r>
          <w:r w:rsidR="006D788F">
            <w:t>des Lernprozesses</w:t>
          </w:r>
          <w:r w:rsidR="00462C1D">
            <w:t xml:space="preserve"> hat. Ist sie zu groß gewählt</w:t>
          </w:r>
          <w:r w:rsidR="006D788F">
            <w:t xml:space="preserve"> kommt es zu großen Sprüngen und </w:t>
          </w:r>
          <w:r w:rsidR="00742915">
            <w:t xml:space="preserve">ein Minimum </w:t>
          </w:r>
          <w:r w:rsidR="006D788F">
            <w:t>wird möglicherweise nicht gefunden.</w:t>
          </w:r>
          <w:r w:rsidR="00822D0A">
            <w:t xml:space="preserve"> Wenn sie zu klein ist, kann der Lernprozess viel Zeit beanspruchen.</w:t>
          </w:r>
        </w:p>
        <w:p w14:paraId="4D4A6119" w14:textId="77777777" w:rsidR="006671D6" w:rsidRDefault="006671D6" w:rsidP="00CE7EE8"/>
        <w:p w14:paraId="1DFDFE03" w14:textId="14AAD705" w:rsidR="002F1797" w:rsidRDefault="00937617" w:rsidP="002F1797">
          <w:pPr>
            <w:pStyle w:val="berschrift2"/>
          </w:pPr>
          <w:bookmarkStart w:id="55" w:name="_Ref66208620"/>
          <w:bookmarkStart w:id="56" w:name="_Toc66477595"/>
          <w:bookmarkStart w:id="57" w:name="_Toc66981153"/>
          <w:r>
            <w:t>Wirkstoffsuche</w:t>
          </w:r>
          <w:r w:rsidRPr="009A3299">
            <w:t xml:space="preserve"> </w:t>
          </w:r>
          <w:r w:rsidR="009A3299" w:rsidRPr="009A3299">
            <w:t>im</w:t>
          </w:r>
          <w:r w:rsidR="00AB7623" w:rsidRPr="009A3299">
            <w:t xml:space="preserve"> Zeitalter von Big </w:t>
          </w:r>
          <w:bookmarkEnd w:id="55"/>
          <w:bookmarkEnd w:id="56"/>
          <w:r>
            <w:t>Data</w:t>
          </w:r>
          <w:bookmarkEnd w:id="57"/>
        </w:p>
        <w:p w14:paraId="6BB5473A" w14:textId="3ED0F997" w:rsidR="00B00E91" w:rsidRDefault="005A533E" w:rsidP="00B00E91">
          <w:pPr>
            <w:pStyle w:val="berschrift3"/>
          </w:pPr>
          <w:bookmarkStart w:id="58" w:name="_Toc66477596"/>
          <w:bookmarkStart w:id="59" w:name="_Toc66981154"/>
          <w:r>
            <w:t>klassischer</w:t>
          </w:r>
          <w:r w:rsidR="00B00E91">
            <w:t xml:space="preserve"> </w:t>
          </w:r>
          <w:r w:rsidR="001B5E64">
            <w:t>W</w:t>
          </w:r>
          <w:r w:rsidR="00B00E91">
            <w:t>eg</w:t>
          </w:r>
          <w:bookmarkEnd w:id="58"/>
          <w:bookmarkEnd w:id="59"/>
          <w:r w:rsidR="00B00E91">
            <w:t xml:space="preserve"> </w:t>
          </w:r>
        </w:p>
        <w:p w14:paraId="68A6E3A5" w14:textId="313BC19E" w:rsidR="00F85080" w:rsidRDefault="00930295" w:rsidP="007D27AD">
          <w:r w:rsidRPr="007D27AD">
            <w:t>Das Finden</w:t>
          </w:r>
          <w:r w:rsidR="005922A4" w:rsidRPr="007D27AD">
            <w:t xml:space="preserve"> und Entwickeln</w:t>
          </w:r>
          <w:r w:rsidR="00117916" w:rsidRPr="007D27AD">
            <w:t xml:space="preserve"> neue</w:t>
          </w:r>
          <w:r w:rsidR="00742915">
            <w:t>r</w:t>
          </w:r>
          <w:r w:rsidR="00117916" w:rsidRPr="007D27AD">
            <w:t xml:space="preserve"> Wirkstoffe ist in der heutigen Zeit ein</w:t>
          </w:r>
          <w:r w:rsidR="004F7897" w:rsidRPr="007D27AD">
            <w:t xml:space="preserve"> Prozess, welcher Jahre dauert und eine große Menge Geld benötigt.</w:t>
          </w:r>
          <w:r w:rsidR="007D27AD">
            <w:t xml:space="preserve"> </w:t>
          </w:r>
          <w:r w:rsidR="007D27AD" w:rsidRPr="00800D1B">
            <w:t>Ein</w:t>
          </w:r>
          <w:r w:rsidR="00800D1B" w:rsidRPr="00800D1B">
            <w:t xml:space="preserve">e Publikation aus dem Jahr 2020 </w:t>
          </w:r>
          <w:r w:rsidR="007D27AD" w:rsidRPr="00800D1B">
            <w:t>beziffert die</w:t>
          </w:r>
          <w:r w:rsidR="007D27AD">
            <w:t xml:space="preserve"> durchschnittlichen Kosten für die Entwicklung und Forschung eines neuen Wirkstoffes </w:t>
          </w:r>
          <w:r w:rsidR="00CA238B">
            <w:t>auf 985</w:t>
          </w:r>
          <w:r w:rsidR="007D27AD">
            <w:t xml:space="preserve"> Millionen </w:t>
          </w:r>
          <w:r w:rsidR="005237C0" w:rsidRPr="005237C0">
            <w:t>US-$</w:t>
          </w:r>
          <w:r w:rsidR="005237C0">
            <w:t xml:space="preserve"> </w:t>
          </w:r>
          <w:r w:rsidR="00CA238B">
            <w:fldChar w:fldCharType="begin" w:fldLock="1"/>
          </w:r>
          <w:r w:rsidR="00C07114">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sidR="00CA238B">
            <w:fldChar w:fldCharType="separate"/>
          </w:r>
          <w:r w:rsidR="003060AF" w:rsidRPr="003060AF">
            <w:rPr>
              <w:noProof/>
            </w:rPr>
            <w:t>[20]</w:t>
          </w:r>
          <w:r w:rsidR="00CA238B">
            <w:fldChar w:fldCharType="end"/>
          </w:r>
          <w:r w:rsidR="00CA238B">
            <w:t>.</w:t>
          </w:r>
          <w:r w:rsidR="00F74355">
            <w:t xml:space="preserve"> Wenn ein Zielmolekül</w:t>
          </w:r>
          <w:r w:rsidR="00296390">
            <w:t xml:space="preserve"> (</w:t>
          </w:r>
          <w:r w:rsidR="00F74355">
            <w:t>meist ein Protein</w:t>
          </w:r>
          <w:r w:rsidR="00296390">
            <w:t>)</w:t>
          </w:r>
          <w:r w:rsidR="00F74355">
            <w:t xml:space="preserve"> im Körper </w:t>
          </w:r>
          <w:r w:rsidR="00296390">
            <w:t>identifiziert</w:t>
          </w:r>
          <w:r w:rsidR="00F74355">
            <w:t xml:space="preserve"> wurde, geht es darum eine passende </w:t>
          </w:r>
          <w:r w:rsidR="006447B2" w:rsidRPr="009A3299">
            <w:t>Leitstruktur</w:t>
          </w:r>
          <w:r w:rsidR="006447B2">
            <w:t xml:space="preserve"> </w:t>
          </w:r>
          <w:r w:rsidR="00F74355">
            <w:t xml:space="preserve">zu finden, welche mit dem </w:t>
          </w:r>
          <w:r w:rsidR="00AF57FF">
            <w:t xml:space="preserve">Zielmolekül </w:t>
          </w:r>
          <w:r w:rsidR="00F74355">
            <w:t>interagieren kann.</w:t>
          </w:r>
          <w:r w:rsidR="00F85080">
            <w:t xml:space="preserve"> Dafür kommt</w:t>
          </w:r>
          <w:r w:rsidR="00D5025E">
            <w:t xml:space="preserve"> seit Mitte der 90er Jahre</w:t>
          </w:r>
          <w:r w:rsidR="00F85080">
            <w:t xml:space="preserve"> das </w:t>
          </w:r>
          <w:r w:rsidR="00F85080" w:rsidRPr="00F85080">
            <w:t>Hochdurchsatz-Screening</w:t>
          </w:r>
          <w:r w:rsidR="00F85080">
            <w:t xml:space="preserve"> zum Einsatz, bei dem </w:t>
          </w:r>
          <w:r w:rsidR="006849B7">
            <w:t xml:space="preserve">große </w:t>
          </w:r>
          <w:r w:rsidR="00F85080">
            <w:t>Molekülbibliotheken</w:t>
          </w:r>
          <w:r w:rsidR="006849B7">
            <w:t xml:space="preserve"> mittels</w:t>
          </w:r>
          <w:r w:rsidR="00827DEE">
            <w:t xml:space="preserve"> automatisierten in</w:t>
          </w:r>
          <w:r w:rsidR="00827DEE" w:rsidRPr="00827DEE">
            <w:t xml:space="preserve"> vitro-Testsysteme</w:t>
          </w:r>
          <w:r w:rsidR="00827DEE">
            <w:t>n</w:t>
          </w:r>
          <w:r w:rsidR="001D63DE">
            <w:t xml:space="preserve"> durchmustert werden. </w:t>
          </w:r>
          <w:r w:rsidR="005A2CF0">
            <w:t>Um den fertigen Wirkstoff zu erhalten muss die</w:t>
          </w:r>
          <w:r w:rsidR="004C6AF7">
            <w:t xml:space="preserve"> gefundene</w:t>
          </w:r>
          <w:r w:rsidR="005A2CF0">
            <w:t xml:space="preserve"> Leitstruktur hinsichtlich ihrer </w:t>
          </w:r>
          <w:r w:rsidR="000472E8" w:rsidRPr="000472E8">
            <w:t>pharmakologischen und physikochemischen</w:t>
          </w:r>
          <w:r w:rsidR="000472E8">
            <w:t xml:space="preserve"> </w:t>
          </w:r>
          <w:r w:rsidR="005A2CF0">
            <w:t xml:space="preserve">Eigenschaften optimiert </w:t>
          </w:r>
          <w:r w:rsidR="004C6AF7">
            <w:t>werden</w:t>
          </w:r>
          <w:r w:rsidR="005A2CF0">
            <w:t>.</w:t>
          </w:r>
          <w:r w:rsidR="000472E8">
            <w:t xml:space="preserve"> </w:t>
          </w:r>
          <w:r w:rsidR="00685743">
            <w:t xml:space="preserve">Bei </w:t>
          </w:r>
          <w:r w:rsidR="00685743" w:rsidRPr="009A3299">
            <w:t>dem fertigen</w:t>
          </w:r>
          <w:r w:rsidR="00084451" w:rsidRPr="009A3299">
            <w:t xml:space="preserve"> Wirkstoff selbst</w:t>
          </w:r>
          <w:r w:rsidR="00887498" w:rsidRPr="009A3299">
            <w:t xml:space="preserve"> handelt</w:t>
          </w:r>
          <w:r w:rsidR="00887498">
            <w:t xml:space="preserve"> es sich </w:t>
          </w:r>
          <w:r w:rsidR="00084451">
            <w:t xml:space="preserve">meistens </w:t>
          </w:r>
          <w:r w:rsidR="00742915">
            <w:t xml:space="preserve">um </w:t>
          </w:r>
          <w:r w:rsidR="00084451">
            <w:t xml:space="preserve">eine </w:t>
          </w:r>
          <w:r w:rsidR="00084451" w:rsidRPr="00084451">
            <w:t>niedermolekulare Verbindung</w:t>
          </w:r>
          <w:r w:rsidR="00084451">
            <w:t xml:space="preserve"> </w:t>
          </w:r>
          <w:r w:rsidR="00084451" w:rsidRPr="00800D1B">
            <w:rPr>
              <w:i/>
              <w:iCs/>
            </w:rPr>
            <w:t>(engl. small molecule)</w:t>
          </w:r>
          <w:r w:rsidR="00DA20DC">
            <w:t>, d.h. eine chemische Verbindung mit einem geringen Molekulargewicht.</w:t>
          </w:r>
          <w:r w:rsidR="005E19CB">
            <w:t xml:space="preserve"> Die</w:t>
          </w:r>
          <w:r w:rsidR="00E44212">
            <w:t xml:space="preserve"> Verbindungen greifen an Zielmolekülen</w:t>
          </w:r>
          <w:r w:rsidR="00CF1520">
            <w:t xml:space="preserve"> </w:t>
          </w:r>
          <w:r w:rsidR="00E44212">
            <w:t>wie Enzymen, Rezeptoren oder Ionenkanälen an und erzielen so eine</w:t>
          </w:r>
          <w:r w:rsidR="005E19CB">
            <w:t xml:space="preserve"> </w:t>
          </w:r>
          <w:r w:rsidR="00E44212">
            <w:t xml:space="preserve">Wirkung auf den Organismus. </w:t>
          </w:r>
          <w:r w:rsidR="005E19CB">
            <w:t xml:space="preserve">  </w:t>
          </w:r>
          <w:r w:rsidR="00F85080">
            <w:t xml:space="preserve"> </w:t>
          </w:r>
        </w:p>
        <w:p w14:paraId="12BB8F85" w14:textId="77777777" w:rsidR="00022435" w:rsidRDefault="00022435" w:rsidP="007D27AD"/>
        <w:p w14:paraId="67755BD6" w14:textId="610FB58A" w:rsidR="00685743" w:rsidRDefault="00AC71C9" w:rsidP="00685743">
          <w:pPr>
            <w:pStyle w:val="berschrift3"/>
          </w:pPr>
          <w:bookmarkStart w:id="60" w:name="_Toc66477597"/>
          <w:bookmarkStart w:id="61" w:name="_Toc66981155"/>
          <w:r>
            <w:t>virtuelles</w:t>
          </w:r>
          <w:r w:rsidR="00685743">
            <w:t xml:space="preserve"> Screening</w:t>
          </w:r>
          <w:bookmarkEnd w:id="60"/>
          <w:bookmarkEnd w:id="61"/>
        </w:p>
        <w:p w14:paraId="7F7BE94E" w14:textId="2332E9CA" w:rsidR="009E613A" w:rsidRDefault="002F2670" w:rsidP="002E1FCC">
          <w:r>
            <w:t xml:space="preserve">Auf dem Weg zum fertigen Wirkstoff stellt das </w:t>
          </w:r>
          <w:r w:rsidRPr="00F85080">
            <w:t>Hochdurchsatz-Screening</w:t>
          </w:r>
          <w:r>
            <w:t xml:space="preserve"> einen zeitaufwendigen und zeitintensiven Prozess dar</w:t>
          </w:r>
          <w:r w:rsidR="003822C4">
            <w:t xml:space="preserve"> </w:t>
          </w:r>
          <w:r w:rsidR="005237C0">
            <w:fldChar w:fldCharType="begin" w:fldLock="1"/>
          </w:r>
          <w:r w:rsidR="00C07114">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sidR="005237C0">
            <w:fldChar w:fldCharType="separate"/>
          </w:r>
          <w:r w:rsidR="003060AF" w:rsidRPr="003060AF">
            <w:rPr>
              <w:noProof/>
            </w:rPr>
            <w:t>[21]</w:t>
          </w:r>
          <w:r w:rsidR="005237C0">
            <w:fldChar w:fldCharType="end"/>
          </w:r>
          <w:r>
            <w:t>.</w:t>
          </w:r>
          <w:r w:rsidR="005237C0">
            <w:t xml:space="preserve"> </w:t>
          </w:r>
          <w:r w:rsidR="008042F2">
            <w:t xml:space="preserve">Angesichts der riesigen Größe der Molekülbibliotheken, </w:t>
          </w:r>
          <w:r w:rsidR="005237C0">
            <w:t>ist es von Interesse der P</w:t>
          </w:r>
          <w:r w:rsidR="005237C0" w:rsidRPr="005237C0">
            <w:t>harmabranche</w:t>
          </w:r>
          <w:r w:rsidR="008042F2">
            <w:t>,</w:t>
          </w:r>
          <w:r w:rsidR="005237C0">
            <w:t xml:space="preserve"> die</w:t>
          </w:r>
          <w:r w:rsidR="008042F2">
            <w:t xml:space="preserve"> für eine im </w:t>
          </w:r>
          <w:r w:rsidR="008042F2" w:rsidRPr="00F85080">
            <w:t>Hochdurchsatz</w:t>
          </w:r>
          <w:r w:rsidR="008042F2">
            <w:noBreakHyphen/>
          </w:r>
          <w:r w:rsidR="008042F2" w:rsidRPr="00F85080">
            <w:t>Screening</w:t>
          </w:r>
          <w:r w:rsidR="008042F2">
            <w:t xml:space="preserve"> getestete Substanz anfallenden Kosten von 2 bis 5 </w:t>
          </w:r>
          <w:r w:rsidR="008042F2" w:rsidRPr="005237C0">
            <w:t>US-$</w:t>
          </w:r>
          <w:r w:rsidR="008042F2">
            <w:t>, zu minimieren.</w:t>
          </w:r>
          <w:r w:rsidR="00A34B9C">
            <w:t xml:space="preserve"> Daher findet das virtuelle Screening</w:t>
          </w:r>
          <w:r w:rsidR="00EC5B3F">
            <w:t>,</w:t>
          </w:r>
          <w:r w:rsidR="00AC71C9">
            <w:t xml:space="preserve"> basierend auf</w:t>
          </w:r>
          <w:r w:rsidR="00A34B9C">
            <w:t xml:space="preserve"> </w:t>
          </w:r>
          <w:r w:rsidR="00EC5B3F">
            <w:t>computergestützte</w:t>
          </w:r>
          <w:r w:rsidR="00AC71C9">
            <w:t>n</w:t>
          </w:r>
          <w:r w:rsidR="00A34B9C">
            <w:t xml:space="preserve"> Techniken</w:t>
          </w:r>
          <w:r w:rsidR="00EC5B3F">
            <w:t>,</w:t>
          </w:r>
          <w:r w:rsidR="00A34B9C">
            <w:t xml:space="preserve"> immer mehr an </w:t>
          </w:r>
          <w:r w:rsidR="00EC5B3F">
            <w:t>Bedeutung</w:t>
          </w:r>
          <w:r w:rsidR="00A34B9C">
            <w:t>.</w:t>
          </w:r>
          <w:r w:rsidR="00496C64">
            <w:t xml:space="preserve"> </w:t>
          </w:r>
          <w:r w:rsidR="00A313DC">
            <w:t>Dockingprogramme</w:t>
          </w:r>
          <w:r w:rsidR="00496C64">
            <w:t xml:space="preserve"> können</w:t>
          </w:r>
          <w:r w:rsidR="00BA557E">
            <w:t xml:space="preserve"> die Moleküle der Datenbank als 3D-Modelle in die Bindetasche</w:t>
          </w:r>
          <w:r w:rsidR="00496C64">
            <w:t xml:space="preserve"> des Proteins </w:t>
          </w:r>
          <w:r w:rsidR="00A313DC">
            <w:t>legen</w:t>
          </w:r>
          <w:r w:rsidR="00BA557E">
            <w:t xml:space="preserve"> und mit</w:t>
          </w:r>
          <w:r w:rsidR="00C37E73">
            <w:t>hilfe</w:t>
          </w:r>
          <w:r w:rsidR="00BA557E">
            <w:t xml:space="preserve"> einer Scoring-Funktion </w:t>
          </w:r>
          <w:r w:rsidR="00A313DC">
            <w:t>deren</w:t>
          </w:r>
          <w:r w:rsidR="00BA557E">
            <w:t xml:space="preserve"> </w:t>
          </w:r>
          <w:r w:rsidR="00A313DC">
            <w:t xml:space="preserve">zu </w:t>
          </w:r>
          <w:r w:rsidR="00A313DC" w:rsidRPr="00A313DC">
            <w:t>erwartende Bindungsaffinität</w:t>
          </w:r>
          <w:r w:rsidR="00A313DC">
            <w:t xml:space="preserve"> bestimmen</w:t>
          </w:r>
          <w:r w:rsidR="00BA557E">
            <w:t>.</w:t>
          </w:r>
          <w:r w:rsidR="00090F9F">
            <w:t xml:space="preserve"> So wird die Zahl der möglichen Wirkstoffkandidaten erheblich reduziert und kann mit kostenintensiveren biologischen Tests weiter reduziert werden.</w:t>
          </w:r>
        </w:p>
        <w:p w14:paraId="20B81EAA" w14:textId="30B7681E" w:rsidR="002F2670" w:rsidRPr="002F2670" w:rsidRDefault="00B615F7" w:rsidP="00B615F7">
          <w:pPr>
            <w:pStyle w:val="berschrift4"/>
          </w:pPr>
          <w:r>
            <w:t>Datensätze als Grundlage</w:t>
          </w:r>
        </w:p>
        <w:p w14:paraId="22F74004" w14:textId="50682C4A" w:rsidR="00900112" w:rsidRDefault="009D75D9" w:rsidP="002E1FCC">
          <w:r>
            <w:t xml:space="preserve">Die Grundlage des virtuellen Screenings sind riesige Datensätze mit Informationen zu der Interaktion von </w:t>
          </w:r>
          <w:r w:rsidR="004725D9">
            <w:t xml:space="preserve">kleinen </w:t>
          </w:r>
          <w:r>
            <w:t>chemischen Verbindungen mit Proteinen</w:t>
          </w:r>
          <w:r w:rsidR="00EB3037">
            <w:t xml:space="preserve"> </w:t>
          </w:r>
          <w:r w:rsidR="00EB3037" w:rsidRPr="002121B9">
            <w:rPr>
              <w:i/>
              <w:iCs/>
            </w:rPr>
            <w:t xml:space="preserve">(engl. compound-protein interaction; </w:t>
          </w:r>
          <w:r w:rsidR="00EB3037" w:rsidRPr="000E41A0">
            <w:rPr>
              <w:i/>
              <w:iCs/>
            </w:rPr>
            <w:t>CPI</w:t>
          </w:r>
          <w:r w:rsidR="00EB3037" w:rsidRPr="002121B9">
            <w:rPr>
              <w:i/>
              <w:iCs/>
            </w:rPr>
            <w:t>)</w:t>
          </w:r>
          <w:r>
            <w:t>.</w:t>
          </w:r>
          <w:r w:rsidR="00E53C01">
            <w:t xml:space="preserve"> </w:t>
          </w:r>
          <w:r w:rsidR="00040D75">
            <w:lastRenderedPageBreak/>
            <w:t xml:space="preserve">Solche Informationen sind bereits in diversen Moleküldatenbänken, wie </w:t>
          </w:r>
          <w:r w:rsidR="00040D75" w:rsidRPr="00040D75">
            <w:t>ChEMBL</w:t>
          </w:r>
          <w:r w:rsidR="00040D75">
            <w:t>,</w:t>
          </w:r>
          <w:r w:rsidR="00C13050">
            <w:t xml:space="preserve"> </w:t>
          </w:r>
          <w:r w:rsidR="00C13050" w:rsidRPr="00C13050">
            <w:t>DrugBank</w:t>
          </w:r>
          <w:r w:rsidR="00C13050">
            <w:t xml:space="preserve"> oder </w:t>
          </w:r>
          <w:r w:rsidR="00C13050" w:rsidRPr="00C13050">
            <w:t>PDBbind</w:t>
          </w:r>
          <w:r w:rsidR="00C13050">
            <w:t xml:space="preserve"> gesammelt</w:t>
          </w:r>
          <w:r w:rsidR="007A55C2">
            <w:t xml:space="preserve"> </w:t>
          </w:r>
          <w:r w:rsidR="007A55C2">
            <w:fldChar w:fldCharType="begin" w:fldLock="1"/>
          </w:r>
          <w:r w:rsidR="00C07114">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sidR="007A55C2">
            <w:fldChar w:fldCharType="separate"/>
          </w:r>
          <w:r w:rsidR="003060AF" w:rsidRPr="003060AF">
            <w:rPr>
              <w:noProof/>
            </w:rPr>
            <w:t>[22]</w:t>
          </w:r>
          <w:r w:rsidR="007A55C2">
            <w:fldChar w:fldCharType="end"/>
          </w:r>
          <w:r w:rsidR="006754C0">
            <w:t xml:space="preserve"> </w:t>
          </w:r>
          <w:r w:rsidR="006754C0">
            <w:fldChar w:fldCharType="begin" w:fldLock="1"/>
          </w:r>
          <w:r w:rsidR="00C07114">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sidR="006754C0">
            <w:fldChar w:fldCharType="separate"/>
          </w:r>
          <w:r w:rsidR="003060AF" w:rsidRPr="003060AF">
            <w:rPr>
              <w:noProof/>
            </w:rPr>
            <w:t>[23]</w:t>
          </w:r>
          <w:r w:rsidR="006754C0">
            <w:fldChar w:fldCharType="end"/>
          </w:r>
          <w:r w:rsidR="006754C0">
            <w:t xml:space="preserve"> </w:t>
          </w:r>
          <w:r w:rsidR="006754C0">
            <w:fldChar w:fldCharType="begin" w:fldLock="1"/>
          </w:r>
          <w:r w:rsidR="00C07114">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sidR="006754C0">
            <w:fldChar w:fldCharType="separate"/>
          </w:r>
          <w:r w:rsidR="003060AF" w:rsidRPr="003060AF">
            <w:rPr>
              <w:noProof/>
            </w:rPr>
            <w:t>[24]</w:t>
          </w:r>
          <w:r w:rsidR="006754C0">
            <w:fldChar w:fldCharType="end"/>
          </w:r>
          <w:r w:rsidR="00C13050">
            <w:t>.</w:t>
          </w:r>
          <w:r w:rsidR="00EB3037">
            <w:t xml:space="preserve"> D</w:t>
          </w:r>
          <w:r w:rsidR="00450A8D">
            <w:t xml:space="preserve">iese Daten haben ihren </w:t>
          </w:r>
          <w:r w:rsidR="00EB3037">
            <w:t>Ursprung</w:t>
          </w:r>
          <w:r w:rsidR="00D504A5">
            <w:t xml:space="preserve"> </w:t>
          </w:r>
          <w:r w:rsidR="00450A8D">
            <w:t>in der</w:t>
          </w:r>
          <w:r w:rsidR="00D504A5">
            <w:t xml:space="preserve"> riesigen Anzahl an wissenschaftlichen Arbeiten der </w:t>
          </w:r>
          <w:r w:rsidR="00CE22C2">
            <w:t>letzten</w:t>
          </w:r>
          <w:r w:rsidR="00D504A5">
            <w:t xml:space="preserve"> Jahre.</w:t>
          </w:r>
          <w:r w:rsidR="002221A3">
            <w:t xml:space="preserve"> 2018 wurden auf der gesamten Welt insgesamt ca. 2,5 Millionen neue </w:t>
          </w:r>
          <w:r w:rsidR="00016FE0">
            <w:t xml:space="preserve">wissenschaftliche </w:t>
          </w:r>
          <w:r w:rsidR="002221A3">
            <w:t xml:space="preserve">Arbeiten </w:t>
          </w:r>
          <w:r w:rsidR="009F1A4E">
            <w:t xml:space="preserve">publiziert </w:t>
          </w:r>
          <w:r w:rsidR="009F1A4E">
            <w:fldChar w:fldCharType="begin" w:fldLock="1"/>
          </w:r>
          <w:r w:rsidR="00C07114">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sidR="009F1A4E">
            <w:fldChar w:fldCharType="separate"/>
          </w:r>
          <w:r w:rsidR="003060AF" w:rsidRPr="003060AF">
            <w:rPr>
              <w:noProof/>
            </w:rPr>
            <w:t>[25]</w:t>
          </w:r>
          <w:r w:rsidR="009F1A4E">
            <w:fldChar w:fldCharType="end"/>
          </w:r>
          <w:r w:rsidR="009F1A4E">
            <w:t>.</w:t>
          </w:r>
          <w:r w:rsidR="002221A3">
            <w:t xml:space="preserve"> </w:t>
          </w:r>
          <w:r w:rsidR="00427CFE">
            <w:t>Angesichts dieser riesigen und immer größer werdenden Zahl</w:t>
          </w:r>
          <w:r w:rsidR="00113653">
            <w:t xml:space="preserve"> ist es mit einem </w:t>
          </w:r>
          <w:r w:rsidR="00900112">
            <w:t xml:space="preserve">sehr </w:t>
          </w:r>
          <w:r w:rsidR="00113653">
            <w:t>großen Aufwand verbunden</w:t>
          </w:r>
          <w:r w:rsidR="002221A3">
            <w:t>, die aktuellen Daten aus den wissenschaftlichen Arbeiten in die Datenbänke zu integrieren.</w:t>
          </w:r>
        </w:p>
        <w:p w14:paraId="63B884C1" w14:textId="31AB2950" w:rsidR="00B615F7" w:rsidRDefault="002168C7" w:rsidP="004D1E35">
          <w:pPr>
            <w:pStyle w:val="berschrift4"/>
          </w:pPr>
          <w:r>
            <w:t xml:space="preserve">Einsatz von </w:t>
          </w:r>
          <w:r w:rsidR="004D1E35">
            <w:t>Text Mining</w:t>
          </w:r>
          <w:r w:rsidR="008659AB">
            <w:t xml:space="preserve"> und NLP </w:t>
          </w:r>
        </w:p>
        <w:p w14:paraId="6FDB9951" w14:textId="4ABCADE9" w:rsidR="00012527" w:rsidRDefault="004D1E35" w:rsidP="002E1FCC">
          <w:r>
            <w:t xml:space="preserve">Der Begriff </w:t>
          </w:r>
          <w:r w:rsidR="00C337B3">
            <w:t xml:space="preserve">Text </w:t>
          </w:r>
          <w:r>
            <w:t>Mining</w:t>
          </w:r>
          <w:r w:rsidR="00C337B3">
            <w:t xml:space="preserve"> beschreibt</w:t>
          </w:r>
          <w:r w:rsidR="003D4A7A">
            <w:t xml:space="preserve"> die Menge an Techniken zum automatischen</w:t>
          </w:r>
          <w:r w:rsidR="00C337B3">
            <w:t xml:space="preserve"> </w:t>
          </w:r>
          <w:r w:rsidR="003D4A7A">
            <w:t xml:space="preserve">Extrahieren von neuen, zuvor unbekannten Informationen </w:t>
          </w:r>
          <w:r w:rsidR="00250867">
            <w:t xml:space="preserve">aus </w:t>
          </w:r>
          <w:r w:rsidR="00C337B3">
            <w:t>unstrukturierten Texten</w:t>
          </w:r>
          <w:r w:rsidR="003D4A7A">
            <w:t xml:space="preserve"> </w:t>
          </w:r>
          <w:r w:rsidR="003D4A7A">
            <w:fldChar w:fldCharType="begin" w:fldLock="1"/>
          </w:r>
          <w:r w:rsidR="00C07114">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3D4A7A">
            <w:fldChar w:fldCharType="separate"/>
          </w:r>
          <w:r w:rsidR="003060AF" w:rsidRPr="003060AF">
            <w:rPr>
              <w:noProof/>
            </w:rPr>
            <w:t>[26]</w:t>
          </w:r>
          <w:r w:rsidR="003D4A7A">
            <w:fldChar w:fldCharType="end"/>
          </w:r>
          <w:r w:rsidR="003D4A7A">
            <w:t>.</w:t>
          </w:r>
          <w:r w:rsidR="00577E07">
            <w:t xml:space="preserve"> Diese Techniken verwenden häufig auf </w:t>
          </w:r>
          <w:r w:rsidR="00002EE2">
            <w:t>maschinellem</w:t>
          </w:r>
          <w:r w:rsidR="00577E07">
            <w:t xml:space="preserve"> Lernen basierende Algorithmen.</w:t>
          </w:r>
          <w:r w:rsidR="00002EE2">
            <w:t xml:space="preserve"> </w:t>
          </w:r>
          <w:r w:rsidR="00AE2D19">
            <w:t xml:space="preserve">In diesem Zusammenhang fällt auch der Begriff der Computerlinguistik </w:t>
          </w:r>
          <w:r w:rsidR="00AE2D19" w:rsidRPr="002121B9">
            <w:rPr>
              <w:i/>
              <w:iCs/>
            </w:rPr>
            <w:t>(engl.</w:t>
          </w:r>
          <w:r w:rsidR="00302247" w:rsidRPr="002121B9">
            <w:rPr>
              <w:i/>
              <w:iCs/>
            </w:rPr>
            <w:t xml:space="preserve"> </w:t>
          </w:r>
          <w:r w:rsidR="00AE2D19" w:rsidRPr="002121B9">
            <w:rPr>
              <w:i/>
              <w:iCs/>
            </w:rPr>
            <w:t>natural language processing; NLP)</w:t>
          </w:r>
          <w:r w:rsidR="008659AB">
            <w:t>. Er bezeichnet die Verarbeitung der natürlichen Sprache mit einem Computer.</w:t>
          </w:r>
          <w:r w:rsidR="00B01506">
            <w:t xml:space="preserve"> Bei NLP wird die Sprache zuerst in kleine sprachlich relevante Einheiten (Token) zerlegt</w:t>
          </w:r>
          <w:r w:rsidR="0060379C">
            <w:t xml:space="preserve">, bevor mit Analysen der Morphologie, </w:t>
          </w:r>
          <w:r w:rsidR="0060379C" w:rsidRPr="0060379C">
            <w:t>Syntax</w:t>
          </w:r>
          <w:r w:rsidR="0060379C">
            <w:t xml:space="preserve"> und </w:t>
          </w:r>
          <w:r w:rsidR="0060379C" w:rsidRPr="0060379C">
            <w:t>Semantik</w:t>
          </w:r>
          <w:r w:rsidR="0060379C">
            <w:t xml:space="preserve"> die Sprache für die Maschine zunehmend erfassbarer </w:t>
          </w:r>
          <w:r w:rsidR="00265C2E">
            <w:t xml:space="preserve">wird </w:t>
          </w:r>
          <w:r w:rsidR="00265C2E">
            <w:fldChar w:fldCharType="begin" w:fldLock="1"/>
          </w:r>
          <w:r w:rsidR="00C07114">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265C2E">
            <w:fldChar w:fldCharType="separate"/>
          </w:r>
          <w:r w:rsidR="003060AF" w:rsidRPr="003060AF">
            <w:rPr>
              <w:noProof/>
            </w:rPr>
            <w:t>[26]</w:t>
          </w:r>
          <w:r w:rsidR="00265C2E">
            <w:fldChar w:fldCharType="end"/>
          </w:r>
          <w:r w:rsidR="0060379C">
            <w:t>.</w:t>
          </w:r>
        </w:p>
        <w:p w14:paraId="0F5504D2" w14:textId="7D0E981A" w:rsidR="00187F5F" w:rsidRDefault="00012527" w:rsidP="00545815">
          <w:pPr>
            <w:rPr>
              <w:b/>
              <w:bCs/>
            </w:rPr>
          </w:pPr>
          <w:r w:rsidRPr="00012527">
            <w:rPr>
              <w:b/>
              <w:bCs/>
            </w:rPr>
            <w:t>Die Kombination von Text Mining mit NLP stellt eine gute Möglichkeit dar, die für das virtuelle Screening benötigten Daten</w:t>
          </w:r>
          <w:r w:rsidR="00E57520">
            <w:rPr>
              <w:b/>
              <w:bCs/>
            </w:rPr>
            <w:t xml:space="preserve"> der CPI</w:t>
          </w:r>
          <w:r w:rsidRPr="00012527">
            <w:rPr>
              <w:b/>
              <w:bCs/>
            </w:rPr>
            <w:t xml:space="preserve"> direkt aus wissenschaftlichen Arbeiten zu extrahieren. </w:t>
          </w:r>
        </w:p>
        <w:p w14:paraId="4E045A07" w14:textId="29A986C8" w:rsidR="00C54609" w:rsidRDefault="00C54609" w:rsidP="00545815">
          <w:pPr>
            <w:rPr>
              <w:b/>
              <w:bCs/>
            </w:rPr>
          </w:pPr>
          <w:r>
            <w:t>In dieser A</w:t>
          </w:r>
          <w:r w:rsidR="00DA4452">
            <w:t>r</w:t>
          </w:r>
          <w:r>
            <w:t>beit werden zwei auf maschinelle</w:t>
          </w:r>
          <w:r w:rsidR="00052112">
            <w:t>m</w:t>
          </w:r>
          <w:r>
            <w:t xml:space="preserve"> Lernen basierende Methoden zum</w:t>
          </w:r>
          <w:r w:rsidRPr="00C54609">
            <w:t xml:space="preserve"> Text Mining </w:t>
          </w:r>
          <w:r>
            <w:t>von CPI verglichen.</w:t>
          </w:r>
          <w:r w:rsidR="00052112">
            <w:t xml:space="preserve"> In </w:t>
          </w:r>
          <w:r w:rsidR="00052112">
            <w:fldChar w:fldCharType="begin"/>
          </w:r>
          <w:r w:rsidR="00052112">
            <w:instrText xml:space="preserve"> REF _Ref66154697 \r \h </w:instrText>
          </w:r>
          <w:r w:rsidR="00052112">
            <w:fldChar w:fldCharType="separate"/>
          </w:r>
          <w:r w:rsidR="003B68D4">
            <w:t>1.3</w:t>
          </w:r>
          <w:r w:rsidR="00052112">
            <w:fldChar w:fldCharType="end"/>
          </w:r>
          <w:r w:rsidR="00052112">
            <w:t xml:space="preserve"> befindet</w:t>
          </w:r>
          <w:r w:rsidR="002A7EAD">
            <w:t xml:space="preserve"> sich</w:t>
          </w:r>
          <w:r w:rsidR="00052112">
            <w:t xml:space="preserve"> ein Überblick über die Entwicklung von CPI Text Mining</w:t>
          </w:r>
          <w:r w:rsidR="00126EAB">
            <w:t xml:space="preserve"> in der Wissenschaft.</w:t>
          </w:r>
          <w:r w:rsidR="00052112">
            <w:t xml:space="preserve"> </w:t>
          </w:r>
          <w:r w:rsidR="002E42CD">
            <w:t xml:space="preserve">  </w:t>
          </w:r>
          <w:r w:rsidRPr="00C54609">
            <w:rPr>
              <w:b/>
              <w:bCs/>
            </w:rPr>
            <w:t xml:space="preserve"> </w:t>
          </w:r>
        </w:p>
        <w:p w14:paraId="30E295CB" w14:textId="77777777" w:rsidR="00237D73" w:rsidRPr="00C54609" w:rsidRDefault="00237D73" w:rsidP="00545815">
          <w:pPr>
            <w:rPr>
              <w:b/>
              <w:bCs/>
            </w:rPr>
          </w:pPr>
        </w:p>
        <w:p w14:paraId="1B39A773" w14:textId="3C2314A0" w:rsidR="00BF0994" w:rsidRDefault="005D3C7D" w:rsidP="00A67C4A">
          <w:pPr>
            <w:pStyle w:val="berschrift2"/>
          </w:pPr>
          <w:bookmarkStart w:id="62" w:name="_Ref66154697"/>
          <w:bookmarkStart w:id="63" w:name="_Toc66477598"/>
          <w:bookmarkStart w:id="64" w:name="_Toc66981156"/>
          <w:r>
            <w:t>CPI</w:t>
          </w:r>
          <w:r w:rsidR="00F720B6">
            <w:t xml:space="preserve"> </w:t>
          </w:r>
          <w:r>
            <w:t>T</w:t>
          </w:r>
          <w:r w:rsidR="00F720B6">
            <w:t>ext</w:t>
          </w:r>
          <w:r>
            <w:t xml:space="preserve"> M</w:t>
          </w:r>
          <w:r w:rsidR="00F720B6">
            <w:t>ining</w:t>
          </w:r>
          <w:bookmarkEnd w:id="62"/>
          <w:bookmarkEnd w:id="63"/>
          <w:bookmarkEnd w:id="64"/>
          <w:r w:rsidR="00F720B6">
            <w:t xml:space="preserve"> </w:t>
          </w:r>
        </w:p>
        <w:p w14:paraId="60C71FFD" w14:textId="7D0B6EBA" w:rsidR="005D3C7D" w:rsidRDefault="005D3C7D" w:rsidP="00813877">
          <w:r>
            <w:t xml:space="preserve">Im CPI Text Mining geht es, wie in </w:t>
          </w:r>
          <w:r>
            <w:fldChar w:fldCharType="begin"/>
          </w:r>
          <w:r>
            <w:instrText xml:space="preserve"> REF _Ref66208620 \r \h </w:instrText>
          </w:r>
          <w:r>
            <w:fldChar w:fldCharType="separate"/>
          </w:r>
          <w:r w:rsidR="003B68D4">
            <w:t>1.2</w:t>
          </w:r>
          <w:r>
            <w:fldChar w:fldCharType="end"/>
          </w:r>
          <w:r>
            <w:t xml:space="preserve"> beschrieben, um die Extraktion der Informationen zu einer möglichen Interaktion </w:t>
          </w:r>
          <w:r w:rsidR="00B11737">
            <w:t>zwischen einer kleinen chemischen Verbindung</w:t>
          </w:r>
          <w:r>
            <w:t xml:space="preserve"> und einem Protein</w:t>
          </w:r>
          <w:r w:rsidR="00A738B9">
            <w:t xml:space="preserve"> </w:t>
          </w:r>
          <w:r w:rsidR="004F15E6">
            <w:t>aus wissenschaftlichen Arbeiten</w:t>
          </w:r>
          <w:r>
            <w:t>.</w:t>
          </w:r>
          <w:r w:rsidR="00185E9B">
            <w:t xml:space="preserve"> Die interessante Information ist dabei, ob</w:t>
          </w:r>
          <w:r w:rsidR="00837BBC">
            <w:t xml:space="preserve"> in dem Satz eine funktionale Beziehung des CPI-Paars beschrieben wird oder nicht</w:t>
          </w:r>
          <w:r w:rsidR="00281602">
            <w:t xml:space="preserve"> (siehe </w:t>
          </w:r>
          <w:r w:rsidR="00281602">
            <w:fldChar w:fldCharType="begin"/>
          </w:r>
          <w:r w:rsidR="00281602">
            <w:instrText xml:space="preserve"> REF _Ref66225306 \h </w:instrText>
          </w:r>
          <w:r w:rsidR="00281602">
            <w:fldChar w:fldCharType="separate"/>
          </w:r>
          <w:r w:rsidR="003B68D4" w:rsidRPr="007962A4">
            <w:rPr>
              <w:b/>
              <w:bCs/>
            </w:rPr>
            <w:t xml:space="preserve">Abbildung </w:t>
          </w:r>
          <w:r w:rsidR="003B68D4">
            <w:rPr>
              <w:b/>
              <w:bCs/>
              <w:noProof/>
            </w:rPr>
            <w:t>9</w:t>
          </w:r>
          <w:r w:rsidR="00281602">
            <w:fldChar w:fldCharType="end"/>
          </w:r>
          <w:r w:rsidR="00281602">
            <w:t>).</w:t>
          </w:r>
        </w:p>
        <w:p w14:paraId="19ABBD36" w14:textId="481D10DC" w:rsidR="00772E42" w:rsidRDefault="00807BB6" w:rsidP="002A7EAD">
          <w:pPr>
            <w:pStyle w:val="Abbildung"/>
          </w:pPr>
          <w:r w:rsidRPr="002A7EAD">
            <w:lastRenderedPageBreak/>
            <w:drawing>
              <wp:inline distT="0" distB="0" distL="0" distR="0" wp14:anchorId="2ABCB992" wp14:editId="03E26A8D">
                <wp:extent cx="4749800" cy="24384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1" cstate="print">
                          <a:extLst>
                            <a:ext uri="{28A0092B-C50C-407E-A947-70E740481C1C}">
                              <a14:useLocalDpi xmlns:a14="http://schemas.microsoft.com/office/drawing/2010/main" val="0"/>
                            </a:ext>
                          </a:extLst>
                        </a:blip>
                        <a:srcRect l="6537" t="9453" r="10591" b="33826"/>
                        <a:stretch/>
                      </pic:blipFill>
                      <pic:spPr bwMode="auto">
                        <a:xfrm>
                          <a:off x="0" y="0"/>
                          <a:ext cx="4749800" cy="2438400"/>
                        </a:xfrm>
                        <a:prstGeom prst="rect">
                          <a:avLst/>
                        </a:prstGeom>
                        <a:ln>
                          <a:noFill/>
                        </a:ln>
                        <a:extLst>
                          <a:ext uri="{53640926-AAD7-44D8-BBD7-CCE9431645EC}">
                            <a14:shadowObscured xmlns:a14="http://schemas.microsoft.com/office/drawing/2010/main"/>
                          </a:ext>
                        </a:extLst>
                      </pic:spPr>
                    </pic:pic>
                  </a:graphicData>
                </a:graphic>
              </wp:inline>
            </w:drawing>
          </w:r>
        </w:p>
        <w:p w14:paraId="4D7A299F" w14:textId="255A29D1" w:rsidR="005C1895" w:rsidRDefault="00772E42" w:rsidP="00772E42">
          <w:pPr>
            <w:pStyle w:val="Beschriftung"/>
            <w:jc w:val="both"/>
          </w:pPr>
          <w:bookmarkStart w:id="65" w:name="_Ref66225306"/>
          <w:r w:rsidRPr="007962A4">
            <w:rPr>
              <w:b/>
              <w:bCs/>
            </w:rPr>
            <w:t xml:space="preserve">Abbildung </w:t>
          </w:r>
          <w:r w:rsidRPr="007962A4">
            <w:rPr>
              <w:b/>
              <w:bCs/>
            </w:rPr>
            <w:fldChar w:fldCharType="begin"/>
          </w:r>
          <w:r w:rsidRPr="007962A4">
            <w:rPr>
              <w:b/>
              <w:bCs/>
            </w:rPr>
            <w:instrText xml:space="preserve"> SEQ Abbildung \* ARABIC </w:instrText>
          </w:r>
          <w:r w:rsidRPr="007962A4">
            <w:rPr>
              <w:b/>
              <w:bCs/>
            </w:rPr>
            <w:fldChar w:fldCharType="separate"/>
          </w:r>
          <w:r w:rsidR="003B68D4">
            <w:rPr>
              <w:b/>
              <w:bCs/>
              <w:noProof/>
            </w:rPr>
            <w:t>9</w:t>
          </w:r>
          <w:r w:rsidRPr="007962A4">
            <w:rPr>
              <w:b/>
              <w:bCs/>
            </w:rPr>
            <w:fldChar w:fldCharType="end"/>
          </w:r>
          <w:bookmarkEnd w:id="65"/>
          <w:r w:rsidRPr="007962A4">
            <w:rPr>
              <w:b/>
              <w:bCs/>
            </w:rPr>
            <w:t>:</w:t>
          </w:r>
          <w:r>
            <w:t xml:space="preserve"> Beispielsätze mit </w:t>
          </w:r>
          <w:r w:rsidR="00014AEC">
            <w:t>CPI-Paaren</w:t>
          </w:r>
          <w:r>
            <w:t xml:space="preserve"> aus wissenschaftlichen Arbeiten. Die vorhandenen Proteine sind mit blau und die kleinen chemischen Verbindungen mit rot hinterlegt. </w:t>
          </w:r>
          <w:r w:rsidRPr="007962A4">
            <w:rPr>
              <w:b/>
              <w:bCs/>
            </w:rPr>
            <w:t>(1)</w:t>
          </w:r>
          <w:r>
            <w:t xml:space="preserve"> </w:t>
          </w:r>
          <w:r w:rsidR="0017640C">
            <w:t>Beispielsatz: Hier besteht eine f</w:t>
          </w:r>
          <w:r>
            <w:t>unktionale Beziehung</w:t>
          </w:r>
          <w:r w:rsidR="0017640C">
            <w:t xml:space="preserve"> (d.h. Interaktion) zwischen</w:t>
          </w:r>
          <w:r>
            <w:t xml:space="preserve"> dem Protein </w:t>
          </w:r>
          <w:r w:rsidR="0017640C">
            <w:t>„</w:t>
          </w:r>
          <w:r>
            <w:t>insulin</w:t>
          </w:r>
          <w:r w:rsidR="0017640C">
            <w:t>“</w:t>
          </w:r>
          <w:r>
            <w:t xml:space="preserve"> und der</w:t>
          </w:r>
          <w:r w:rsidR="0017640C">
            <w:t xml:space="preserve"> Verbindung „dithiothritol“. </w:t>
          </w:r>
          <w:r w:rsidR="0017640C" w:rsidRPr="007962A4">
            <w:rPr>
              <w:b/>
              <w:bCs/>
            </w:rPr>
            <w:t>(2)</w:t>
          </w:r>
          <w:r w:rsidR="0017640C">
            <w:t xml:space="preserve"> Beispielsatz mit zwei </w:t>
          </w:r>
          <w:r w:rsidR="00256614">
            <w:t xml:space="preserve">CPI-Paaren. In beiden besteht keine </w:t>
          </w:r>
          <w:r w:rsidR="0017640C">
            <w:t>funktionale Beziehung</w:t>
          </w:r>
          <w:r w:rsidR="00F76DB9">
            <w:t xml:space="preserve"> zwischen dem Protein „BDNF“ und den beiden Verbindungen „MHPG“ und „HVA“.</w:t>
          </w:r>
        </w:p>
        <w:p w14:paraId="4DC9FAF0" w14:textId="48991C66" w:rsidR="005C1895" w:rsidRDefault="005C1895" w:rsidP="00ED3A49"/>
        <w:p w14:paraId="2B84D908" w14:textId="0E812996" w:rsidR="003652A8" w:rsidRDefault="002277AF" w:rsidP="00ED3A49">
          <w:r>
            <w:t>Bei dem CPI Text Mining handelt es sich um eine konkrete Anwendung von allgemeinem Beziehung</w:t>
          </w:r>
          <w:r w:rsidR="00323AFA">
            <w:t>s</w:t>
          </w:r>
          <w:r w:rsidR="00C954CC">
            <w:t xml:space="preserve"> </w:t>
          </w:r>
          <w:r>
            <w:t xml:space="preserve">Text Mining </w:t>
          </w:r>
          <w:r w:rsidRPr="00800D1B">
            <w:rPr>
              <w:i/>
              <w:iCs/>
            </w:rPr>
            <w:t>(engl. relation extraction</w:t>
          </w:r>
          <w:r w:rsidR="00716937" w:rsidRPr="00800D1B">
            <w:rPr>
              <w:i/>
              <w:iCs/>
            </w:rPr>
            <w:t>; RE</w:t>
          </w:r>
          <w:r w:rsidRPr="00800D1B">
            <w:rPr>
              <w:i/>
              <w:iCs/>
            </w:rPr>
            <w:t>)</w:t>
          </w:r>
          <w:r w:rsidR="00F512C4" w:rsidRPr="00800D1B">
            <w:rPr>
              <w:i/>
              <w:iCs/>
            </w:rPr>
            <w:t>.</w:t>
          </w:r>
          <w:r w:rsidR="001222F5">
            <w:t xml:space="preserve"> Weitere mögliche extrahierte Beziehungen sind z.B. Protein-Protein Interaktionen </w:t>
          </w:r>
          <w:r w:rsidR="001222F5" w:rsidRPr="007962A4">
            <w:rPr>
              <w:i/>
              <w:iCs/>
            </w:rPr>
            <w:t>(eng</w:t>
          </w:r>
          <w:r w:rsidR="007962A4" w:rsidRPr="007962A4">
            <w:rPr>
              <w:i/>
              <w:iCs/>
            </w:rPr>
            <w:t>l</w:t>
          </w:r>
          <w:r w:rsidR="001222F5" w:rsidRPr="007962A4">
            <w:rPr>
              <w:i/>
              <w:iCs/>
            </w:rPr>
            <w:t>. protein-protein interactions)</w:t>
          </w:r>
          <w:r w:rsidR="001222F5">
            <w:t xml:space="preserve">, Gen-Krankheit Zusammenhänge </w:t>
          </w:r>
          <w:r w:rsidR="001222F5" w:rsidRPr="00800D1B">
            <w:rPr>
              <w:i/>
              <w:iCs/>
            </w:rPr>
            <w:t>(engl. gene-disease associations)</w:t>
          </w:r>
          <w:r w:rsidR="001222F5">
            <w:t xml:space="preserve"> und</w:t>
          </w:r>
          <w:r w:rsidR="005D4694">
            <w:t xml:space="preserve"> chemische Verbindungen</w:t>
          </w:r>
          <w:r w:rsidR="005D4694">
            <w:noBreakHyphen/>
            <w:t xml:space="preserve">Gen Interaktionen </w:t>
          </w:r>
          <w:r w:rsidR="00B9294E" w:rsidRPr="00800D1B">
            <w:rPr>
              <w:i/>
              <w:iCs/>
            </w:rPr>
            <w:t>(engl. compound-gene interaction)</w:t>
          </w:r>
          <w:r w:rsidR="005D4694" w:rsidRPr="00800D1B">
            <w:rPr>
              <w:i/>
              <w:iCs/>
            </w:rPr>
            <w:t>.</w:t>
          </w:r>
          <w:r w:rsidR="002B72FA">
            <w:t xml:space="preserve"> Allgemein werden die einzelnen Objekte (Protein, Gen, Krankheit und chemische Verbindungen) auch als Entitäten bezeichnet.</w:t>
          </w:r>
          <w:r w:rsidR="000C6D8C">
            <w:t xml:space="preserve"> </w:t>
          </w:r>
          <w:r w:rsidR="00716937">
            <w:t xml:space="preserve">Wenn in einer wissenschaftlichen Arbeit ein Modell zu einer </w:t>
          </w:r>
          <w:r w:rsidR="00B047F6">
            <w:t>konkreten RE</w:t>
          </w:r>
          <w:r w:rsidR="00716937">
            <w:t xml:space="preserve"> Aufgabe publiziert wird, lässt sich dieses mit kleinen Adaptionen auf weitere Beziehungen anwenden. </w:t>
          </w:r>
          <w:r w:rsidR="005A561E">
            <w:t>Bei den auf maschinelles Lernen basierenden Modellen muss</w:t>
          </w:r>
          <w:r w:rsidR="006D157E">
            <w:t xml:space="preserve"> </w:t>
          </w:r>
          <w:r w:rsidR="005A561E">
            <w:t>auf jeden Fall ein neuer passender Trainingsdatensatz für das Modell vorhanden sein.</w:t>
          </w:r>
        </w:p>
        <w:p w14:paraId="100623CC" w14:textId="77777777" w:rsidR="007C4BD7" w:rsidRDefault="007C4BD7" w:rsidP="00ED3A49"/>
        <w:p w14:paraId="34E3453B" w14:textId="7AA51E35" w:rsidR="002277AF" w:rsidRDefault="00716937" w:rsidP="00ED3A49">
          <w:r>
            <w:t xml:space="preserve"> </w:t>
          </w:r>
        </w:p>
        <w:p w14:paraId="609C2FB5" w14:textId="63229160" w:rsidR="00E31CCC" w:rsidRDefault="00E66924" w:rsidP="002168C7">
          <w:pPr>
            <w:pStyle w:val="berschrift3"/>
          </w:pPr>
          <w:bookmarkStart w:id="66" w:name="_Toc66477599"/>
          <w:bookmarkStart w:id="67" w:name="_Toc66981157"/>
          <w:r>
            <w:t>Historie</w:t>
          </w:r>
          <w:r w:rsidR="00E31CCC">
            <w:t xml:space="preserve"> von </w:t>
          </w:r>
          <w:r>
            <w:t>RE</w:t>
          </w:r>
          <w:r w:rsidR="00F3586A">
            <w:t xml:space="preserve"> </w:t>
          </w:r>
          <w:r w:rsidR="00EA5A9F">
            <w:t>T</w:t>
          </w:r>
          <w:r w:rsidR="00E31CCC">
            <w:t>ext</w:t>
          </w:r>
          <w:r w:rsidR="00EA5A9F">
            <w:t xml:space="preserve"> M</w:t>
          </w:r>
          <w:r w:rsidR="00E31CCC">
            <w:t>ining</w:t>
          </w:r>
          <w:r>
            <w:t xml:space="preserve"> mit Blick auf CPI</w:t>
          </w:r>
          <w:r w:rsidR="00F3586A">
            <w:t xml:space="preserve"> </w:t>
          </w:r>
          <w:r>
            <w:t>Text Mining</w:t>
          </w:r>
          <w:bookmarkEnd w:id="66"/>
          <w:bookmarkEnd w:id="67"/>
          <w:r w:rsidR="00E31CCC">
            <w:t xml:space="preserve"> </w:t>
          </w:r>
        </w:p>
        <w:p w14:paraId="1A3ADA3E" w14:textId="4A36F636" w:rsidR="00D40ECF" w:rsidRPr="004150DC" w:rsidRDefault="008172DA" w:rsidP="00FA1DA1">
          <w:pPr>
            <w:rPr>
              <w:b/>
              <w:bCs/>
            </w:rPr>
          </w:pPr>
          <w:r>
            <w:t>Zum RE aus der Literatur gibt es grundlegend verschiedene Ansätze.</w:t>
          </w:r>
          <w:r w:rsidR="009014BB">
            <w:t xml:space="preserve"> I</w:t>
          </w:r>
          <w:r w:rsidR="00F3586A">
            <w:t xml:space="preserve">m Folgenden wird ein Überblick über verschiedene </w:t>
          </w:r>
          <w:r w:rsidR="004150DC">
            <w:t>Publikationen</w:t>
          </w:r>
          <w:r w:rsidR="00F3586A">
            <w:t xml:space="preserve"> </w:t>
          </w:r>
          <w:r w:rsidR="004150DC">
            <w:t>für</w:t>
          </w:r>
          <w:r w:rsidR="00F3586A">
            <w:t xml:space="preserve"> RE geliefert.</w:t>
          </w:r>
          <w:r w:rsidR="004F3FF1">
            <w:t xml:space="preserve"> </w:t>
          </w:r>
          <w:r w:rsidR="009014BB">
            <w:t xml:space="preserve"> </w:t>
          </w:r>
        </w:p>
        <w:p w14:paraId="55228839" w14:textId="726D3CFB" w:rsidR="002B3877" w:rsidRDefault="007B69CA" w:rsidP="00FA1DA1">
          <w:r>
            <w:t>Die Basis für die ersten Arbeiten ist die</w:t>
          </w:r>
          <w:r w:rsidRPr="007B69CA">
            <w:t xml:space="preserve"> Kookkurrenz</w:t>
          </w:r>
          <w:r>
            <w:t>, bei der sobald zwei Entitäten gemeinsam in einem Abschnitt des Textes</w:t>
          </w:r>
          <w:r w:rsidR="001B0B9D">
            <w:t xml:space="preserve"> (z.B. ein Satz)</w:t>
          </w:r>
          <w:r>
            <w:t xml:space="preserve"> vorkommen, </w:t>
          </w:r>
          <w:r w:rsidR="00725000">
            <w:t xml:space="preserve">eine Interaktion zwischen diesen </w:t>
          </w:r>
          <w:r w:rsidR="00CF5A4D">
            <w:t>angenommen wird</w:t>
          </w:r>
          <w:r w:rsidR="000848C0">
            <w:t xml:space="preserve"> </w:t>
          </w:r>
          <w:r w:rsidR="000848C0">
            <w:fldChar w:fldCharType="begin" w:fldLock="1"/>
          </w:r>
          <w:r w:rsidR="00C07114">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7]","plainTextFormattedCitation":"[27]","previouslyFormattedCitation":"[27]"},"properties":{"noteIndex":0},"schema":"https://github.com/citation-style-language/schema/raw/master/csl-citation.json"}</w:instrText>
          </w:r>
          <w:r w:rsidR="000848C0">
            <w:fldChar w:fldCharType="separate"/>
          </w:r>
          <w:r w:rsidR="003060AF" w:rsidRPr="003060AF">
            <w:rPr>
              <w:noProof/>
            </w:rPr>
            <w:t>[27]</w:t>
          </w:r>
          <w:r w:rsidR="000848C0">
            <w:fldChar w:fldCharType="end"/>
          </w:r>
          <w:r w:rsidR="00725000">
            <w:t>.</w:t>
          </w:r>
          <w:r w:rsidR="00CF5A4D">
            <w:t xml:space="preserve"> Die</w:t>
          </w:r>
          <w:r w:rsidR="00965041">
            <w:t xml:space="preserve"> Präzision kann</w:t>
          </w:r>
          <w:r w:rsidR="00CF5A4D">
            <w:t xml:space="preserve"> durch die zusätzliche Anwesenheit eines Interaktionswortes zwischen dem Entitäten-Paar</w:t>
          </w:r>
          <w:r w:rsidR="00752DC6">
            <w:t xml:space="preserve"> </w:t>
          </w:r>
          <w:r w:rsidR="00752DC6">
            <w:fldChar w:fldCharType="begin" w:fldLock="1"/>
          </w:r>
          <w:r w:rsidR="00C07114">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8]","plainTextFormattedCitation":"[28]","previouslyFormattedCitation":"[28]"},"properties":{"noteIndex":0},"schema":"https://github.com/citation-style-language/schema/raw/master/csl-citation.json"}</w:instrText>
          </w:r>
          <w:r w:rsidR="00752DC6">
            <w:fldChar w:fldCharType="separate"/>
          </w:r>
          <w:r w:rsidR="003060AF" w:rsidRPr="003060AF">
            <w:rPr>
              <w:noProof/>
            </w:rPr>
            <w:t>[28]</w:t>
          </w:r>
          <w:r w:rsidR="00752DC6">
            <w:fldChar w:fldCharType="end"/>
          </w:r>
          <w:r w:rsidR="00BE56CE">
            <w:t>, oder de</w:t>
          </w:r>
          <w:r w:rsidR="00C02257">
            <w:t>m</w:t>
          </w:r>
          <w:r w:rsidR="00BE56CE">
            <w:t xml:space="preserve"> Abgleich mit </w:t>
          </w:r>
          <w:r w:rsidR="00BE56CE" w:rsidRPr="00BE56CE">
            <w:t>lexik</w:t>
          </w:r>
          <w:r w:rsidR="00BE56CE">
            <w:t>alisch</w:t>
          </w:r>
          <w:r w:rsidR="00BE56CE">
            <w:noBreakHyphen/>
          </w:r>
          <w:r w:rsidR="00BE56CE" w:rsidRPr="00BE56CE">
            <w:t>syntakt</w:t>
          </w:r>
          <w:r w:rsidR="00BE56CE">
            <w:t>ischen Muster</w:t>
          </w:r>
          <w:r w:rsidR="00BC5767">
            <w:t>n</w:t>
          </w:r>
          <w:r w:rsidR="00752DC6">
            <w:t xml:space="preserve"> </w:t>
          </w:r>
          <w:r w:rsidR="00752DC6">
            <w:fldChar w:fldCharType="begin" w:fldLock="1"/>
          </w:r>
          <w:r w:rsidR="00C07114">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29]","plainTextFormattedCitation":"[29]","previouslyFormattedCitation":"[29]"},"properties":{"noteIndex":0},"schema":"https://github.com/citation-style-language/schema/raw/master/csl-citation.json"}</w:instrText>
          </w:r>
          <w:r w:rsidR="00752DC6">
            <w:fldChar w:fldCharType="separate"/>
          </w:r>
          <w:r w:rsidR="003060AF" w:rsidRPr="003060AF">
            <w:rPr>
              <w:noProof/>
            </w:rPr>
            <w:t>[29]</w:t>
          </w:r>
          <w:r w:rsidR="00752DC6">
            <w:fldChar w:fldCharType="end"/>
          </w:r>
          <w:r w:rsidR="00BE56CE">
            <w:t xml:space="preserve"> </w:t>
          </w:r>
          <w:r w:rsidR="00CF5A4D">
            <w:t>verbessert werden.</w:t>
          </w:r>
          <w:r w:rsidR="00BF4C09">
            <w:t xml:space="preserve"> </w:t>
          </w:r>
        </w:p>
        <w:p w14:paraId="166EAC7D" w14:textId="3E58FC7D" w:rsidR="0014507F" w:rsidRDefault="002B3877" w:rsidP="00FA1DA1">
          <w:r>
            <w:t>Ein weiterer</w:t>
          </w:r>
          <w:r w:rsidR="0037532F">
            <w:t xml:space="preserve"> Ansatz ist, unter Verwendung von NLP die Entitäten</w:t>
          </w:r>
          <w:r w:rsidR="0037532F">
            <w:noBreakHyphen/>
            <w:t>Paare an</w:t>
          </w:r>
          <w:r w:rsidR="003313AA">
            <w:t>hand von selbst definierten Regeln</w:t>
          </w:r>
          <w:r w:rsidR="0037532F">
            <w:t xml:space="preserve"> in den Sätzen zu identifizieren.</w:t>
          </w:r>
          <w:r w:rsidR="00ED6840">
            <w:t xml:space="preserve"> </w:t>
          </w:r>
          <w:r w:rsidR="0000109B">
            <w:t>Diese Regeln werden</w:t>
          </w:r>
          <w:r w:rsidR="00F34AF9">
            <w:t xml:space="preserve"> von </w:t>
          </w:r>
          <w:r w:rsidR="00ED6840">
            <w:t xml:space="preserve">typischen Mustern </w:t>
          </w:r>
          <w:r w:rsidR="00D71428">
            <w:t>der</w:t>
          </w:r>
          <w:r w:rsidR="00ED6840">
            <w:t xml:space="preserve"> Entitäten-Paare </w:t>
          </w:r>
          <w:r w:rsidR="00ED6840">
            <w:lastRenderedPageBreak/>
            <w:t>in der Literatur</w:t>
          </w:r>
          <w:r w:rsidR="00D71428">
            <w:t xml:space="preserve"> </w:t>
          </w:r>
          <w:r w:rsidR="00F34AF9">
            <w:t>abgeleitet.</w:t>
          </w:r>
          <w:r w:rsidR="00ED6840">
            <w:t xml:space="preserve"> </w:t>
          </w:r>
          <w:r w:rsidR="00577BC1">
            <w:t>Die</w:t>
          </w:r>
          <w:r w:rsidR="00905C2A">
            <w:t xml:space="preserve"> Muster können</w:t>
          </w:r>
          <w:r w:rsidR="00572D06">
            <w:t xml:space="preserve"> hierfür</w:t>
          </w:r>
          <w:r w:rsidR="00905C2A">
            <w:t xml:space="preserve"> entweder manuell</w:t>
          </w:r>
          <w:r>
            <w:t xml:space="preserve"> </w:t>
          </w:r>
          <w:r>
            <w:fldChar w:fldCharType="begin" w:fldLock="1"/>
          </w:r>
          <w:r w:rsidR="00C07114">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0]","plainTextFormattedCitation":"[30]","previouslyFormattedCitation":"[30]"},"properties":{"noteIndex":0},"schema":"https://github.com/citation-style-language/schema/raw/master/csl-citation.json"}</w:instrText>
          </w:r>
          <w:r>
            <w:fldChar w:fldCharType="separate"/>
          </w:r>
          <w:r w:rsidR="003060AF" w:rsidRPr="003060AF">
            <w:rPr>
              <w:noProof/>
            </w:rPr>
            <w:t>[30]</w:t>
          </w:r>
          <w:r>
            <w:fldChar w:fldCharType="end"/>
          </w:r>
          <w:r>
            <w:t xml:space="preserve"> </w:t>
          </w:r>
          <w:r w:rsidR="00905C2A">
            <w:t>oder automatisiert</w:t>
          </w:r>
          <w:r>
            <w:t xml:space="preserve"> </w:t>
          </w:r>
          <w:r>
            <w:fldChar w:fldCharType="begin" w:fldLock="1"/>
          </w:r>
          <w:r w:rsidR="00C07114">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1]","plainTextFormattedCitation":"[31]","previouslyFormattedCitation":"[31]"},"properties":{"noteIndex":0},"schema":"https://github.com/citation-style-language/schema/raw/master/csl-citation.json"}</w:instrText>
          </w:r>
          <w:r>
            <w:fldChar w:fldCharType="separate"/>
          </w:r>
          <w:r w:rsidR="003060AF" w:rsidRPr="003060AF">
            <w:rPr>
              <w:noProof/>
            </w:rPr>
            <w:t>[31]</w:t>
          </w:r>
          <w:r>
            <w:fldChar w:fldCharType="end"/>
          </w:r>
          <w:r w:rsidR="00905C2A">
            <w:t xml:space="preserve"> gefunden werden.</w:t>
          </w:r>
          <w:r w:rsidR="00572D06">
            <w:t xml:space="preserve"> </w:t>
          </w:r>
          <w:r w:rsidR="00EE554B">
            <w:t>Mit de</w:t>
          </w:r>
          <w:r w:rsidR="00F971AA">
            <w:t>n</w:t>
          </w:r>
          <w:r w:rsidR="00EE554B">
            <w:t xml:space="preserve"> </w:t>
          </w:r>
          <w:r w:rsidR="008373FF">
            <w:t>m</w:t>
          </w:r>
          <w:r w:rsidR="00572D06">
            <w:t>usterbasierte</w:t>
          </w:r>
          <w:r w:rsidR="00EE554B">
            <w:t>n</w:t>
          </w:r>
          <w:r w:rsidR="00C02257">
            <w:t xml:space="preserve"> </w:t>
          </w:r>
          <w:r w:rsidR="00572D06">
            <w:t>Ansätze</w:t>
          </w:r>
          <w:r w:rsidR="00EE554B">
            <w:t>n</w:t>
          </w:r>
          <w:r w:rsidR="00572D06">
            <w:t xml:space="preserve"> zum RE</w:t>
          </w:r>
          <w:r w:rsidR="008373FF">
            <w:t xml:space="preserve"> </w:t>
          </w:r>
          <w:r w:rsidR="00572D06">
            <w:t>Text Mining</w:t>
          </w:r>
          <w:r w:rsidR="00EE554B">
            <w:t>, lassen sich relativ gut</w:t>
          </w:r>
          <w:r w:rsidR="00F971AA">
            <w:t xml:space="preserve"> einfache Interaktionen in Sätzen erfassen</w:t>
          </w:r>
          <w:r w:rsidR="005115FE">
            <w:t xml:space="preserve">. </w:t>
          </w:r>
          <w:r w:rsidR="00060914">
            <w:t>B</w:t>
          </w:r>
          <w:r w:rsidR="00F971AA">
            <w:t>ei komplex</w:t>
          </w:r>
          <w:r w:rsidR="00346A1F">
            <w:t>er</w:t>
          </w:r>
          <w:r w:rsidR="00F971AA">
            <w:t xml:space="preserve">en Sätzen, </w:t>
          </w:r>
          <w:r w:rsidR="00C02257">
            <w:t xml:space="preserve">welche in der Wissenschaft üblich sind, </w:t>
          </w:r>
          <w:r w:rsidR="00F971AA">
            <w:t>gerät dieser Ansatz</w:t>
          </w:r>
          <w:r w:rsidR="00C03289">
            <w:t xml:space="preserve"> schnell</w:t>
          </w:r>
          <w:r w:rsidR="00F971AA">
            <w:t xml:space="preserve"> an seine </w:t>
          </w:r>
          <w:r w:rsidR="005115FE">
            <w:t>Grenzen</w:t>
          </w:r>
          <w:r w:rsidR="00346A1F">
            <w:t xml:space="preserve"> </w:t>
          </w:r>
          <w:r w:rsidR="00346A1F">
            <w:fldChar w:fldCharType="begin" w:fldLock="1"/>
          </w:r>
          <w:r w:rsidR="00C07114">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2]","plainTextFormattedCitation":"[32]","previouslyFormattedCitation":"[32]"},"properties":{"noteIndex":0},"schema":"https://github.com/citation-style-language/schema/raw/master/csl-citation.json"}</w:instrText>
          </w:r>
          <w:r w:rsidR="00346A1F">
            <w:fldChar w:fldCharType="separate"/>
          </w:r>
          <w:r w:rsidR="003060AF" w:rsidRPr="003060AF">
            <w:rPr>
              <w:noProof/>
            </w:rPr>
            <w:t>[32]</w:t>
          </w:r>
          <w:r w:rsidR="00346A1F">
            <w:fldChar w:fldCharType="end"/>
          </w:r>
          <w:r w:rsidR="005115FE">
            <w:t>.</w:t>
          </w:r>
          <w:r w:rsidR="00497B13">
            <w:t xml:space="preserve"> </w:t>
          </w:r>
          <w:r w:rsidR="00F971AA">
            <w:t xml:space="preserve"> </w:t>
          </w:r>
          <w:r w:rsidR="00EE554B">
            <w:t xml:space="preserve"> </w:t>
          </w:r>
        </w:p>
        <w:p w14:paraId="789D329A" w14:textId="12F3274A" w:rsidR="0074042C" w:rsidRPr="00BA79CE" w:rsidRDefault="0014507F" w:rsidP="00BA79CE">
          <w:pPr>
            <w:rPr>
              <w:shd w:val="clear" w:color="auto" w:fill="FFFFFF"/>
            </w:rPr>
          </w:pPr>
          <w:r>
            <w:t>Aus diesem Grund werden Klassifikatoren, die</w:t>
          </w:r>
          <w:r w:rsidR="00DB3ABF">
            <w:t xml:space="preserve"> an gelabelten Daten</w:t>
          </w:r>
          <w:r>
            <w:t xml:space="preserve"> </w:t>
          </w:r>
          <w:r w:rsidR="00EE554B">
            <w:t xml:space="preserve">trainierte </w:t>
          </w:r>
          <w:r w:rsidR="00741B35">
            <w:t>Modelle</w:t>
          </w:r>
          <w:r>
            <w:t xml:space="preserve"> des überwachten maschinellen Lernens verwenden</w:t>
          </w:r>
          <w:r w:rsidR="00DB3ABF">
            <w:t>,</w:t>
          </w:r>
          <w:r>
            <w:t xml:space="preserve"> immer interessanter.</w:t>
          </w:r>
          <w:r w:rsidR="00C20955">
            <w:t xml:space="preserve"> </w:t>
          </w:r>
          <w:r w:rsidR="00817782">
            <w:t xml:space="preserve"> </w:t>
          </w:r>
          <w:r w:rsidR="00A067B0">
            <w:t xml:space="preserve">In </w:t>
          </w:r>
          <w:r w:rsidR="00B02D58">
            <w:t xml:space="preserve">den </w:t>
          </w:r>
          <w:r w:rsidR="00A067B0">
            <w:t>ersten</w:t>
          </w:r>
          <w:r w:rsidR="006B3423">
            <w:t xml:space="preserve"> Arbeiten mit diesem Ansatz</w:t>
          </w:r>
          <w:r w:rsidR="00A067B0">
            <w:t xml:space="preserve"> </w:t>
          </w:r>
          <w:r w:rsidR="00B02D58">
            <w:t>werden</w:t>
          </w:r>
          <w:r w:rsidR="00A067B0">
            <w:t xml:space="preserve"> </w:t>
          </w:r>
          <w:r w:rsidR="004E519B">
            <w:t xml:space="preserve">z.B. </w:t>
          </w:r>
          <w:r w:rsidR="005F7385" w:rsidRPr="005F7385">
            <w:t>Bayes’sche</w:t>
          </w:r>
          <w:r w:rsidR="005F7385">
            <w:t xml:space="preserve"> </w:t>
          </w:r>
          <w:r w:rsidR="004E519B" w:rsidRPr="004E519B">
            <w:t xml:space="preserve"> Netz</w:t>
          </w:r>
          <w:r w:rsidR="004E519B">
            <w:t>e</w:t>
          </w:r>
          <w:r w:rsidR="005F7385">
            <w:t xml:space="preserve"> </w:t>
          </w:r>
          <w:r w:rsidR="005F7385">
            <w:fldChar w:fldCharType="begin" w:fldLock="1"/>
          </w:r>
          <w:r w:rsidR="00C07114">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3]","plainTextFormattedCitation":"[33]","previouslyFormattedCitation":"[33]"},"properties":{"noteIndex":0},"schema":"https://github.com/citation-style-language/schema/raw/master/csl-citation.json"}</w:instrText>
          </w:r>
          <w:r w:rsidR="005F7385">
            <w:fldChar w:fldCharType="separate"/>
          </w:r>
          <w:r w:rsidR="003060AF" w:rsidRPr="003060AF">
            <w:rPr>
              <w:noProof/>
            </w:rPr>
            <w:t>[33]</w:t>
          </w:r>
          <w:r w:rsidR="005F7385">
            <w:fldChar w:fldCharType="end"/>
          </w:r>
          <w:r w:rsidR="005F7385">
            <w:t xml:space="preserve"> </w:t>
          </w:r>
          <w:r w:rsidR="004E519B">
            <w:t xml:space="preserve"> oder maximale</w:t>
          </w:r>
          <w:r w:rsidR="004E519B">
            <w:noBreakHyphen/>
            <w:t>Entropie</w:t>
          </w:r>
          <w:r w:rsidR="004E519B">
            <w:noBreakHyphen/>
            <w:t>basierte</w:t>
          </w:r>
          <w:r w:rsidR="004E519B">
            <w:noBreakHyphen/>
            <w:t>Methoden</w:t>
          </w:r>
          <w:r w:rsidR="005F7385">
            <w:t xml:space="preserve"> </w:t>
          </w:r>
          <w:r w:rsidR="005F7385">
            <w:fldChar w:fldCharType="begin" w:fldLock="1"/>
          </w:r>
          <w:r w:rsidR="00C07114">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4]","plainTextFormattedCitation":"[34]","previouslyFormattedCitation":"[34]"},"properties":{"noteIndex":0},"schema":"https://github.com/citation-style-language/schema/raw/master/csl-citation.json"}</w:instrText>
          </w:r>
          <w:r w:rsidR="005F7385">
            <w:fldChar w:fldCharType="separate"/>
          </w:r>
          <w:r w:rsidR="003060AF" w:rsidRPr="003060AF">
            <w:rPr>
              <w:noProof/>
            </w:rPr>
            <w:t>[34]</w:t>
          </w:r>
          <w:r w:rsidR="005F7385">
            <w:fldChar w:fldCharType="end"/>
          </w:r>
          <w:r w:rsidR="00A067B0">
            <w:t xml:space="preserve"> </w:t>
          </w:r>
          <w:r w:rsidR="00B02D58">
            <w:t>verwendet</w:t>
          </w:r>
          <w:r w:rsidR="004E519B">
            <w:t>.</w:t>
          </w:r>
          <w:r w:rsidR="00020A7C">
            <w:t xml:space="preserve"> </w:t>
          </w:r>
          <w:r w:rsidR="00A067B0">
            <w:t xml:space="preserve">Außerdem wird der Einsatz von </w:t>
          </w:r>
          <w:r w:rsidR="00CE59C9">
            <w:t>Kern-Methoden-basierte Modelle</w:t>
          </w:r>
          <w:r w:rsidR="00A067B0">
            <w:t>n immer beliebter.</w:t>
          </w:r>
          <w:r w:rsidR="00EC2FDB">
            <w:t xml:space="preserve"> </w:t>
          </w:r>
          <w:r w:rsidR="00EC2FDB" w:rsidRPr="00EC2FDB">
            <w:rPr>
              <w:i/>
              <w:iCs/>
            </w:rPr>
            <w:t>Tikk et al.</w:t>
          </w:r>
          <w:r w:rsidR="00EC2FDB">
            <w:t xml:space="preserve"> vergleich</w:t>
          </w:r>
          <w:r w:rsidR="008B61AF">
            <w:t>en</w:t>
          </w:r>
          <w:r w:rsidR="00EC2FDB">
            <w:t xml:space="preserve"> </w:t>
          </w:r>
          <w:r w:rsidR="00EC2FDB" w:rsidRPr="00EC2FDB">
            <w:t>13</w:t>
          </w:r>
          <w:r w:rsidR="00C432DA">
            <w:t xml:space="preserve"> publizierte</w:t>
          </w:r>
          <w:r w:rsidR="00EC2FDB" w:rsidRPr="00EC2FDB">
            <w:t xml:space="preserve"> </w:t>
          </w:r>
          <w:r w:rsidR="00EC2FDB">
            <w:t>Kern</w:t>
          </w:r>
          <w:r w:rsidR="00EC2FDB">
            <w:noBreakHyphen/>
            <w:t>Methoden</w:t>
          </w:r>
          <w:r w:rsidR="00EC2FDB" w:rsidRPr="00EC2FDB">
            <w:t xml:space="preserve"> </w:t>
          </w:r>
          <w:r w:rsidR="00EC2FDB">
            <w:t xml:space="preserve">zur Extraktion von </w:t>
          </w:r>
          <w:r w:rsidR="00EC2FDB" w:rsidRPr="00EC2FDB">
            <w:t>Protein</w:t>
          </w:r>
          <w:r w:rsidR="00EC2FDB">
            <w:t>-Protein Interaktionen</w:t>
          </w:r>
          <w:r w:rsidR="00241EBD">
            <w:t xml:space="preserve"> </w:t>
          </w:r>
          <w:r w:rsidR="00241EBD">
            <w:fldChar w:fldCharType="begin" w:fldLock="1"/>
          </w:r>
          <w:r w:rsidR="00C07114">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5]","plainTextFormattedCitation":"[35]","previouslyFormattedCitation":"[35]"},"properties":{"noteIndex":0},"schema":"https://github.com/citation-style-language/schema/raw/master/csl-citation.json"}</w:instrText>
          </w:r>
          <w:r w:rsidR="00241EBD">
            <w:fldChar w:fldCharType="separate"/>
          </w:r>
          <w:r w:rsidR="003060AF" w:rsidRPr="003060AF">
            <w:rPr>
              <w:noProof/>
            </w:rPr>
            <w:t>[35]</w:t>
          </w:r>
          <w:r w:rsidR="00241EBD">
            <w:fldChar w:fldCharType="end"/>
          </w:r>
          <w:r w:rsidR="00EC2FDB">
            <w:t>.</w:t>
          </w:r>
          <w:r w:rsidR="008B478F">
            <w:t xml:space="preserve"> Zwei dieser Methoden, welche je zu guten </w:t>
          </w:r>
          <w:r w:rsidR="002A5FF5">
            <w:t>Ergebnissen</w:t>
          </w:r>
          <w:r w:rsidR="008B478F">
            <w:t xml:space="preserve"> geführt hatten, werden in der </w:t>
          </w:r>
          <w:r w:rsidR="000A6647">
            <w:t>Arbeit von</w:t>
          </w:r>
          <w:r w:rsidR="00E04F7B">
            <w:t xml:space="preserve"> </w:t>
          </w:r>
          <w:r w:rsidR="00E04F7B" w:rsidRPr="00E04F7B">
            <w:rPr>
              <w:i/>
              <w:iCs/>
              <w:shd w:val="clear" w:color="auto" w:fill="FFFFFF"/>
            </w:rPr>
            <w:t>Döring K, Qaseem A, Becer M, Li J, Mishra P, Gao M, et al.</w:t>
          </w:r>
          <w:r w:rsidR="00E04F7B">
            <w:rPr>
              <w:i/>
              <w:iCs/>
              <w:shd w:val="clear" w:color="auto" w:fill="FFFFFF"/>
            </w:rPr>
            <w:t xml:space="preserve"> </w:t>
          </w:r>
          <w:r w:rsidR="00E04F7B">
            <w:rPr>
              <w:shd w:val="clear" w:color="auto" w:fill="FFFFFF"/>
            </w:rPr>
            <w:t>zur Extraktion von CPI</w:t>
          </w:r>
          <w:r w:rsidR="00E04F7B">
            <w:rPr>
              <w:shd w:val="clear" w:color="auto" w:fill="FFFFFF"/>
            </w:rPr>
            <w:noBreakHyphen/>
            <w:t xml:space="preserve">Paaren aus der Literatur verwendet </w:t>
          </w:r>
          <w:r w:rsidR="00E04F7B">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E04F7B">
            <w:rPr>
              <w:shd w:val="clear" w:color="auto" w:fill="FFFFFF"/>
            </w:rPr>
            <w:fldChar w:fldCharType="separate"/>
          </w:r>
          <w:r w:rsidR="003060AF" w:rsidRPr="003060AF">
            <w:rPr>
              <w:noProof/>
              <w:shd w:val="clear" w:color="auto" w:fill="FFFFFF"/>
            </w:rPr>
            <w:t>[36]</w:t>
          </w:r>
          <w:r w:rsidR="00E04F7B">
            <w:rPr>
              <w:shd w:val="clear" w:color="auto" w:fill="FFFFFF"/>
            </w:rPr>
            <w:fldChar w:fldCharType="end"/>
          </w:r>
          <w:r w:rsidR="00E04F7B">
            <w:rPr>
              <w:shd w:val="clear" w:color="auto" w:fill="FFFFFF"/>
            </w:rPr>
            <w:t xml:space="preserve"> (siehe</w:t>
          </w:r>
          <w:r w:rsidR="002A5FF5">
            <w:rPr>
              <w:shd w:val="clear" w:color="auto" w:fill="FFFFFF"/>
            </w:rPr>
            <w:t xml:space="preserve"> </w:t>
          </w:r>
          <w:r w:rsidR="002A5FF5" w:rsidRPr="002A5FF5">
            <w:rPr>
              <w:i/>
              <w:iCs/>
              <w:shd w:val="clear" w:color="auto" w:fill="FFFFFF"/>
            </w:rPr>
            <w:fldChar w:fldCharType="begin"/>
          </w:r>
          <w:r w:rsidR="002A5FF5" w:rsidRPr="002A5FF5">
            <w:rPr>
              <w:i/>
              <w:iCs/>
              <w:shd w:val="clear" w:color="auto" w:fill="FFFFFF"/>
            </w:rPr>
            <w:instrText xml:space="preserve"> REF _Ref66457674 \h </w:instrText>
          </w:r>
          <w:r w:rsidR="002A5FF5">
            <w:rPr>
              <w:i/>
              <w:iCs/>
              <w:shd w:val="clear" w:color="auto" w:fill="FFFFFF"/>
            </w:rPr>
            <w:instrText xml:space="preserve"> \* MERGEFORMAT </w:instrText>
          </w:r>
          <w:r w:rsidR="002A5FF5" w:rsidRPr="002A5FF5">
            <w:rPr>
              <w:i/>
              <w:iCs/>
              <w:shd w:val="clear" w:color="auto" w:fill="FFFFFF"/>
            </w:rPr>
          </w:r>
          <w:r w:rsidR="002A5FF5" w:rsidRPr="002A5FF5">
            <w:rPr>
              <w:i/>
              <w:iCs/>
              <w:shd w:val="clear" w:color="auto" w:fill="FFFFFF"/>
            </w:rPr>
            <w:fldChar w:fldCharType="separate"/>
          </w:r>
          <w:r w:rsidR="003B68D4" w:rsidRPr="003B68D4">
            <w:rPr>
              <w:i/>
              <w:iCs/>
              <w:shd w:val="clear" w:color="auto" w:fill="FFFFFF"/>
            </w:rPr>
            <w:t>Automated recognition of functional compound-protein relationships in literature (2020)</w:t>
          </w:r>
          <w:r w:rsidR="002A5FF5" w:rsidRPr="002A5FF5">
            <w:rPr>
              <w:i/>
              <w:iCs/>
              <w:shd w:val="clear" w:color="auto" w:fill="FFFFFF"/>
            </w:rPr>
            <w:fldChar w:fldCharType="end"/>
          </w:r>
          <w:r w:rsidR="002A5FF5" w:rsidRPr="002A5FF5">
            <w:rPr>
              <w:shd w:val="clear" w:color="auto" w:fill="FFFFFF"/>
            </w:rPr>
            <w:t>)</w:t>
          </w:r>
          <w:r w:rsidR="002A5FF5">
            <w:rPr>
              <w:shd w:val="clear" w:color="auto" w:fill="FFFFFF"/>
            </w:rPr>
            <w:t>.</w:t>
          </w:r>
          <w:r w:rsidR="00690AC1">
            <w:rPr>
              <w:shd w:val="clear" w:color="auto" w:fill="FFFFFF"/>
            </w:rPr>
            <w:t xml:space="preserve"> </w:t>
          </w:r>
          <w:r w:rsidR="000714CD">
            <w:rPr>
              <w:shd w:val="clear" w:color="auto" w:fill="FFFFFF"/>
            </w:rPr>
            <w:t xml:space="preserve">Erst seit den letzten Jahren </w:t>
          </w:r>
          <w:r w:rsidR="00DB6F7C">
            <w:rPr>
              <w:shd w:val="clear" w:color="auto" w:fill="FFFFFF"/>
            </w:rPr>
            <w:t xml:space="preserve">werden als Klassifikatoren verschiedene Arten </w:t>
          </w:r>
          <w:r w:rsidR="00BF0175">
            <w:rPr>
              <w:shd w:val="clear" w:color="auto" w:fill="FFFFFF"/>
            </w:rPr>
            <w:t>von Modellen</w:t>
          </w:r>
          <w:r w:rsidR="000714CD">
            <w:rPr>
              <w:shd w:val="clear" w:color="auto" w:fill="FFFFFF"/>
            </w:rPr>
            <w:t xml:space="preserve"> des tiefen Lernens </w:t>
          </w:r>
          <w:r w:rsidR="00DB6F7C">
            <w:rPr>
              <w:shd w:val="clear" w:color="auto" w:fill="FFFFFF"/>
            </w:rPr>
            <w:t>verwendet</w:t>
          </w:r>
          <w:r w:rsidR="000066B1">
            <w:rPr>
              <w:shd w:val="clear" w:color="auto" w:fill="FFFFFF"/>
            </w:rPr>
            <w:t>,</w:t>
          </w:r>
          <w:r w:rsidR="00C954CC">
            <w:rPr>
              <w:shd w:val="clear" w:color="auto" w:fill="FFFFFF"/>
            </w:rPr>
            <w:t xml:space="preserve"> wie </w:t>
          </w:r>
          <w:r w:rsidR="000066B1">
            <w:rPr>
              <w:shd w:val="clear" w:color="auto" w:fill="FFFFFF"/>
            </w:rPr>
            <w:t xml:space="preserve">z.B. </w:t>
          </w:r>
          <w:r w:rsidR="001C0E3E">
            <w:rPr>
              <w:shd w:val="clear" w:color="auto" w:fill="FFFFFF"/>
            </w:rPr>
            <w:t xml:space="preserve">RNN </w:t>
          </w:r>
          <w:r w:rsidR="001C0E3E">
            <w:rPr>
              <w:shd w:val="clear" w:color="auto" w:fill="FFFFFF"/>
            </w:rPr>
            <w:fldChar w:fldCharType="begin" w:fldLock="1"/>
          </w:r>
          <w:r w:rsidR="00C07114">
            <w:rPr>
              <w:shd w:val="clear" w:color="auto" w:fill="FFFFFF"/>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7]","plainTextFormattedCitation":"[37]","previouslyFormattedCitation":"[37]"},"properties":{"noteIndex":0},"schema":"https://github.com/citation-style-language/schema/raw/master/csl-citation.json"}</w:instrText>
          </w:r>
          <w:r w:rsidR="001C0E3E">
            <w:rPr>
              <w:shd w:val="clear" w:color="auto" w:fill="FFFFFF"/>
            </w:rPr>
            <w:fldChar w:fldCharType="separate"/>
          </w:r>
          <w:r w:rsidR="003060AF" w:rsidRPr="003060AF">
            <w:rPr>
              <w:noProof/>
              <w:shd w:val="clear" w:color="auto" w:fill="FFFFFF"/>
            </w:rPr>
            <w:t>[37]</w:t>
          </w:r>
          <w:r w:rsidR="001C0E3E">
            <w:rPr>
              <w:shd w:val="clear" w:color="auto" w:fill="FFFFFF"/>
            </w:rPr>
            <w:fldChar w:fldCharType="end"/>
          </w:r>
          <w:r w:rsidR="001C0E3E">
            <w:rPr>
              <w:shd w:val="clear" w:color="auto" w:fill="FFFFFF"/>
            </w:rPr>
            <w:t>.</w:t>
          </w:r>
          <w:r w:rsidR="0066742B">
            <w:rPr>
              <w:shd w:val="clear" w:color="auto" w:fill="FFFFFF"/>
            </w:rPr>
            <w:t xml:space="preserve"> S</w:t>
          </w:r>
          <w:r w:rsidR="005A2A74">
            <w:rPr>
              <w:shd w:val="clear" w:color="auto" w:fill="FFFFFF"/>
            </w:rPr>
            <w:t>ehr</w:t>
          </w:r>
          <w:r w:rsidR="0066742B">
            <w:rPr>
              <w:shd w:val="clear" w:color="auto" w:fill="FFFFFF"/>
            </w:rPr>
            <w:t xml:space="preserve"> richtungsweisend</w:t>
          </w:r>
          <w:r w:rsidR="000066B1">
            <w:rPr>
              <w:shd w:val="clear" w:color="auto" w:fill="FFFFFF"/>
            </w:rPr>
            <w:t xml:space="preserve"> für</w:t>
          </w:r>
          <w:r w:rsidR="00F43D74">
            <w:rPr>
              <w:shd w:val="clear" w:color="auto" w:fill="FFFFFF"/>
            </w:rPr>
            <w:t xml:space="preserve"> </w:t>
          </w:r>
          <w:r w:rsidR="000066B1">
            <w:rPr>
              <w:shd w:val="clear" w:color="auto" w:fill="FFFFFF"/>
            </w:rPr>
            <w:t xml:space="preserve">NLP ist </w:t>
          </w:r>
          <w:r w:rsidR="006F7DE6">
            <w:rPr>
              <w:shd w:val="clear" w:color="auto" w:fill="FFFFFF"/>
            </w:rPr>
            <w:t>d</w:t>
          </w:r>
          <w:r w:rsidR="00F154EE">
            <w:rPr>
              <w:shd w:val="clear" w:color="auto" w:fill="FFFFFF"/>
            </w:rPr>
            <w:t xml:space="preserve">ie Entwicklung </w:t>
          </w:r>
          <w:r w:rsidR="00AF3470">
            <w:rPr>
              <w:shd w:val="clear" w:color="auto" w:fill="FFFFFF"/>
            </w:rPr>
            <w:t xml:space="preserve">eines </w:t>
          </w:r>
          <w:r w:rsidR="00F154EE">
            <w:rPr>
              <w:shd w:val="clear" w:color="auto" w:fill="FFFFFF"/>
            </w:rPr>
            <w:t>vortrainierbaren</w:t>
          </w:r>
          <w:r w:rsidR="00AF3470">
            <w:rPr>
              <w:shd w:val="clear" w:color="auto" w:fill="FFFFFF"/>
            </w:rPr>
            <w:t xml:space="preserve"> allgemeinen</w:t>
          </w:r>
          <w:r w:rsidR="00F154EE">
            <w:rPr>
              <w:shd w:val="clear" w:color="auto" w:fill="FFFFFF"/>
            </w:rPr>
            <w:t xml:space="preserve"> Sprachmodels</w:t>
          </w:r>
          <w:r w:rsidR="00AF3470">
            <w:rPr>
              <w:shd w:val="clear" w:color="auto" w:fill="FFFFFF"/>
            </w:rPr>
            <w:t xml:space="preserve"> wie</w:t>
          </w:r>
          <w:r w:rsidR="00F154EE">
            <w:rPr>
              <w:shd w:val="clear" w:color="auto" w:fill="FFFFFF"/>
            </w:rPr>
            <w:t xml:space="preserve"> BERT</w:t>
          </w:r>
          <w:r w:rsidR="005C6720">
            <w:rPr>
              <w:shd w:val="clear" w:color="auto" w:fill="FFFFFF"/>
            </w:rPr>
            <w:t xml:space="preserve"> </w:t>
          </w:r>
          <w:r w:rsidR="005C6720">
            <w:rPr>
              <w:shd w:val="clear" w:color="auto" w:fill="FFFFFF"/>
            </w:rPr>
            <w:fldChar w:fldCharType="begin" w:fldLock="1"/>
          </w:r>
          <w:r w:rsidR="00C07114">
            <w:rPr>
              <w:shd w:val="clear" w:color="auto" w:fill="FFFFFF"/>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8]","plainTextFormattedCitation":"[38]","previouslyFormattedCitation":"[38]"},"properties":{"noteIndex":0},"schema":"https://github.com/citation-style-language/schema/raw/master/csl-citation.json"}</w:instrText>
          </w:r>
          <w:r w:rsidR="005C6720">
            <w:rPr>
              <w:shd w:val="clear" w:color="auto" w:fill="FFFFFF"/>
            </w:rPr>
            <w:fldChar w:fldCharType="separate"/>
          </w:r>
          <w:r w:rsidR="003060AF" w:rsidRPr="003060AF">
            <w:rPr>
              <w:noProof/>
              <w:shd w:val="clear" w:color="auto" w:fill="FFFFFF"/>
            </w:rPr>
            <w:t>[38]</w:t>
          </w:r>
          <w:r w:rsidR="005C6720">
            <w:rPr>
              <w:shd w:val="clear" w:color="auto" w:fill="FFFFFF"/>
            </w:rPr>
            <w:fldChar w:fldCharType="end"/>
          </w:r>
          <w:r w:rsidR="00AF3470">
            <w:rPr>
              <w:shd w:val="clear" w:color="auto" w:fill="FFFFFF"/>
            </w:rPr>
            <w:t xml:space="preserve"> oder ELMO </w:t>
          </w:r>
          <w:r w:rsidR="00AF3470">
            <w:rPr>
              <w:shd w:val="clear" w:color="auto" w:fill="FFFFFF"/>
            </w:rPr>
            <w:fldChar w:fldCharType="begin" w:fldLock="1"/>
          </w:r>
          <w:r w:rsidR="00C07114">
            <w:rPr>
              <w:shd w:val="clear" w:color="auto" w:fill="FFFFFF"/>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39]","plainTextFormattedCitation":"[39]","previouslyFormattedCitation":"[39]"},"properties":{"noteIndex":0},"schema":"https://github.com/citation-style-language/schema/raw/master/csl-citation.json"}</w:instrText>
          </w:r>
          <w:r w:rsidR="00AF3470">
            <w:rPr>
              <w:shd w:val="clear" w:color="auto" w:fill="FFFFFF"/>
            </w:rPr>
            <w:fldChar w:fldCharType="separate"/>
          </w:r>
          <w:r w:rsidR="003060AF" w:rsidRPr="003060AF">
            <w:rPr>
              <w:noProof/>
              <w:shd w:val="clear" w:color="auto" w:fill="FFFFFF"/>
            </w:rPr>
            <w:t>[39]</w:t>
          </w:r>
          <w:r w:rsidR="00AF3470">
            <w:rPr>
              <w:shd w:val="clear" w:color="auto" w:fill="FFFFFF"/>
            </w:rPr>
            <w:fldChar w:fldCharType="end"/>
          </w:r>
          <w:r w:rsidR="00E2191B">
            <w:rPr>
              <w:shd w:val="clear" w:color="auto" w:fill="FFFFFF"/>
            </w:rPr>
            <w:t xml:space="preserve">, </w:t>
          </w:r>
          <w:r w:rsidR="002C282A">
            <w:rPr>
              <w:shd w:val="clear" w:color="auto" w:fill="FFFFFF"/>
            </w:rPr>
            <w:t>welche u</w:t>
          </w:r>
          <w:r w:rsidR="00E2191B">
            <w:rPr>
              <w:shd w:val="clear" w:color="auto" w:fill="FFFFFF"/>
            </w:rPr>
            <w:t>nter anderem</w:t>
          </w:r>
          <w:r w:rsidR="002C282A">
            <w:rPr>
              <w:shd w:val="clear" w:color="auto" w:fill="FFFFFF"/>
            </w:rPr>
            <w:t xml:space="preserve"> zu </w:t>
          </w:r>
          <w:r w:rsidR="00E2191B">
            <w:t>Text Mining</w:t>
          </w:r>
          <w:r w:rsidR="002C282A">
            <w:t xml:space="preserve"> verwendet werden können</w:t>
          </w:r>
          <w:r w:rsidR="00F154EE">
            <w:rPr>
              <w:shd w:val="clear" w:color="auto" w:fill="FFFFFF"/>
            </w:rPr>
            <w:t>.</w:t>
          </w:r>
          <w:r w:rsidR="00925F97">
            <w:rPr>
              <w:shd w:val="clear" w:color="auto" w:fill="FFFFFF"/>
            </w:rPr>
            <w:t xml:space="preserve"> Das erfolgreiche </w:t>
          </w:r>
          <w:r w:rsidR="00694F1E">
            <w:rPr>
              <w:shd w:val="clear" w:color="auto" w:fill="FFFFFF"/>
            </w:rPr>
            <w:t>Spezialisieren</w:t>
          </w:r>
          <w:r w:rsidR="00925F97">
            <w:rPr>
              <w:shd w:val="clear" w:color="auto" w:fill="FFFFFF"/>
            </w:rPr>
            <w:t xml:space="preserve"> von BERT auf </w:t>
          </w:r>
          <w:r w:rsidR="00925F97" w:rsidRPr="00925F97">
            <w:rPr>
              <w:shd w:val="clear" w:color="auto" w:fill="FFFFFF"/>
            </w:rPr>
            <w:t>biomedizinisch</w:t>
          </w:r>
          <w:r w:rsidR="00925F97">
            <w:rPr>
              <w:shd w:val="clear" w:color="auto" w:fill="FFFFFF"/>
            </w:rPr>
            <w:t>e Texte gelingt</w:t>
          </w:r>
          <w:r w:rsidR="00E2191B">
            <w:rPr>
              <w:shd w:val="clear" w:color="auto" w:fill="FFFFFF"/>
            </w:rPr>
            <w:t xml:space="preserve"> 20</w:t>
          </w:r>
          <w:r w:rsidR="00DD6FFF">
            <w:rPr>
              <w:shd w:val="clear" w:color="auto" w:fill="FFFFFF"/>
            </w:rPr>
            <w:t>19</w:t>
          </w:r>
          <w:r w:rsidR="00706940">
            <w:rPr>
              <w:shd w:val="clear" w:color="auto" w:fill="FFFFFF"/>
            </w:rPr>
            <w:t xml:space="preserve"> </w:t>
          </w:r>
          <w:r w:rsidR="00706940">
            <w:rPr>
              <w:shd w:val="clear" w:color="auto" w:fill="FFFFFF"/>
            </w:rPr>
            <w:fldChar w:fldCharType="begin" w:fldLock="1"/>
          </w:r>
          <w:r w:rsidR="00C07114">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706940">
            <w:rPr>
              <w:shd w:val="clear" w:color="auto" w:fill="FFFFFF"/>
            </w:rPr>
            <w:fldChar w:fldCharType="separate"/>
          </w:r>
          <w:r w:rsidR="003060AF" w:rsidRPr="003060AF">
            <w:rPr>
              <w:noProof/>
              <w:shd w:val="clear" w:color="auto" w:fill="FFFFFF"/>
            </w:rPr>
            <w:t>[40]</w:t>
          </w:r>
          <w:r w:rsidR="00706940">
            <w:rPr>
              <w:shd w:val="clear" w:color="auto" w:fill="FFFFFF"/>
            </w:rPr>
            <w:fldChar w:fldCharType="end"/>
          </w:r>
          <w:r w:rsidR="008745CF">
            <w:rPr>
              <w:shd w:val="clear" w:color="auto" w:fill="FFFFFF"/>
            </w:rPr>
            <w:t xml:space="preserve"> (siehe</w:t>
          </w:r>
          <w:r w:rsidR="004F1D39">
            <w:rPr>
              <w:shd w:val="clear" w:color="auto" w:fill="FFFFFF"/>
            </w:rPr>
            <w:t xml:space="preserve"> </w:t>
          </w:r>
          <w:r w:rsidR="00187FE0" w:rsidRPr="00187FE0">
            <w:rPr>
              <w:i/>
              <w:iCs/>
              <w:shd w:val="clear" w:color="auto" w:fill="FFFFFF"/>
            </w:rPr>
            <w:fldChar w:fldCharType="begin"/>
          </w:r>
          <w:r w:rsidR="00187FE0" w:rsidRPr="00187FE0">
            <w:rPr>
              <w:i/>
              <w:iCs/>
              <w:shd w:val="clear" w:color="auto" w:fill="FFFFFF"/>
            </w:rPr>
            <w:instrText xml:space="preserve"> REF _Ref66537442 \h </w:instrText>
          </w:r>
          <w:r w:rsidR="00187FE0">
            <w:rPr>
              <w:i/>
              <w:iCs/>
              <w:shd w:val="clear" w:color="auto" w:fill="FFFFFF"/>
            </w:rPr>
            <w:instrText xml:space="preserve"> \* MERGEFORMAT </w:instrText>
          </w:r>
          <w:r w:rsidR="00187FE0" w:rsidRPr="00187FE0">
            <w:rPr>
              <w:i/>
              <w:iCs/>
              <w:shd w:val="clear" w:color="auto" w:fill="FFFFFF"/>
            </w:rPr>
          </w:r>
          <w:r w:rsidR="00187FE0" w:rsidRPr="00187FE0">
            <w:rPr>
              <w:i/>
              <w:iCs/>
              <w:shd w:val="clear" w:color="auto" w:fill="FFFFFF"/>
            </w:rPr>
            <w:fldChar w:fldCharType="separate"/>
          </w:r>
          <w:r w:rsidR="003B68D4" w:rsidRPr="003B68D4">
            <w:rPr>
              <w:i/>
              <w:iCs/>
              <w:shd w:val="clear" w:color="auto" w:fill="FFFFFF"/>
            </w:rPr>
            <w:t>BioBERT: a pre-trained biomedical language representation model for biomedical text mining (2019</w:t>
          </w:r>
          <w:r w:rsidR="003B68D4">
            <w:rPr>
              <w:shd w:val="clear" w:color="auto" w:fill="FFFFFF"/>
            </w:rPr>
            <w:t>)</w:t>
          </w:r>
          <w:r w:rsidR="00187FE0" w:rsidRPr="00187FE0">
            <w:rPr>
              <w:i/>
              <w:iCs/>
              <w:shd w:val="clear" w:color="auto" w:fill="FFFFFF"/>
            </w:rPr>
            <w:fldChar w:fldCharType="end"/>
          </w:r>
          <w:r w:rsidR="008745CF">
            <w:rPr>
              <w:shd w:val="clear" w:color="auto" w:fill="FFFFFF"/>
            </w:rPr>
            <w:t>)</w:t>
          </w:r>
          <w:r w:rsidR="00706940">
            <w:rPr>
              <w:shd w:val="clear" w:color="auto" w:fill="FFFFFF"/>
            </w:rPr>
            <w:t>.</w:t>
          </w:r>
          <w:r w:rsidR="006C0F2C">
            <w:rPr>
              <w:shd w:val="clear" w:color="auto" w:fill="FFFFFF"/>
            </w:rPr>
            <w:t xml:space="preserve"> </w:t>
          </w:r>
        </w:p>
        <w:p w14:paraId="13A6F5AA" w14:textId="77777777" w:rsidR="00803759" w:rsidRDefault="00803759" w:rsidP="006D0CE0"/>
        <w:p w14:paraId="351B3BC6" w14:textId="421D1F60" w:rsidR="006D0CE0" w:rsidRPr="006D0CE0" w:rsidRDefault="006D0CE0" w:rsidP="006D0CE0">
          <w:r>
            <w:t>Im Folgenden werden die beiden für diese Bachelorarbeit wichtigen</w:t>
          </w:r>
          <w:r w:rsidR="00925F97">
            <w:t xml:space="preserve"> </w:t>
          </w:r>
          <w:r>
            <w:t xml:space="preserve"> </w:t>
          </w:r>
          <w:r w:rsidR="00170093">
            <w:t>wissenschaftlichen</w:t>
          </w:r>
          <w:r>
            <w:t xml:space="preserve"> Arbeiten</w:t>
          </w:r>
          <w:r w:rsidR="00925F97">
            <w:t xml:space="preserve"> </w:t>
          </w:r>
          <w:r w:rsidR="00925F97">
            <w:fldChar w:fldCharType="begin" w:fldLock="1"/>
          </w:r>
          <w:r w:rsidR="00C07114">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925F97">
            <w:fldChar w:fldCharType="separate"/>
          </w:r>
          <w:r w:rsidR="003060AF" w:rsidRPr="003060AF">
            <w:rPr>
              <w:noProof/>
            </w:rPr>
            <w:t>[36]</w:t>
          </w:r>
          <w:r w:rsidR="00925F97">
            <w:fldChar w:fldCharType="end"/>
          </w:r>
          <w:r w:rsidR="00925F97">
            <w:t xml:space="preserve">, </w:t>
          </w:r>
          <w:r w:rsidR="00925F97">
            <w:fldChar w:fldCharType="begin" w:fldLock="1"/>
          </w:r>
          <w:r w:rsidR="00C07114">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925F97">
            <w:fldChar w:fldCharType="separate"/>
          </w:r>
          <w:r w:rsidR="003060AF" w:rsidRPr="003060AF">
            <w:rPr>
              <w:noProof/>
            </w:rPr>
            <w:t>[40]</w:t>
          </w:r>
          <w:r w:rsidR="00925F97">
            <w:fldChar w:fldCharType="end"/>
          </w:r>
          <w:r>
            <w:t xml:space="preserve"> näher beschrieben.</w:t>
          </w:r>
        </w:p>
        <w:p w14:paraId="08B17FEC" w14:textId="74FD306B" w:rsidR="00187F5F" w:rsidRDefault="00E04F7B" w:rsidP="003F4A6F">
          <w:pPr>
            <w:pStyle w:val="berschrift4"/>
            <w:rPr>
              <w:shd w:val="clear" w:color="auto" w:fill="FFFFFF"/>
            </w:rPr>
          </w:pPr>
          <w:bookmarkStart w:id="68" w:name="_Ref66457674"/>
          <w:r w:rsidRPr="00E04F7B">
            <w:rPr>
              <w:shd w:val="clear" w:color="auto" w:fill="FFFFFF"/>
            </w:rPr>
            <w:t>Automated recognition of functional compound-protein relationships in literature</w:t>
          </w:r>
          <w:r>
            <w:rPr>
              <w:shd w:val="clear" w:color="auto" w:fill="FFFFFF"/>
            </w:rPr>
            <w:t xml:space="preserve"> (2020)</w:t>
          </w:r>
          <w:bookmarkEnd w:id="68"/>
          <w:r w:rsidR="003F4A6F">
            <w:rPr>
              <w:shd w:val="clear" w:color="auto" w:fill="FFFFFF"/>
            </w:rPr>
            <w:t xml:space="preserve"> </w:t>
          </w:r>
        </w:p>
        <w:p w14:paraId="00EEEFC2" w14:textId="32CAC0D2" w:rsidR="001238CB" w:rsidRPr="00E6013C" w:rsidRDefault="00D042C2" w:rsidP="00E407A6">
          <w:pPr>
            <w:rPr>
              <w:shd w:val="clear" w:color="auto" w:fill="FFFFFF"/>
            </w:rPr>
          </w:pPr>
          <w:r>
            <w:rPr>
              <w:shd w:val="clear" w:color="auto" w:fill="FFFFFF"/>
            </w:rPr>
            <w:t xml:space="preserve">In </w:t>
          </w:r>
          <w:r w:rsidR="00D3003E">
            <w:rPr>
              <w:shd w:val="clear" w:color="auto" w:fill="FFFFFF"/>
            </w:rPr>
            <w:t>d</w:t>
          </w:r>
          <w:r w:rsidR="002A5FF5">
            <w:rPr>
              <w:shd w:val="clear" w:color="auto" w:fill="FFFFFF"/>
            </w:rPr>
            <w:t>ieser</w:t>
          </w:r>
          <w:r>
            <w:rPr>
              <w:shd w:val="clear" w:color="auto" w:fill="FFFFFF"/>
            </w:rPr>
            <w:t xml:space="preserve"> Arbeit</w:t>
          </w:r>
          <w:r w:rsidR="00D3003E">
            <w:rPr>
              <w:shd w:val="clear" w:color="auto" w:fill="FFFFFF"/>
            </w:rPr>
            <w:t xml:space="preserve"> von </w:t>
          </w:r>
          <w:r w:rsidR="00D3003E" w:rsidRPr="00E04F7B">
            <w:rPr>
              <w:i/>
              <w:iCs/>
              <w:shd w:val="clear" w:color="auto" w:fill="FFFFFF"/>
            </w:rPr>
            <w:t>Döring K, Qaseem A, Becer M, Li J, Mishra P, Gao M, et al.</w:t>
          </w:r>
          <w:r w:rsidR="00D3003E" w:rsidRPr="00D3003E">
            <w:rPr>
              <w:shd w:val="clear" w:color="auto" w:fill="FFFFFF"/>
            </w:rPr>
            <w:t xml:space="preserve"> </w:t>
          </w:r>
          <w:r w:rsidR="002A5FF5">
            <w:rPr>
              <w:shd w:val="clear" w:color="auto" w:fill="FFFFFF"/>
            </w:rPr>
            <w:t>aus dem</w:t>
          </w:r>
          <w:r w:rsidR="00D3003E">
            <w:rPr>
              <w:shd w:val="clear" w:color="auto" w:fill="FFFFFF"/>
            </w:rPr>
            <w:t xml:space="preserve"> Jahr </w:t>
          </w:r>
          <w:r w:rsidR="00D3003E" w:rsidRPr="00D3003E">
            <w:rPr>
              <w:shd w:val="clear" w:color="auto" w:fill="FFFFFF"/>
            </w:rPr>
            <w:t>2020</w:t>
          </w:r>
          <w:r w:rsidR="00D3003E">
            <w:rPr>
              <w:shd w:val="clear" w:color="auto" w:fill="FFFFFF"/>
            </w:rPr>
            <w:t xml:space="preserve"> </w:t>
          </w:r>
          <w:r w:rsidR="008A7C12">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8A7C12">
            <w:rPr>
              <w:shd w:val="clear" w:color="auto" w:fill="FFFFFF"/>
            </w:rPr>
            <w:fldChar w:fldCharType="separate"/>
          </w:r>
          <w:r w:rsidR="003060AF" w:rsidRPr="003060AF">
            <w:rPr>
              <w:noProof/>
              <w:shd w:val="clear" w:color="auto" w:fill="FFFFFF"/>
            </w:rPr>
            <w:t>[36]</w:t>
          </w:r>
          <w:r w:rsidR="008A7C12">
            <w:rPr>
              <w:shd w:val="clear" w:color="auto" w:fill="FFFFFF"/>
            </w:rPr>
            <w:fldChar w:fldCharType="end"/>
          </w:r>
          <w:r w:rsidR="008A7C12">
            <w:rPr>
              <w:shd w:val="clear" w:color="auto" w:fill="FFFFFF"/>
            </w:rPr>
            <w:t xml:space="preserve"> </w:t>
          </w:r>
          <w:r>
            <w:rPr>
              <w:shd w:val="clear" w:color="auto" w:fill="FFFFFF"/>
            </w:rPr>
            <w:t>wurde</w:t>
          </w:r>
          <w:r w:rsidR="00CB42E3">
            <w:rPr>
              <w:shd w:val="clear" w:color="auto" w:fill="FFFFFF"/>
            </w:rPr>
            <w:t>n</w:t>
          </w:r>
          <w:r>
            <w:rPr>
              <w:shd w:val="clear" w:color="auto" w:fill="FFFFFF"/>
            </w:rPr>
            <w:t xml:space="preserve"> d</w:t>
          </w:r>
          <w:r w:rsidR="00CB42E3">
            <w:rPr>
              <w:shd w:val="clear" w:color="auto" w:fill="FFFFFF"/>
            </w:rPr>
            <w:t>ie</w:t>
          </w:r>
          <w:r>
            <w:rPr>
              <w:shd w:val="clear" w:color="auto" w:fill="FFFFFF"/>
            </w:rPr>
            <w:t xml:space="preserve"> beiden Kern-Methoden </w:t>
          </w:r>
          <w:r w:rsidRPr="00D042C2">
            <w:rPr>
              <w:i/>
              <w:iCs/>
              <w:shd w:val="clear" w:color="auto" w:fill="FFFFFF"/>
            </w:rPr>
            <w:t>all-paths graph</w:t>
          </w:r>
          <w:r>
            <w:rPr>
              <w:i/>
              <w:iCs/>
              <w:shd w:val="clear" w:color="auto" w:fill="FFFFFF"/>
            </w:rPr>
            <w:t xml:space="preserve"> </w:t>
          </w:r>
          <w:r w:rsidRPr="00D042C2">
            <w:rPr>
              <w:shd w:val="clear" w:color="auto" w:fill="FFFFFF"/>
            </w:rPr>
            <w:t>und</w:t>
          </w:r>
          <w:r>
            <w:rPr>
              <w:shd w:val="clear" w:color="auto" w:fill="FFFFFF"/>
            </w:rPr>
            <w:t xml:space="preserve"> </w:t>
          </w:r>
          <w:r w:rsidRPr="00D042C2">
            <w:rPr>
              <w:i/>
              <w:iCs/>
              <w:shd w:val="clear" w:color="auto" w:fill="FFFFFF"/>
            </w:rPr>
            <w:t>shallow linguistic</w:t>
          </w:r>
          <w:r>
            <w:rPr>
              <w:i/>
              <w:iCs/>
              <w:shd w:val="clear" w:color="auto" w:fill="FFFFFF"/>
            </w:rPr>
            <w:t xml:space="preserve"> </w:t>
          </w:r>
          <w:r>
            <w:rPr>
              <w:shd w:val="clear" w:color="auto" w:fill="FFFFFF"/>
            </w:rPr>
            <w:t>mittels eines eigen</w:t>
          </w:r>
          <w:r w:rsidR="00753723">
            <w:rPr>
              <w:shd w:val="clear" w:color="auto" w:fill="FFFFFF"/>
            </w:rPr>
            <w:t xml:space="preserve"> erstellten Datensatzes kreuzvalidiert</w:t>
          </w:r>
          <w:r w:rsidR="00331B49">
            <w:rPr>
              <w:shd w:val="clear" w:color="auto" w:fill="FFFFFF"/>
            </w:rPr>
            <w:t xml:space="preserve"> und anschließend zum CPI</w:t>
          </w:r>
          <w:r w:rsidR="00C954CC">
            <w:rPr>
              <w:shd w:val="clear" w:color="auto" w:fill="FFFFFF"/>
            </w:rPr>
            <w:t xml:space="preserve"> </w:t>
          </w:r>
          <w:r w:rsidR="00331B49">
            <w:rPr>
              <w:shd w:val="clear" w:color="auto" w:fill="FFFFFF"/>
            </w:rPr>
            <w:t xml:space="preserve">Text Mining </w:t>
          </w:r>
          <w:r w:rsidR="00C25DFF">
            <w:rPr>
              <w:shd w:val="clear" w:color="auto" w:fill="FFFFFF"/>
            </w:rPr>
            <w:t>aus den Titeln und Abstracts aller vor Juli 2019 veröffentlichen PubMed Artikel verwendet</w:t>
          </w:r>
          <w:r w:rsidR="00CB42E3">
            <w:rPr>
              <w:shd w:val="clear" w:color="auto" w:fill="FFFFFF"/>
            </w:rPr>
            <w:t>.</w:t>
          </w:r>
          <w:r w:rsidR="00DB5953">
            <w:rPr>
              <w:shd w:val="clear" w:color="auto" w:fill="FFFFFF"/>
            </w:rPr>
            <w:t xml:space="preserve"> </w:t>
          </w:r>
          <w:r w:rsidR="00896956">
            <w:rPr>
              <w:shd w:val="clear" w:color="auto" w:fill="FFFFFF"/>
            </w:rPr>
            <w:t xml:space="preserve">Die </w:t>
          </w:r>
          <w:r w:rsidR="008A0769">
            <w:rPr>
              <w:shd w:val="clear" w:color="auto" w:fill="FFFFFF"/>
            </w:rPr>
            <w:t>Hauptidee dieser Kern</w:t>
          </w:r>
          <w:r w:rsidR="009C7D02">
            <w:rPr>
              <w:shd w:val="clear" w:color="auto" w:fill="FFFFFF"/>
            </w:rPr>
            <w:noBreakHyphen/>
          </w:r>
          <w:r w:rsidR="008A0769">
            <w:rPr>
              <w:shd w:val="clear" w:color="auto" w:fill="FFFFFF"/>
            </w:rPr>
            <w:t>Methoden ist</w:t>
          </w:r>
          <w:r w:rsidR="00B143B3">
            <w:rPr>
              <w:shd w:val="clear" w:color="auto" w:fill="FFFFFF"/>
            </w:rPr>
            <w:t xml:space="preserve"> es</w:t>
          </w:r>
          <w:r w:rsidR="009C7D02">
            <w:rPr>
              <w:shd w:val="clear" w:color="auto" w:fill="FFFFFF"/>
            </w:rPr>
            <w:t>,</w:t>
          </w:r>
          <w:r w:rsidR="008A0769">
            <w:rPr>
              <w:shd w:val="clear" w:color="auto" w:fill="FFFFFF"/>
            </w:rPr>
            <w:t xml:space="preserve"> die Ähnlichkeit der beiden Entitäten anhand der Ähnlichkeiten</w:t>
          </w:r>
          <w:r w:rsidR="009266DF">
            <w:rPr>
              <w:shd w:val="clear" w:color="auto" w:fill="FFFFFF"/>
            </w:rPr>
            <w:t xml:space="preserve"> in der Unterstruktur des Satzes</w:t>
          </w:r>
          <w:r w:rsidR="009C7D02">
            <w:rPr>
              <w:shd w:val="clear" w:color="auto" w:fill="FFFFFF"/>
            </w:rPr>
            <w:t xml:space="preserve"> zu bestimmen</w:t>
          </w:r>
          <w:r w:rsidR="008A7C12">
            <w:rPr>
              <w:shd w:val="clear" w:color="auto" w:fill="FFFFFF"/>
            </w:rPr>
            <w:t xml:space="preserve">. </w:t>
          </w:r>
          <w:r w:rsidR="001238CB">
            <w:rPr>
              <w:shd w:val="clear" w:color="auto" w:fill="FFFFFF"/>
            </w:rPr>
            <w:t xml:space="preserve">Bei der </w:t>
          </w:r>
          <w:r w:rsidR="001238CB" w:rsidRPr="001238CB">
            <w:rPr>
              <w:i/>
              <w:iCs/>
            </w:rPr>
            <w:t>all</w:t>
          </w:r>
          <w:r w:rsidR="001238CB" w:rsidRPr="001238CB">
            <w:rPr>
              <w:i/>
              <w:iCs/>
            </w:rPr>
            <w:noBreakHyphen/>
            <w:t>paths graph</w:t>
          </w:r>
          <w:r w:rsidR="001238CB">
            <w:rPr>
              <w:i/>
              <w:iCs/>
              <w:shd w:val="clear" w:color="auto" w:fill="FFFFFF"/>
            </w:rPr>
            <w:t xml:space="preserve"> </w:t>
          </w:r>
          <w:r w:rsidR="001238CB" w:rsidRPr="001238CB">
            <w:rPr>
              <w:shd w:val="clear" w:color="auto" w:fill="FFFFFF"/>
            </w:rPr>
            <w:t>Kern</w:t>
          </w:r>
          <w:r w:rsidR="00B143B3">
            <w:rPr>
              <w:shd w:val="clear" w:color="auto" w:fill="FFFFFF"/>
            </w:rPr>
            <w:t>-M</w:t>
          </w:r>
          <w:r w:rsidR="001238CB" w:rsidRPr="001238CB">
            <w:rPr>
              <w:shd w:val="clear" w:color="auto" w:fill="FFFFFF"/>
            </w:rPr>
            <w:t>ethode</w:t>
          </w:r>
          <w:r w:rsidR="001238CB">
            <w:rPr>
              <w:shd w:val="clear" w:color="auto" w:fill="FFFFFF"/>
            </w:rPr>
            <w:t xml:space="preserve"> wird ein Abhängigkeits-Graph der Satzstruktur verwendet, um </w:t>
          </w:r>
          <w:r w:rsidR="00B143B3">
            <w:rPr>
              <w:shd w:val="clear" w:color="auto" w:fill="FFFFFF"/>
            </w:rPr>
            <w:t>die</w:t>
          </w:r>
          <w:r w:rsidR="001238CB">
            <w:rPr>
              <w:shd w:val="clear" w:color="auto" w:fill="FFFFFF"/>
            </w:rPr>
            <w:t xml:space="preserve"> Ä</w:t>
          </w:r>
          <w:r w:rsidR="00606051">
            <w:rPr>
              <w:shd w:val="clear" w:color="auto" w:fill="FFFFFF"/>
            </w:rPr>
            <w:t>h</w:t>
          </w:r>
          <w:r w:rsidR="001238CB">
            <w:rPr>
              <w:shd w:val="clear" w:color="auto" w:fill="FFFFFF"/>
            </w:rPr>
            <w:t>nlichkeiten</w:t>
          </w:r>
          <w:r w:rsidR="00366CA4">
            <w:rPr>
              <w:shd w:val="clear" w:color="auto" w:fill="FFFFFF"/>
            </w:rPr>
            <w:t xml:space="preserve"> mit Hilfe von gewichteten Pfaden</w:t>
          </w:r>
          <w:r w:rsidR="001238CB">
            <w:rPr>
              <w:shd w:val="clear" w:color="auto" w:fill="FFFFFF"/>
            </w:rPr>
            <w:t xml:space="preserve"> zu </w:t>
          </w:r>
          <w:r w:rsidR="00606051">
            <w:rPr>
              <w:shd w:val="clear" w:color="auto" w:fill="FFFFFF"/>
            </w:rPr>
            <w:t>bestimmen</w:t>
          </w:r>
          <w:r w:rsidR="001238CB">
            <w:rPr>
              <w:shd w:val="clear" w:color="auto" w:fill="FFFFFF"/>
            </w:rPr>
            <w:t>.</w:t>
          </w:r>
          <w:r w:rsidR="00250C17">
            <w:rPr>
              <w:shd w:val="clear" w:color="auto" w:fill="FFFFFF"/>
            </w:rPr>
            <w:t xml:space="preserve"> </w:t>
          </w:r>
          <w:r w:rsidR="0007567C">
            <w:rPr>
              <w:shd w:val="clear" w:color="auto" w:fill="FFFFFF"/>
            </w:rPr>
            <w:t>D</w:t>
          </w:r>
          <w:r w:rsidR="00B143B3">
            <w:rPr>
              <w:shd w:val="clear" w:color="auto" w:fill="FFFFFF"/>
            </w:rPr>
            <w:t xml:space="preserve">ie </w:t>
          </w:r>
          <w:r w:rsidR="00E6013C" w:rsidRPr="00E6013C">
            <w:rPr>
              <w:i/>
              <w:iCs/>
              <w:shd w:val="clear" w:color="auto" w:fill="FFFFFF"/>
            </w:rPr>
            <w:t>shallow linguistic</w:t>
          </w:r>
          <w:r w:rsidR="00E6013C">
            <w:rPr>
              <w:shd w:val="clear" w:color="auto" w:fill="FFFFFF"/>
            </w:rPr>
            <w:t xml:space="preserve"> Kern</w:t>
          </w:r>
          <w:r w:rsidR="00B143B3">
            <w:rPr>
              <w:shd w:val="clear" w:color="auto" w:fill="FFFFFF"/>
            </w:rPr>
            <w:t>-M</w:t>
          </w:r>
          <w:r w:rsidR="00E6013C">
            <w:rPr>
              <w:shd w:val="clear" w:color="auto" w:fill="FFFFFF"/>
            </w:rPr>
            <w:t>ethode</w:t>
          </w:r>
          <w:r w:rsidR="0007567C">
            <w:rPr>
              <w:shd w:val="clear" w:color="auto" w:fill="FFFFFF"/>
            </w:rPr>
            <w:t xml:space="preserve"> setzt sich als Summe aus zwei Kernen zusammen, welche</w:t>
          </w:r>
          <w:r w:rsidR="001259B4">
            <w:rPr>
              <w:shd w:val="clear" w:color="auto" w:fill="FFFFFF"/>
            </w:rPr>
            <w:t xml:space="preserve"> nur einen kleinen Bereich an Wörtern um die Entitäten berücksichtigen</w:t>
          </w:r>
          <w:r w:rsidR="0007567C">
            <w:rPr>
              <w:shd w:val="clear" w:color="auto" w:fill="FFFFFF"/>
            </w:rPr>
            <w:t>. Die</w:t>
          </w:r>
          <w:r w:rsidR="001259B4">
            <w:rPr>
              <w:shd w:val="clear" w:color="auto" w:fill="FFFFFF"/>
            </w:rPr>
            <w:t xml:space="preserve"> resultierende</w:t>
          </w:r>
          <w:r w:rsidR="0007567C">
            <w:rPr>
              <w:shd w:val="clear" w:color="auto" w:fill="FFFFFF"/>
            </w:rPr>
            <w:t xml:space="preserve"> Ä</w:t>
          </w:r>
          <w:r w:rsidR="001259B4">
            <w:rPr>
              <w:shd w:val="clear" w:color="auto" w:fill="FFFFFF"/>
            </w:rPr>
            <w:t>h</w:t>
          </w:r>
          <w:r w:rsidR="0007567C">
            <w:rPr>
              <w:shd w:val="clear" w:color="auto" w:fill="FFFFFF"/>
            </w:rPr>
            <w:t>nlichkeit des Entitäten</w:t>
          </w:r>
          <w:r w:rsidR="004F3FF1">
            <w:rPr>
              <w:shd w:val="clear" w:color="auto" w:fill="FFFFFF"/>
            </w:rPr>
            <w:t>-P</w:t>
          </w:r>
          <w:r w:rsidR="0007567C">
            <w:rPr>
              <w:shd w:val="clear" w:color="auto" w:fill="FFFFFF"/>
            </w:rPr>
            <w:t>aars ergibt sich</w:t>
          </w:r>
          <w:r w:rsidR="00C754A4">
            <w:rPr>
              <w:shd w:val="clear" w:color="auto" w:fill="FFFFFF"/>
            </w:rPr>
            <w:t xml:space="preserve"> </w:t>
          </w:r>
          <w:r w:rsidR="001259B4">
            <w:rPr>
              <w:shd w:val="clear" w:color="auto" w:fill="FFFFFF"/>
            </w:rPr>
            <w:t xml:space="preserve">als Skalarprodukt </w:t>
          </w:r>
          <w:r w:rsidR="00C754A4">
            <w:rPr>
              <w:shd w:val="clear" w:color="auto" w:fill="FFFFFF"/>
            </w:rPr>
            <w:t>der</w:t>
          </w:r>
          <w:r w:rsidR="001259B4">
            <w:rPr>
              <w:shd w:val="clear" w:color="auto" w:fill="FFFFFF"/>
            </w:rPr>
            <w:t xml:space="preserve"> Ergebnisvektoren </w:t>
          </w:r>
          <w:r w:rsidR="00C754A4">
            <w:rPr>
              <w:shd w:val="clear" w:color="auto" w:fill="FFFFFF"/>
            </w:rPr>
            <w:t>beider</w:t>
          </w:r>
          <w:r w:rsidR="001259B4">
            <w:rPr>
              <w:shd w:val="clear" w:color="auto" w:fill="FFFFFF"/>
            </w:rPr>
            <w:t xml:space="preserve"> Kerne.</w:t>
          </w:r>
          <w:r w:rsidR="00CB276B">
            <w:rPr>
              <w:shd w:val="clear" w:color="auto" w:fill="FFFFFF"/>
            </w:rPr>
            <w:t xml:space="preserve"> Die Ergebnisse der Kreuzvalidierung sind in</w:t>
          </w:r>
          <w:r w:rsidR="00FA1775">
            <w:rPr>
              <w:shd w:val="clear" w:color="auto" w:fill="FFFFFF"/>
            </w:rPr>
            <w:t xml:space="preserve"> </w:t>
          </w:r>
          <w:r w:rsidR="00FA1775">
            <w:rPr>
              <w:shd w:val="clear" w:color="auto" w:fill="FFFFFF"/>
            </w:rPr>
            <w:fldChar w:fldCharType="begin"/>
          </w:r>
          <w:r w:rsidR="00FA1775">
            <w:rPr>
              <w:shd w:val="clear" w:color="auto" w:fill="FFFFFF"/>
            </w:rPr>
            <w:instrText xml:space="preserve"> REF _Ref66393393 \h </w:instrText>
          </w:r>
          <w:r w:rsidR="00FA1775">
            <w:rPr>
              <w:shd w:val="clear" w:color="auto" w:fill="FFFFFF"/>
            </w:rPr>
          </w:r>
          <w:r w:rsidR="00FA1775">
            <w:rPr>
              <w:shd w:val="clear" w:color="auto" w:fill="FFFFFF"/>
            </w:rPr>
            <w:fldChar w:fldCharType="separate"/>
          </w:r>
          <w:r w:rsidR="003B68D4" w:rsidRPr="00C5513D">
            <w:rPr>
              <w:b/>
              <w:bCs/>
            </w:rPr>
            <w:t xml:space="preserve">Tabelle </w:t>
          </w:r>
          <w:r w:rsidR="003B68D4">
            <w:rPr>
              <w:b/>
              <w:bCs/>
              <w:noProof/>
            </w:rPr>
            <w:t>1</w:t>
          </w:r>
          <w:r w:rsidR="00FA1775">
            <w:rPr>
              <w:shd w:val="clear" w:color="auto" w:fill="FFFFFF"/>
            </w:rPr>
            <w:fldChar w:fldCharType="end"/>
          </w:r>
          <w:r w:rsidR="00FA1775">
            <w:rPr>
              <w:shd w:val="clear" w:color="auto" w:fill="FFFFFF"/>
            </w:rPr>
            <w:t xml:space="preserve"> dargestellt.</w:t>
          </w:r>
          <w:r w:rsidR="002453CD">
            <w:rPr>
              <w:shd w:val="clear" w:color="auto" w:fill="FFFFFF"/>
            </w:rPr>
            <w:t xml:space="preserve"> </w:t>
          </w:r>
          <w:commentRangeStart w:id="69"/>
          <w:r w:rsidR="002453CD">
            <w:rPr>
              <w:shd w:val="clear" w:color="auto" w:fill="FFFFFF"/>
            </w:rPr>
            <w:t xml:space="preserve">Die Kombination der beiden Kerne führt zu einem leicht besseren Ergebnis. </w:t>
          </w:r>
          <w:r w:rsidR="00CB276B">
            <w:rPr>
              <w:shd w:val="clear" w:color="auto" w:fill="FFFFFF"/>
            </w:rPr>
            <w:t xml:space="preserve"> </w:t>
          </w:r>
          <w:r w:rsidR="001259B4">
            <w:rPr>
              <w:shd w:val="clear" w:color="auto" w:fill="FFFFFF"/>
            </w:rPr>
            <w:t xml:space="preserve">  </w:t>
          </w:r>
          <w:r w:rsidR="0007567C">
            <w:rPr>
              <w:shd w:val="clear" w:color="auto" w:fill="FFFFFF"/>
            </w:rPr>
            <w:t xml:space="preserve">     </w:t>
          </w:r>
          <w:commentRangeEnd w:id="69"/>
          <w:r w:rsidR="006F614E">
            <w:rPr>
              <w:rStyle w:val="Kommentarzeichen"/>
            </w:rPr>
            <w:commentReference w:id="69"/>
          </w:r>
        </w:p>
        <w:p w14:paraId="6270A47E" w14:textId="5BB356EA" w:rsidR="00C32981" w:rsidRDefault="00C32981" w:rsidP="00C32981">
          <w:pPr>
            <w:pStyle w:val="Beschriftung"/>
            <w:keepNext/>
          </w:pPr>
          <w:bookmarkStart w:id="70" w:name="_Ref66393393"/>
          <w:r w:rsidRPr="00C5513D">
            <w:rPr>
              <w:b/>
              <w:bCs/>
            </w:rPr>
            <w:lastRenderedPageBreak/>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3B68D4">
            <w:rPr>
              <w:b/>
              <w:bCs/>
              <w:noProof/>
            </w:rPr>
            <w:t>1</w:t>
          </w:r>
          <w:r w:rsidRPr="00C5513D">
            <w:rPr>
              <w:b/>
              <w:bCs/>
            </w:rPr>
            <w:fldChar w:fldCharType="end"/>
          </w:r>
          <w:bookmarkEnd w:id="70"/>
          <w:r w:rsidRPr="00C5513D">
            <w:rPr>
              <w:b/>
              <w:bCs/>
            </w:rPr>
            <w:t>:</w:t>
          </w:r>
          <w:r>
            <w:t xml:space="preserve"> Ergebnisse der Kreuzvalidierung </w:t>
          </w:r>
          <w:r>
            <w:fldChar w:fldCharType="begin" w:fldLock="1"/>
          </w:r>
          <w:r w:rsidR="00C07114">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fldChar w:fldCharType="separate"/>
          </w:r>
          <w:r w:rsidR="003060AF" w:rsidRPr="003060AF">
            <w:rPr>
              <w:noProof/>
            </w:rPr>
            <w:t>[36]</w:t>
          </w:r>
          <w:r>
            <w:fldChar w:fldCharType="end"/>
          </w:r>
          <w:r w:rsidR="00452052">
            <w:t>. Alle Angaben sind in Prozent.</w:t>
          </w:r>
          <w:r w:rsidR="00634538">
            <w:t xml:space="preserve"> Es sind</w:t>
          </w:r>
          <w:r w:rsidR="001E05AB">
            <w:t xml:space="preserve"> nur</w:t>
          </w:r>
          <w:r w:rsidR="00634538">
            <w:t xml:space="preserve"> die Ergebnisse mit den </w:t>
          </w:r>
          <w:r w:rsidR="00497C0B">
            <w:t xml:space="preserve">jeweils </w:t>
          </w:r>
          <w:r w:rsidR="00634538">
            <w:t>besten Parametern angegeben.</w:t>
          </w:r>
          <w:r w:rsidR="00D706C8">
            <w:t xml:space="preserve"> Für eine Beschreibung der </w:t>
          </w:r>
          <w:r w:rsidR="0057146D">
            <w:t xml:space="preserve">einzelnen Werte siehe </w:t>
          </w:r>
          <w:r w:rsidR="0057146D">
            <w:fldChar w:fldCharType="begin"/>
          </w:r>
          <w:r w:rsidR="0057146D">
            <w:instrText xml:space="preserve"> REF _Ref66643850 \r \h </w:instrText>
          </w:r>
          <w:r w:rsidR="0057146D">
            <w:fldChar w:fldCharType="separate"/>
          </w:r>
          <w:r w:rsidR="003B68D4">
            <w:t>3.1.4</w:t>
          </w:r>
          <w:r w:rsidR="0057146D">
            <w:fldChar w:fldCharType="end"/>
          </w:r>
          <w:r w:rsidR="0057146D">
            <w:t>)</w:t>
          </w:r>
          <w:r w:rsidR="00D706C8">
            <w:t xml:space="preserve"> </w:t>
          </w:r>
          <w:r w:rsidR="00452052">
            <w:t xml:space="preserve">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C32981" w:rsidRPr="009A2165" w14:paraId="56D57134" w14:textId="77777777" w:rsidTr="00C32981">
            <w:trPr>
              <w:jc w:val="center"/>
            </w:trPr>
            <w:tc>
              <w:tcPr>
                <w:tcW w:w="1086" w:type="pct"/>
                <w:tcBorders>
                  <w:bottom w:val="single" w:sz="4" w:space="0" w:color="auto"/>
                </w:tcBorders>
                <w:shd w:val="clear" w:color="auto" w:fill="auto"/>
                <w:vAlign w:val="center"/>
              </w:tcPr>
              <w:p w14:paraId="4B83B6B4" w14:textId="31F557DA" w:rsidR="00C32981" w:rsidRPr="00C32981" w:rsidRDefault="00C32981" w:rsidP="006161F5">
                <w:pPr>
                  <w:pStyle w:val="TabelleBA"/>
                  <w:spacing w:line="240" w:lineRule="auto"/>
                  <w:jc w:val="both"/>
                  <w:rPr>
                    <w:b/>
                    <w:snapToGrid/>
                    <w:szCs w:val="22"/>
                    <w:lang w:val="de-DE"/>
                  </w:rPr>
                </w:pPr>
                <w:r w:rsidRPr="00C32981">
                  <w:rPr>
                    <w:b/>
                    <w:snapToGrid/>
                    <w:szCs w:val="22"/>
                    <w:lang w:val="de-DE"/>
                  </w:rPr>
                  <w:t>Kern</w:t>
                </w:r>
                <w:r w:rsidR="009051B6">
                  <w:rPr>
                    <w:b/>
                    <w:snapToGrid/>
                    <w:szCs w:val="22"/>
                    <w:lang w:val="de-DE"/>
                  </w:rPr>
                  <w:t>-M</w:t>
                </w:r>
                <w:r w:rsidRPr="00C32981">
                  <w:rPr>
                    <w:b/>
                    <w:snapToGrid/>
                    <w:szCs w:val="22"/>
                    <w:lang w:val="de-DE"/>
                  </w:rPr>
                  <w:t>ethode</w:t>
                </w:r>
              </w:p>
            </w:tc>
            <w:tc>
              <w:tcPr>
                <w:tcW w:w="783" w:type="pct"/>
                <w:tcBorders>
                  <w:bottom w:val="single" w:sz="4" w:space="0" w:color="auto"/>
                </w:tcBorders>
                <w:shd w:val="clear" w:color="auto" w:fill="auto"/>
                <w:vAlign w:val="center"/>
              </w:tcPr>
              <w:p w14:paraId="1704EB2A"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ensitivität</w:t>
                </w:r>
              </w:p>
            </w:tc>
            <w:tc>
              <w:tcPr>
                <w:tcW w:w="783" w:type="pct"/>
                <w:tcBorders>
                  <w:bottom w:val="single" w:sz="4" w:space="0" w:color="auto"/>
                </w:tcBorders>
                <w:shd w:val="clear" w:color="auto" w:fill="auto"/>
                <w:vAlign w:val="center"/>
              </w:tcPr>
              <w:p w14:paraId="32BE6095"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pezifität</w:t>
                </w:r>
              </w:p>
            </w:tc>
            <w:tc>
              <w:tcPr>
                <w:tcW w:w="783" w:type="pct"/>
                <w:tcBorders>
                  <w:bottom w:val="single" w:sz="4" w:space="0" w:color="auto"/>
                </w:tcBorders>
              </w:tcPr>
              <w:p w14:paraId="4C8C020E"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Genauigkeit</w:t>
                </w:r>
              </w:p>
            </w:tc>
            <w:tc>
              <w:tcPr>
                <w:tcW w:w="783" w:type="pct"/>
                <w:tcBorders>
                  <w:bottom w:val="single" w:sz="4" w:space="0" w:color="auto"/>
                </w:tcBorders>
              </w:tcPr>
              <w:p w14:paraId="3237A954" w14:textId="77777777" w:rsidR="00C32981" w:rsidRPr="00C32981" w:rsidRDefault="00C32981" w:rsidP="006161F5">
                <w:pPr>
                  <w:pStyle w:val="TabelleBA"/>
                  <w:spacing w:line="240" w:lineRule="auto"/>
                  <w:rPr>
                    <w:b/>
                    <w:bCs/>
                    <w:snapToGrid/>
                    <w:szCs w:val="22"/>
                    <w:lang w:val="de-DE"/>
                  </w:rPr>
                </w:pPr>
                <w:r w:rsidRPr="00C32981">
                  <w:rPr>
                    <w:b/>
                    <w:bCs/>
                    <w:szCs w:val="22"/>
                  </w:rPr>
                  <w:t>F-Maß</w:t>
                </w:r>
              </w:p>
            </w:tc>
            <w:tc>
              <w:tcPr>
                <w:tcW w:w="783" w:type="pct"/>
                <w:tcBorders>
                  <w:bottom w:val="single" w:sz="4" w:space="0" w:color="auto"/>
                </w:tcBorders>
              </w:tcPr>
              <w:p w14:paraId="1C67D7FB"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AUC</w:t>
                </w:r>
              </w:p>
            </w:tc>
          </w:tr>
          <w:tr w:rsidR="00C32981" w:rsidRPr="009A2165" w14:paraId="6DB325A7" w14:textId="77777777" w:rsidTr="00C32981">
            <w:trPr>
              <w:jc w:val="center"/>
            </w:trPr>
            <w:tc>
              <w:tcPr>
                <w:tcW w:w="1086" w:type="pct"/>
                <w:shd w:val="clear" w:color="auto" w:fill="auto"/>
                <w:vAlign w:val="center"/>
              </w:tcPr>
              <w:p w14:paraId="5564BA7F" w14:textId="77777777" w:rsidR="00C32981" w:rsidRPr="00C32981" w:rsidRDefault="00C32981" w:rsidP="006161F5">
                <w:pPr>
                  <w:pStyle w:val="TabelleBA"/>
                  <w:spacing w:line="240" w:lineRule="auto"/>
                  <w:jc w:val="both"/>
                  <w:rPr>
                    <w:i/>
                    <w:iCs/>
                    <w:szCs w:val="22"/>
                    <w:lang w:val="de-DE"/>
                  </w:rPr>
                </w:pPr>
                <w:r w:rsidRPr="00C32981">
                  <w:rPr>
                    <w:i/>
                    <w:iCs/>
                    <w:szCs w:val="22"/>
                    <w:lang w:val="de-DE"/>
                  </w:rPr>
                  <w:t xml:space="preserve">all-paths graph </w:t>
                </w:r>
              </w:p>
            </w:tc>
            <w:tc>
              <w:tcPr>
                <w:tcW w:w="783" w:type="pct"/>
                <w:shd w:val="clear" w:color="auto" w:fill="auto"/>
                <w:vAlign w:val="center"/>
              </w:tcPr>
              <w:p w14:paraId="1453757A" w14:textId="77777777" w:rsidR="00C32981" w:rsidRPr="00C32981" w:rsidRDefault="00C32981" w:rsidP="006161F5">
                <w:pPr>
                  <w:pStyle w:val="TabelleBA"/>
                  <w:spacing w:line="240" w:lineRule="auto"/>
                  <w:rPr>
                    <w:szCs w:val="22"/>
                    <w:lang w:val="de-DE"/>
                  </w:rPr>
                </w:pPr>
                <w:r w:rsidRPr="00C32981">
                  <w:rPr>
                    <w:szCs w:val="22"/>
                    <w:lang w:val="de-DE"/>
                  </w:rPr>
                  <w:t>81.7</w:t>
                </w:r>
              </w:p>
            </w:tc>
            <w:tc>
              <w:tcPr>
                <w:tcW w:w="783" w:type="pct"/>
                <w:shd w:val="clear" w:color="auto" w:fill="auto"/>
                <w:vAlign w:val="center"/>
              </w:tcPr>
              <w:p w14:paraId="60CE8CE7" w14:textId="77777777" w:rsidR="00C32981" w:rsidRPr="00C32981" w:rsidRDefault="00C32981" w:rsidP="006161F5">
                <w:pPr>
                  <w:pStyle w:val="TabelleBA"/>
                  <w:spacing w:line="240" w:lineRule="auto"/>
                  <w:rPr>
                    <w:szCs w:val="22"/>
                    <w:lang w:val="de-DE"/>
                  </w:rPr>
                </w:pPr>
                <w:r w:rsidRPr="00C32981">
                  <w:rPr>
                    <w:szCs w:val="22"/>
                    <w:lang w:val="de-DE"/>
                  </w:rPr>
                  <w:t>71.8</w:t>
                </w:r>
              </w:p>
            </w:tc>
            <w:tc>
              <w:tcPr>
                <w:tcW w:w="783" w:type="pct"/>
              </w:tcPr>
              <w:p w14:paraId="6F0073F9" w14:textId="77777777" w:rsidR="00C32981" w:rsidRPr="001C731E" w:rsidRDefault="00C32981" w:rsidP="006161F5">
                <w:pPr>
                  <w:pStyle w:val="TabelleBA"/>
                  <w:spacing w:line="240" w:lineRule="auto"/>
                  <w:rPr>
                    <w:b/>
                    <w:bCs/>
                    <w:szCs w:val="22"/>
                    <w:lang w:val="de-DE"/>
                  </w:rPr>
                </w:pPr>
                <w:r w:rsidRPr="001C731E">
                  <w:rPr>
                    <w:b/>
                    <w:bCs/>
                    <w:szCs w:val="22"/>
                    <w:lang w:val="de-DE"/>
                  </w:rPr>
                  <w:t>76.6</w:t>
                </w:r>
              </w:p>
            </w:tc>
            <w:tc>
              <w:tcPr>
                <w:tcW w:w="783" w:type="pct"/>
              </w:tcPr>
              <w:p w14:paraId="7F6E1389" w14:textId="77777777" w:rsidR="00C32981" w:rsidRPr="00C32981" w:rsidRDefault="00C32981" w:rsidP="006161F5">
                <w:pPr>
                  <w:pStyle w:val="TabelleBA"/>
                  <w:spacing w:line="240" w:lineRule="auto"/>
                  <w:rPr>
                    <w:szCs w:val="22"/>
                    <w:lang w:val="de-DE"/>
                  </w:rPr>
                </w:pPr>
                <w:r w:rsidRPr="00C32981">
                  <w:rPr>
                    <w:szCs w:val="22"/>
                    <w:lang w:val="de-DE"/>
                  </w:rPr>
                  <w:t>79.0</w:t>
                </w:r>
              </w:p>
            </w:tc>
            <w:tc>
              <w:tcPr>
                <w:tcW w:w="783" w:type="pct"/>
              </w:tcPr>
              <w:p w14:paraId="3CF0672E" w14:textId="77777777" w:rsidR="00C32981" w:rsidRPr="00C32981" w:rsidRDefault="00C32981" w:rsidP="006161F5">
                <w:pPr>
                  <w:pStyle w:val="TabelleBA"/>
                  <w:spacing w:line="240" w:lineRule="auto"/>
                  <w:rPr>
                    <w:szCs w:val="22"/>
                    <w:lang w:val="de-DE"/>
                  </w:rPr>
                </w:pPr>
                <w:r w:rsidRPr="00C32981">
                  <w:rPr>
                    <w:szCs w:val="22"/>
                    <w:lang w:val="de-DE"/>
                  </w:rPr>
                  <w:t>84.6</w:t>
                </w:r>
              </w:p>
            </w:tc>
          </w:tr>
          <w:tr w:rsidR="00C32981" w:rsidRPr="009A2165" w14:paraId="50927EC8" w14:textId="77777777" w:rsidTr="00C32981">
            <w:trPr>
              <w:jc w:val="center"/>
            </w:trPr>
            <w:tc>
              <w:tcPr>
                <w:tcW w:w="1086" w:type="pct"/>
                <w:shd w:val="clear" w:color="auto" w:fill="auto"/>
                <w:vAlign w:val="center"/>
              </w:tcPr>
              <w:p w14:paraId="0CB85E9F" w14:textId="77777777" w:rsidR="00C32981" w:rsidRPr="00C32981" w:rsidRDefault="00C32981" w:rsidP="006161F5">
                <w:pPr>
                  <w:pStyle w:val="TabelleBA"/>
                  <w:spacing w:line="240" w:lineRule="auto"/>
                  <w:jc w:val="both"/>
                  <w:rPr>
                    <w:i/>
                    <w:iCs/>
                    <w:szCs w:val="22"/>
                    <w:lang w:val="de-DE"/>
                  </w:rPr>
                </w:pPr>
                <w:r w:rsidRPr="00C32981">
                  <w:rPr>
                    <w:i/>
                    <w:iCs/>
                    <w:szCs w:val="22"/>
                    <w:lang w:val="de-DE"/>
                  </w:rPr>
                  <w:t>shallow linguistic</w:t>
                </w:r>
              </w:p>
            </w:tc>
            <w:tc>
              <w:tcPr>
                <w:tcW w:w="783" w:type="pct"/>
                <w:shd w:val="clear" w:color="auto" w:fill="auto"/>
                <w:vAlign w:val="center"/>
              </w:tcPr>
              <w:p w14:paraId="1812C36B" w14:textId="77777777" w:rsidR="00C32981" w:rsidRPr="00C32981" w:rsidRDefault="00C32981" w:rsidP="006161F5">
                <w:pPr>
                  <w:pStyle w:val="TabelleBA"/>
                  <w:spacing w:line="240" w:lineRule="auto"/>
                  <w:rPr>
                    <w:szCs w:val="22"/>
                    <w:lang w:val="de-DE"/>
                  </w:rPr>
                </w:pPr>
                <w:r w:rsidRPr="00C32981">
                  <w:rPr>
                    <w:szCs w:val="22"/>
                    <w:lang w:val="de-DE"/>
                  </w:rPr>
                  <w:t>79.5</w:t>
                </w:r>
              </w:p>
            </w:tc>
            <w:tc>
              <w:tcPr>
                <w:tcW w:w="783" w:type="pct"/>
                <w:shd w:val="clear" w:color="auto" w:fill="auto"/>
                <w:vAlign w:val="center"/>
              </w:tcPr>
              <w:p w14:paraId="22DFA88E" w14:textId="77777777" w:rsidR="00C32981" w:rsidRPr="00C32981" w:rsidRDefault="00C32981" w:rsidP="006161F5">
                <w:pPr>
                  <w:pStyle w:val="TabelleBA"/>
                  <w:spacing w:line="240" w:lineRule="auto"/>
                  <w:rPr>
                    <w:szCs w:val="22"/>
                    <w:lang w:val="de-DE"/>
                  </w:rPr>
                </w:pPr>
                <w:r w:rsidRPr="00C32981">
                  <w:rPr>
                    <w:szCs w:val="22"/>
                    <w:lang w:val="de-DE"/>
                  </w:rPr>
                  <w:t>70.2</w:t>
                </w:r>
              </w:p>
            </w:tc>
            <w:tc>
              <w:tcPr>
                <w:tcW w:w="783" w:type="pct"/>
              </w:tcPr>
              <w:p w14:paraId="79520A67" w14:textId="77777777" w:rsidR="00C32981" w:rsidRPr="001C731E" w:rsidRDefault="00C32981" w:rsidP="006161F5">
                <w:pPr>
                  <w:pStyle w:val="TabelleBA"/>
                  <w:spacing w:line="240" w:lineRule="auto"/>
                  <w:rPr>
                    <w:b/>
                    <w:bCs/>
                    <w:szCs w:val="22"/>
                    <w:lang w:val="de-DE"/>
                  </w:rPr>
                </w:pPr>
                <w:r w:rsidRPr="001C731E">
                  <w:rPr>
                    <w:b/>
                    <w:bCs/>
                    <w:szCs w:val="22"/>
                    <w:lang w:val="de-DE"/>
                  </w:rPr>
                  <w:t>75.0</w:t>
                </w:r>
              </w:p>
            </w:tc>
            <w:tc>
              <w:tcPr>
                <w:tcW w:w="783" w:type="pct"/>
              </w:tcPr>
              <w:p w14:paraId="5B6601CF" w14:textId="77777777" w:rsidR="00C32981" w:rsidRPr="00C32981" w:rsidRDefault="00C32981" w:rsidP="006161F5">
                <w:pPr>
                  <w:pStyle w:val="TabelleBA"/>
                  <w:spacing w:line="240" w:lineRule="auto"/>
                  <w:rPr>
                    <w:szCs w:val="22"/>
                    <w:lang w:val="de-DE"/>
                  </w:rPr>
                </w:pPr>
                <w:r w:rsidRPr="00C32981">
                  <w:rPr>
                    <w:szCs w:val="22"/>
                    <w:lang w:val="de-DE"/>
                  </w:rPr>
                  <w:t>77.2</w:t>
                </w:r>
              </w:p>
            </w:tc>
            <w:tc>
              <w:tcPr>
                <w:tcW w:w="783" w:type="pct"/>
              </w:tcPr>
              <w:p w14:paraId="73604DB8" w14:textId="77777777" w:rsidR="00C32981" w:rsidRPr="00C32981" w:rsidRDefault="00C32981" w:rsidP="006161F5">
                <w:pPr>
                  <w:pStyle w:val="TabelleBA"/>
                  <w:spacing w:line="240" w:lineRule="auto"/>
                  <w:rPr>
                    <w:szCs w:val="22"/>
                    <w:lang w:val="de-DE"/>
                  </w:rPr>
                </w:pPr>
                <w:r w:rsidRPr="00C32981">
                  <w:rPr>
                    <w:szCs w:val="22"/>
                    <w:lang w:val="de-DE"/>
                  </w:rPr>
                  <w:t>82.5</w:t>
                </w:r>
              </w:p>
            </w:tc>
          </w:tr>
          <w:tr w:rsidR="00C32981" w:rsidRPr="009A2165" w14:paraId="31832F2F" w14:textId="77777777" w:rsidTr="00C32981">
            <w:trPr>
              <w:jc w:val="center"/>
            </w:trPr>
            <w:tc>
              <w:tcPr>
                <w:tcW w:w="1086" w:type="pct"/>
                <w:shd w:val="clear" w:color="auto" w:fill="auto"/>
                <w:vAlign w:val="center"/>
              </w:tcPr>
              <w:p w14:paraId="1F16B113" w14:textId="77777777" w:rsidR="00C32981" w:rsidRPr="00C32981" w:rsidRDefault="00C32981" w:rsidP="006161F5">
                <w:pPr>
                  <w:pStyle w:val="TabelleBA"/>
                  <w:spacing w:line="240" w:lineRule="auto"/>
                  <w:jc w:val="both"/>
                  <w:rPr>
                    <w:szCs w:val="22"/>
                    <w:lang w:val="de-DE"/>
                  </w:rPr>
                </w:pPr>
                <w:r w:rsidRPr="00C32981">
                  <w:rPr>
                    <w:szCs w:val="22"/>
                    <w:lang w:val="de-DE"/>
                  </w:rPr>
                  <w:t>kombiniert</w:t>
                </w:r>
              </w:p>
            </w:tc>
            <w:tc>
              <w:tcPr>
                <w:tcW w:w="783" w:type="pct"/>
                <w:shd w:val="clear" w:color="auto" w:fill="auto"/>
                <w:vAlign w:val="center"/>
              </w:tcPr>
              <w:p w14:paraId="4493E764" w14:textId="77777777" w:rsidR="00C32981" w:rsidRPr="00C32981" w:rsidRDefault="00C32981" w:rsidP="006161F5">
                <w:pPr>
                  <w:pStyle w:val="TabelleBA"/>
                  <w:spacing w:line="240" w:lineRule="auto"/>
                  <w:rPr>
                    <w:szCs w:val="22"/>
                    <w:lang w:val="de-DE"/>
                  </w:rPr>
                </w:pPr>
                <w:r w:rsidRPr="00C32981">
                  <w:rPr>
                    <w:szCs w:val="22"/>
                    <w:lang w:val="de-DE"/>
                  </w:rPr>
                  <w:t>68.5</w:t>
                </w:r>
              </w:p>
            </w:tc>
            <w:tc>
              <w:tcPr>
                <w:tcW w:w="783" w:type="pct"/>
                <w:shd w:val="clear" w:color="auto" w:fill="auto"/>
                <w:vAlign w:val="center"/>
              </w:tcPr>
              <w:p w14:paraId="7920B7B9" w14:textId="77777777" w:rsidR="00C32981" w:rsidRPr="00C32981" w:rsidRDefault="00C32981" w:rsidP="006161F5">
                <w:pPr>
                  <w:pStyle w:val="TabelleBA"/>
                  <w:spacing w:line="240" w:lineRule="auto"/>
                  <w:rPr>
                    <w:szCs w:val="22"/>
                    <w:lang w:val="de-DE"/>
                  </w:rPr>
                </w:pPr>
                <w:r w:rsidRPr="00C32981">
                  <w:rPr>
                    <w:szCs w:val="22"/>
                    <w:lang w:val="de-DE"/>
                  </w:rPr>
                  <w:t>81.6</w:t>
                </w:r>
              </w:p>
            </w:tc>
            <w:tc>
              <w:tcPr>
                <w:tcW w:w="783" w:type="pct"/>
              </w:tcPr>
              <w:p w14:paraId="77353096" w14:textId="77777777" w:rsidR="00C32981" w:rsidRPr="00C32981" w:rsidRDefault="00C32981" w:rsidP="006161F5">
                <w:pPr>
                  <w:pStyle w:val="TabelleBA"/>
                  <w:spacing w:line="240" w:lineRule="auto"/>
                  <w:rPr>
                    <w:b/>
                    <w:bCs/>
                    <w:szCs w:val="22"/>
                    <w:lang w:val="de-DE"/>
                  </w:rPr>
                </w:pPr>
                <w:r w:rsidRPr="00C32981">
                  <w:rPr>
                    <w:b/>
                    <w:bCs/>
                    <w:szCs w:val="22"/>
                    <w:lang w:val="de-DE"/>
                  </w:rPr>
                  <w:t>80.5</w:t>
                </w:r>
              </w:p>
            </w:tc>
            <w:tc>
              <w:tcPr>
                <w:tcW w:w="783" w:type="pct"/>
              </w:tcPr>
              <w:p w14:paraId="4E95D869" w14:textId="77777777" w:rsidR="00C32981" w:rsidRPr="00C32981" w:rsidRDefault="00C32981" w:rsidP="006161F5">
                <w:pPr>
                  <w:pStyle w:val="TabelleBA"/>
                  <w:spacing w:line="240" w:lineRule="auto"/>
                  <w:rPr>
                    <w:szCs w:val="22"/>
                    <w:lang w:val="de-DE"/>
                  </w:rPr>
                </w:pPr>
                <w:r w:rsidRPr="00C32981">
                  <w:rPr>
                    <w:szCs w:val="22"/>
                    <w:lang w:val="de-DE"/>
                  </w:rPr>
                  <w:t>74.0</w:t>
                </w:r>
              </w:p>
            </w:tc>
            <w:tc>
              <w:tcPr>
                <w:tcW w:w="783" w:type="pct"/>
              </w:tcPr>
              <w:p w14:paraId="659C1FF7" w14:textId="7EFDE501" w:rsidR="00C32981" w:rsidRPr="00C32981" w:rsidRDefault="00196635" w:rsidP="006161F5">
                <w:pPr>
                  <w:pStyle w:val="TabelleBA"/>
                  <w:spacing w:line="240" w:lineRule="auto"/>
                  <w:rPr>
                    <w:szCs w:val="22"/>
                    <w:lang w:val="de-DE"/>
                  </w:rPr>
                </w:pPr>
                <w:r>
                  <w:rPr>
                    <w:szCs w:val="22"/>
                    <w:lang w:val="de-DE"/>
                  </w:rPr>
                  <w:t>-</w:t>
                </w:r>
              </w:p>
            </w:tc>
          </w:tr>
        </w:tbl>
        <w:p w14:paraId="1972DC2E" w14:textId="77777777" w:rsidR="00BB2866" w:rsidRDefault="00BB2866" w:rsidP="00E407A6">
          <w:pPr>
            <w:rPr>
              <w:shd w:val="clear" w:color="auto" w:fill="FFFFFF"/>
            </w:rPr>
          </w:pPr>
        </w:p>
        <w:p w14:paraId="52AE1FCB" w14:textId="73D4E568" w:rsidR="00BF3E3B" w:rsidRDefault="00BB2866" w:rsidP="005F7D85">
          <w:pPr>
            <w:rPr>
              <w:shd w:val="clear" w:color="auto" w:fill="FFFFFF"/>
            </w:rPr>
          </w:pPr>
          <w:r>
            <w:rPr>
              <w:shd w:val="clear" w:color="auto" w:fill="FFFFFF"/>
            </w:rPr>
            <w:t>Der verwendete Datensatz wurde</w:t>
          </w:r>
          <w:r w:rsidR="0086066E">
            <w:rPr>
              <w:shd w:val="clear" w:color="auto" w:fill="FFFFFF"/>
            </w:rPr>
            <w:t xml:space="preserve"> aus</w:t>
          </w:r>
          <w:r>
            <w:rPr>
              <w:shd w:val="clear" w:color="auto" w:fill="FFFFFF"/>
            </w:rPr>
            <w:t xml:space="preserve"> </w:t>
          </w:r>
          <w:r w:rsidR="0086066E">
            <w:rPr>
              <w:shd w:val="clear" w:color="auto" w:fill="FFFFFF"/>
            </w:rPr>
            <w:t xml:space="preserve">den </w:t>
          </w:r>
          <w:r w:rsidR="0086066E" w:rsidRPr="004127D3">
            <w:rPr>
              <w:shd w:val="clear" w:color="auto" w:fill="FFFFFF"/>
            </w:rPr>
            <w:t>Abstracts</w:t>
          </w:r>
          <w:r w:rsidR="0086066E">
            <w:rPr>
              <w:shd w:val="clear" w:color="auto" w:fill="FFFFFF"/>
            </w:rPr>
            <w:t xml:space="preserve"> der 40000 </w:t>
          </w:r>
          <w:r w:rsidR="009B6B67">
            <w:rPr>
              <w:shd w:val="clear" w:color="auto" w:fill="FFFFFF"/>
            </w:rPr>
            <w:t>ersten im</w:t>
          </w:r>
          <w:r>
            <w:rPr>
              <w:shd w:val="clear" w:color="auto" w:fill="FFFFFF"/>
            </w:rPr>
            <w:t xml:space="preserve"> Jahr 2009 veröffentlichten</w:t>
          </w:r>
          <w:r w:rsidR="0086066E">
            <w:rPr>
              <w:shd w:val="clear" w:color="auto" w:fill="FFFFFF"/>
            </w:rPr>
            <w:t xml:space="preserve"> </w:t>
          </w:r>
          <w:r w:rsidR="0086066E" w:rsidRPr="0086066E">
            <w:rPr>
              <w:shd w:val="clear" w:color="auto" w:fill="FFFFFF"/>
            </w:rPr>
            <w:t>PubMed</w:t>
          </w:r>
          <w:r w:rsidR="0086066E">
            <w:rPr>
              <w:shd w:val="clear" w:color="auto" w:fill="FFFFFF"/>
            </w:rPr>
            <w:t xml:space="preserve"> Artikel </w:t>
          </w:r>
          <w:r>
            <w:rPr>
              <w:shd w:val="clear" w:color="auto" w:fill="FFFFFF"/>
            </w:rPr>
            <w:t>gebildet und anschließend von Hand mit den Labeln „True“ für eine bestehende funktionale Interaktion oder „False“ für keine funktionale Interaktion versehen.</w:t>
          </w:r>
          <w:r w:rsidR="0086066E">
            <w:rPr>
              <w:shd w:val="clear" w:color="auto" w:fill="FFFFFF"/>
            </w:rPr>
            <w:t xml:space="preserve"> </w:t>
          </w:r>
          <w:r w:rsidR="00151140" w:rsidRPr="00151140">
            <w:rPr>
              <w:b/>
              <w:bCs/>
              <w:shd w:val="clear" w:color="auto" w:fill="FFFFFF"/>
            </w:rPr>
            <w:t>Das Klassifizieren in binäre</w:t>
          </w:r>
          <w:r w:rsidR="0086066E" w:rsidRPr="00151140">
            <w:rPr>
              <w:b/>
              <w:bCs/>
              <w:shd w:val="clear" w:color="auto" w:fill="FFFFFF"/>
            </w:rPr>
            <w:t xml:space="preserve"> </w:t>
          </w:r>
          <w:r w:rsidR="001C731E" w:rsidRPr="00151140">
            <w:rPr>
              <w:b/>
              <w:bCs/>
              <w:shd w:val="clear" w:color="auto" w:fill="FFFFFF"/>
            </w:rPr>
            <w:t>Label</w:t>
          </w:r>
          <w:r w:rsidR="00151140">
            <w:rPr>
              <w:b/>
              <w:bCs/>
              <w:shd w:val="clear" w:color="auto" w:fill="FFFFFF"/>
            </w:rPr>
            <w:t xml:space="preserve"> ist</w:t>
          </w:r>
          <w:r w:rsidR="00151140" w:rsidRPr="00151140">
            <w:rPr>
              <w:b/>
              <w:bCs/>
              <w:shd w:val="clear" w:color="auto" w:fill="FFFFFF"/>
            </w:rPr>
            <w:t xml:space="preserve">, verglichen </w:t>
          </w:r>
          <w:r w:rsidR="0086066E" w:rsidRPr="00151140">
            <w:rPr>
              <w:b/>
              <w:bCs/>
              <w:shd w:val="clear" w:color="auto" w:fill="FFFFFF"/>
            </w:rPr>
            <w:t>mit bereits existierenden CPI-Datensätzen</w:t>
          </w:r>
          <w:r w:rsidR="009B6B67" w:rsidRPr="00151140">
            <w:rPr>
              <w:b/>
              <w:bCs/>
              <w:shd w:val="clear" w:color="auto" w:fill="FFFFFF"/>
            </w:rPr>
            <w:t>,</w:t>
          </w:r>
          <w:r w:rsidR="0086066E" w:rsidRPr="00151140">
            <w:rPr>
              <w:b/>
              <w:bCs/>
              <w:shd w:val="clear" w:color="auto" w:fill="FFFFFF"/>
            </w:rPr>
            <w:t xml:space="preserve"> einzigartig.</w:t>
          </w:r>
          <w:r w:rsidR="009B6B67">
            <w:rPr>
              <w:shd w:val="clear" w:color="auto" w:fill="FFFFFF"/>
            </w:rPr>
            <w:t xml:space="preserve"> So gibt es z.B. in dem häufig verwendeten BioCreativ VI Datensatz </w:t>
          </w:r>
          <w:r w:rsidR="009B6B67">
            <w:rPr>
              <w:shd w:val="clear" w:color="auto" w:fill="FFFFFF"/>
            </w:rPr>
            <w:fldChar w:fldCharType="begin" w:fldLock="1"/>
          </w:r>
          <w:r w:rsidR="00C07114">
            <w:rPr>
              <w:shd w:val="clear" w:color="auto" w:fill="FFFFFF"/>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1]","plainTextFormattedCitation":"[41]","previouslyFormattedCitation":"[41]"},"properties":{"noteIndex":0},"schema":"https://github.com/citation-style-language/schema/raw/master/csl-citation.json"}</w:instrText>
          </w:r>
          <w:r w:rsidR="009B6B67">
            <w:rPr>
              <w:shd w:val="clear" w:color="auto" w:fill="FFFFFF"/>
            </w:rPr>
            <w:fldChar w:fldCharType="separate"/>
          </w:r>
          <w:r w:rsidR="003060AF" w:rsidRPr="003060AF">
            <w:rPr>
              <w:noProof/>
              <w:shd w:val="clear" w:color="auto" w:fill="FFFFFF"/>
            </w:rPr>
            <w:t>[41]</w:t>
          </w:r>
          <w:r w:rsidR="009B6B67">
            <w:rPr>
              <w:shd w:val="clear" w:color="auto" w:fill="FFFFFF"/>
            </w:rPr>
            <w:fldChar w:fldCharType="end"/>
          </w:r>
          <w:r w:rsidR="009B6B67">
            <w:rPr>
              <w:shd w:val="clear" w:color="auto" w:fill="FFFFFF"/>
            </w:rPr>
            <w:t xml:space="preserve"> </w:t>
          </w:r>
          <w:r w:rsidR="00005C88">
            <w:rPr>
              <w:shd w:val="clear" w:color="auto" w:fill="FFFFFF"/>
            </w:rPr>
            <w:t>zehn</w:t>
          </w:r>
          <w:r w:rsidR="009B6B67">
            <w:rPr>
              <w:shd w:val="clear" w:color="auto" w:fill="FFFFFF"/>
            </w:rPr>
            <w:t xml:space="preserve"> verschiedene Label, welche die Art der CPI-Interaktion näher beschreiben.</w:t>
          </w:r>
          <w:r w:rsidR="006F614E">
            <w:rPr>
              <w:shd w:val="clear" w:color="auto" w:fill="FFFFFF"/>
            </w:rPr>
            <w:t xml:space="preserve"> Der Fokus von BioCreativ VI liegt</w:t>
          </w:r>
          <w:r w:rsidR="001834DE">
            <w:rPr>
              <w:shd w:val="clear" w:color="auto" w:fill="FFFFFF"/>
            </w:rPr>
            <w:t xml:space="preserve"> daher</w:t>
          </w:r>
          <w:r w:rsidR="006F614E">
            <w:rPr>
              <w:shd w:val="clear" w:color="auto" w:fill="FFFFFF"/>
            </w:rPr>
            <w:t xml:space="preserve"> auf de</w:t>
          </w:r>
          <w:r w:rsidR="000E60E5">
            <w:rPr>
              <w:shd w:val="clear" w:color="auto" w:fill="FFFFFF"/>
            </w:rPr>
            <w:t>r</w:t>
          </w:r>
          <w:r w:rsidR="006F614E">
            <w:rPr>
              <w:shd w:val="clear" w:color="auto" w:fill="FFFFFF"/>
            </w:rPr>
            <w:t xml:space="preserve"> genaueren Klassifizier</w:t>
          </w:r>
          <w:r w:rsidR="000E60E5">
            <w:rPr>
              <w:shd w:val="clear" w:color="auto" w:fill="FFFFFF"/>
            </w:rPr>
            <w:t>ung</w:t>
          </w:r>
          <w:r w:rsidR="006F614E">
            <w:rPr>
              <w:shd w:val="clear" w:color="auto" w:fill="FFFFFF"/>
            </w:rPr>
            <w:t xml:space="preserve"> der gefundenen funktionalen Interaktionen und nicht auf dem </w:t>
          </w:r>
          <w:r w:rsidR="008C71A8">
            <w:rPr>
              <w:shd w:val="clear" w:color="auto" w:fill="FFFFFF"/>
            </w:rPr>
            <w:t>Erkennen</w:t>
          </w:r>
          <w:r w:rsidR="001834DE">
            <w:rPr>
              <w:shd w:val="clear" w:color="auto" w:fill="FFFFFF"/>
            </w:rPr>
            <w:t>,</w:t>
          </w:r>
          <w:r w:rsidR="006F614E">
            <w:rPr>
              <w:shd w:val="clear" w:color="auto" w:fill="FFFFFF"/>
            </w:rPr>
            <w:t xml:space="preserve"> ob eine </w:t>
          </w:r>
          <w:r w:rsidR="008C71A8">
            <w:rPr>
              <w:shd w:val="clear" w:color="auto" w:fill="FFFFFF"/>
            </w:rPr>
            <w:t xml:space="preserve">funktionale Interaktionen </w:t>
          </w:r>
          <w:r w:rsidR="006F614E">
            <w:rPr>
              <w:shd w:val="clear" w:color="auto" w:fill="FFFFFF"/>
            </w:rPr>
            <w:t>überhaupt vorliegt.</w:t>
          </w:r>
        </w:p>
        <w:p w14:paraId="26E0F200" w14:textId="77777777" w:rsidR="00F82FEC" w:rsidRDefault="00F82FEC" w:rsidP="005F7D85">
          <w:pPr>
            <w:rPr>
              <w:shd w:val="clear" w:color="auto" w:fill="FFFFFF"/>
            </w:rPr>
          </w:pPr>
        </w:p>
        <w:p w14:paraId="57B574B8" w14:textId="5A019373" w:rsidR="002355F0" w:rsidRDefault="008745CF" w:rsidP="003F4A6F">
          <w:pPr>
            <w:pStyle w:val="berschrift4"/>
            <w:rPr>
              <w:shd w:val="clear" w:color="auto" w:fill="FFFFFF"/>
            </w:rPr>
          </w:pPr>
          <w:bookmarkStart w:id="71" w:name="_Ref66537442"/>
          <w:r w:rsidRPr="008745CF">
            <w:rPr>
              <w:shd w:val="clear" w:color="auto" w:fill="FFFFFF"/>
            </w:rPr>
            <w:t>BioBERT: a pre-trained biomedical language representation model for biomedical text mining</w:t>
          </w:r>
          <w:r w:rsidR="00156785">
            <w:rPr>
              <w:shd w:val="clear" w:color="auto" w:fill="FFFFFF"/>
            </w:rPr>
            <w:t xml:space="preserve"> </w:t>
          </w:r>
          <w:r w:rsidR="00C81EAF">
            <w:rPr>
              <w:shd w:val="clear" w:color="auto" w:fill="FFFFFF"/>
            </w:rPr>
            <w:t>(</w:t>
          </w:r>
          <w:r w:rsidR="00156785">
            <w:rPr>
              <w:shd w:val="clear" w:color="auto" w:fill="FFFFFF"/>
            </w:rPr>
            <w:t>2019)</w:t>
          </w:r>
          <w:bookmarkEnd w:id="71"/>
        </w:p>
        <w:p w14:paraId="6A890E6D" w14:textId="40F36FA6" w:rsidR="00426383" w:rsidRDefault="00DB7A09" w:rsidP="00BA79CE">
          <w:pPr>
            <w:rPr>
              <w:shd w:val="clear" w:color="auto" w:fill="FFFFFF"/>
            </w:rPr>
          </w:pPr>
          <w:r>
            <w:rPr>
              <w:shd w:val="clear" w:color="auto" w:fill="FFFFFF"/>
            </w:rPr>
            <w:t>BioBERT ist</w:t>
          </w:r>
          <w:r w:rsidR="00D70413">
            <w:rPr>
              <w:shd w:val="clear" w:color="auto" w:fill="FFFFFF"/>
            </w:rPr>
            <w:t xml:space="preserve"> eine</w:t>
          </w:r>
          <w:r>
            <w:rPr>
              <w:shd w:val="clear" w:color="auto" w:fill="FFFFFF"/>
            </w:rPr>
            <w:t xml:space="preserve"> speziell</w:t>
          </w:r>
          <w:r w:rsidR="001A38FF">
            <w:rPr>
              <w:shd w:val="clear" w:color="auto" w:fill="FFFFFF"/>
            </w:rPr>
            <w:t xml:space="preserve"> trainierte</w:t>
          </w:r>
          <w:r>
            <w:rPr>
              <w:shd w:val="clear" w:color="auto" w:fill="FFFFFF"/>
            </w:rPr>
            <w:t xml:space="preserve"> Version von BERT für NLP von biomedizinischen Texten. Daher entsp</w:t>
          </w:r>
          <w:r w:rsidR="002B5F75">
            <w:rPr>
              <w:shd w:val="clear" w:color="auto" w:fill="FFFFFF"/>
            </w:rPr>
            <w:t>rechen sich die Aufbau</w:t>
          </w:r>
          <w:r w:rsidR="00AD7B2A">
            <w:rPr>
              <w:shd w:val="clear" w:color="auto" w:fill="FFFFFF"/>
            </w:rPr>
            <w:t>ten</w:t>
          </w:r>
          <w:r w:rsidR="002B5F75">
            <w:rPr>
              <w:shd w:val="clear" w:color="auto" w:fill="FFFFFF"/>
            </w:rPr>
            <w:t xml:space="preserve"> der beiden Modelle.</w:t>
          </w:r>
          <w:r w:rsidR="00DF1E1C">
            <w:rPr>
              <w:shd w:val="clear" w:color="auto" w:fill="FFFFFF"/>
            </w:rPr>
            <w:t xml:space="preserve"> </w:t>
          </w:r>
          <w:r w:rsidR="00C554BC">
            <w:rPr>
              <w:shd w:val="clear" w:color="auto" w:fill="FFFFFF"/>
            </w:rPr>
            <w:t>In BERT werden Transformer ausgiebig genutzt</w:t>
          </w:r>
          <w:r w:rsidR="00791DBD">
            <w:rPr>
              <w:shd w:val="clear" w:color="auto" w:fill="FFFFFF"/>
            </w:rPr>
            <w:t>, was</w:t>
          </w:r>
          <w:r w:rsidR="00EC2F11">
            <w:rPr>
              <w:shd w:val="clear" w:color="auto" w:fill="FFFFFF"/>
            </w:rPr>
            <w:t>,</w:t>
          </w:r>
          <w:r w:rsidR="001D639F">
            <w:rPr>
              <w:shd w:val="clear" w:color="auto" w:fill="FFFFFF"/>
            </w:rPr>
            <w:t xml:space="preserve"> verglichen mit</w:t>
          </w:r>
          <w:r w:rsidR="00791DBD">
            <w:rPr>
              <w:shd w:val="clear" w:color="auto" w:fill="FFFFFF"/>
            </w:rPr>
            <w:t xml:space="preserve"> </w:t>
          </w:r>
          <w:r w:rsidR="00057EA0">
            <w:rPr>
              <w:shd w:val="clear" w:color="auto" w:fill="FFFFFF"/>
            </w:rPr>
            <w:t>den</w:t>
          </w:r>
          <w:r w:rsidR="00791DBD">
            <w:rPr>
              <w:shd w:val="clear" w:color="auto" w:fill="FFFFFF"/>
            </w:rPr>
            <w:t xml:space="preserve"> in ELMO </w:t>
          </w:r>
          <w:r w:rsidR="006A7F81">
            <w:rPr>
              <w:shd w:val="clear" w:color="auto" w:fill="FFFFFF"/>
            </w:rPr>
            <w:t xml:space="preserve">verwendeten </w:t>
          </w:r>
          <w:r w:rsidR="006B3534" w:rsidRPr="006B3534">
            <w:rPr>
              <w:i/>
              <w:iCs/>
              <w:shd w:val="clear" w:color="auto" w:fill="FFFFFF"/>
            </w:rPr>
            <w:t>l</w:t>
          </w:r>
          <w:r w:rsidR="006A7F81" w:rsidRPr="006B3534">
            <w:rPr>
              <w:i/>
              <w:iCs/>
              <w:shd w:val="clear" w:color="auto" w:fill="FFFFFF"/>
            </w:rPr>
            <w:t>ong short-term memories</w:t>
          </w:r>
          <w:r w:rsidR="006B3534">
            <w:rPr>
              <w:shd w:val="clear" w:color="auto" w:fill="FFFFFF"/>
            </w:rPr>
            <w:t xml:space="preserve"> (bestimmte Art von RNN)</w:t>
          </w:r>
          <w:r w:rsidR="00EC2F11">
            <w:rPr>
              <w:shd w:val="clear" w:color="auto" w:fill="FFFFFF"/>
            </w:rPr>
            <w:t>,</w:t>
          </w:r>
          <w:r w:rsidR="00D268F1" w:rsidRPr="00D268F1">
            <w:rPr>
              <w:shd w:val="clear" w:color="auto" w:fill="FFFFFF"/>
            </w:rPr>
            <w:t xml:space="preserve"> </w:t>
          </w:r>
          <w:r w:rsidR="00D268F1">
            <w:rPr>
              <w:shd w:val="clear" w:color="auto" w:fill="FFFFFF"/>
            </w:rPr>
            <w:t>zu einer besseren Effizienz</w:t>
          </w:r>
          <w:r w:rsidR="006A7F81">
            <w:rPr>
              <w:shd w:val="clear" w:color="auto" w:fill="FFFFFF"/>
            </w:rPr>
            <w:t xml:space="preserve"> </w:t>
          </w:r>
          <w:r w:rsidR="00057EA0">
            <w:rPr>
              <w:shd w:val="clear" w:color="auto" w:fill="FFFFFF"/>
            </w:rPr>
            <w:t>führt</w:t>
          </w:r>
          <w:r w:rsidR="006A7F81">
            <w:rPr>
              <w:shd w:val="clear" w:color="auto" w:fill="FFFFFF"/>
            </w:rPr>
            <w:t>.</w:t>
          </w:r>
          <w:r w:rsidR="00F57463">
            <w:rPr>
              <w:shd w:val="clear" w:color="auto" w:fill="FFFFFF"/>
            </w:rPr>
            <w:t xml:space="preserve"> Reine Transformer bestehen aus einem </w:t>
          </w:r>
          <w:r w:rsidR="00666C8E">
            <w:rPr>
              <w:shd w:val="clear" w:color="auto" w:fill="FFFFFF"/>
            </w:rPr>
            <w:t>K</w:t>
          </w:r>
          <w:r w:rsidR="00F57463" w:rsidRPr="00F57463">
            <w:rPr>
              <w:shd w:val="clear" w:color="auto" w:fill="FFFFFF"/>
            </w:rPr>
            <w:t>odierer</w:t>
          </w:r>
          <w:r w:rsidR="00666C8E">
            <w:rPr>
              <w:shd w:val="clear" w:color="auto" w:fill="FFFFFF"/>
            </w:rPr>
            <w:t>, zum Lesen des Inputtextes</w:t>
          </w:r>
          <w:r w:rsidR="00F57463" w:rsidRPr="00F57463">
            <w:rPr>
              <w:shd w:val="clear" w:color="auto" w:fill="FFFFFF"/>
            </w:rPr>
            <w:t xml:space="preserve"> und einem </w:t>
          </w:r>
          <w:r w:rsidR="00666C8E" w:rsidRPr="00666C8E">
            <w:rPr>
              <w:shd w:val="clear" w:color="auto" w:fill="FFFFFF"/>
            </w:rPr>
            <w:t>Dekodierer</w:t>
          </w:r>
          <w:r w:rsidR="00666C8E">
            <w:rPr>
              <w:shd w:val="clear" w:color="auto" w:fill="FFFFFF"/>
            </w:rPr>
            <w:t xml:space="preserve"> für das </w:t>
          </w:r>
          <w:r w:rsidR="006834B8">
            <w:rPr>
              <w:shd w:val="clear" w:color="auto" w:fill="FFFFFF"/>
            </w:rPr>
            <w:t>Bearbeiten</w:t>
          </w:r>
          <w:r w:rsidR="00E57EED">
            <w:rPr>
              <w:shd w:val="clear" w:color="auto" w:fill="FFFFFF"/>
            </w:rPr>
            <w:t xml:space="preserve"> der bestimmten NLP</w:t>
          </w:r>
          <w:r w:rsidR="00E57EED">
            <w:rPr>
              <w:shd w:val="clear" w:color="auto" w:fill="FFFFFF"/>
            </w:rPr>
            <w:noBreakHyphen/>
          </w:r>
          <w:r w:rsidR="00666C8E">
            <w:rPr>
              <w:shd w:val="clear" w:color="auto" w:fill="FFFFFF"/>
            </w:rPr>
            <w:t>Aufgabe</w:t>
          </w:r>
          <w:r w:rsidR="00F57463">
            <w:rPr>
              <w:shd w:val="clear" w:color="auto" w:fill="FFFFFF"/>
            </w:rPr>
            <w:t>.</w:t>
          </w:r>
          <w:r w:rsidR="00EF078A">
            <w:rPr>
              <w:shd w:val="clear" w:color="auto" w:fill="FFFFFF"/>
            </w:rPr>
            <w:t xml:space="preserve"> Das Training von Transformer</w:t>
          </w:r>
          <w:r w:rsidR="008331F4">
            <w:rPr>
              <w:shd w:val="clear" w:color="auto" w:fill="FFFFFF"/>
            </w:rPr>
            <w:t>n</w:t>
          </w:r>
          <w:r w:rsidR="00EF078A">
            <w:rPr>
              <w:shd w:val="clear" w:color="auto" w:fill="FFFFFF"/>
            </w:rPr>
            <w:t xml:space="preserve">, ist auf die beiden Prozesse Vortraining </w:t>
          </w:r>
          <w:r w:rsidR="00EF078A" w:rsidRPr="009A4602">
            <w:rPr>
              <w:i/>
              <w:iCs/>
              <w:shd w:val="clear" w:color="auto" w:fill="FFFFFF"/>
            </w:rPr>
            <w:t>(engl. pre</w:t>
          </w:r>
          <w:r w:rsidR="00EF078A" w:rsidRPr="009A4602">
            <w:rPr>
              <w:i/>
              <w:iCs/>
              <w:shd w:val="clear" w:color="auto" w:fill="FFFFFF"/>
            </w:rPr>
            <w:noBreakHyphen/>
            <w:t>training)</w:t>
          </w:r>
          <w:r w:rsidR="00EF078A">
            <w:rPr>
              <w:shd w:val="clear" w:color="auto" w:fill="FFFFFF"/>
            </w:rPr>
            <w:t xml:space="preserve"> und </w:t>
          </w:r>
          <w:r w:rsidR="00EF078A" w:rsidRPr="009A4602">
            <w:rPr>
              <w:shd w:val="clear" w:color="auto" w:fill="FFFFFF"/>
            </w:rPr>
            <w:t>Feintuning</w:t>
          </w:r>
          <w:r w:rsidR="00EF078A">
            <w:rPr>
              <w:shd w:val="clear" w:color="auto" w:fill="FFFFFF"/>
            </w:rPr>
            <w:t xml:space="preserve"> </w:t>
          </w:r>
          <w:r w:rsidR="00EF078A" w:rsidRPr="009A4602">
            <w:rPr>
              <w:i/>
              <w:iCs/>
              <w:shd w:val="clear" w:color="auto" w:fill="FFFFFF"/>
            </w:rPr>
            <w:t>(engl. finetuning)</w:t>
          </w:r>
          <w:r w:rsidR="00EF078A">
            <w:rPr>
              <w:shd w:val="clear" w:color="auto" w:fill="FFFFFF"/>
            </w:rPr>
            <w:t xml:space="preserve"> aufgeteilt.</w:t>
          </w:r>
          <w:r w:rsidR="008331F4">
            <w:rPr>
              <w:shd w:val="clear" w:color="auto" w:fill="FFFFFF"/>
            </w:rPr>
            <w:t xml:space="preserve"> Für das </w:t>
          </w:r>
          <w:r w:rsidR="000F2DF7">
            <w:rPr>
              <w:shd w:val="clear" w:color="auto" w:fill="FFFFFF"/>
            </w:rPr>
            <w:t>Vortraining von</w:t>
          </w:r>
          <w:r w:rsidR="008331F4">
            <w:rPr>
              <w:shd w:val="clear" w:color="auto" w:fill="FFFFFF"/>
            </w:rPr>
            <w:t xml:space="preserve"> BERT</w:t>
          </w:r>
          <w:r w:rsidR="000F2DF7">
            <w:rPr>
              <w:shd w:val="clear" w:color="auto" w:fill="FFFFFF"/>
            </w:rPr>
            <w:t xml:space="preserve"> (siehe </w:t>
          </w:r>
          <w:r w:rsidR="000F2DF7">
            <w:rPr>
              <w:shd w:val="clear" w:color="auto" w:fill="FFFFFF"/>
            </w:rPr>
            <w:fldChar w:fldCharType="begin"/>
          </w:r>
          <w:r w:rsidR="000F2DF7">
            <w:rPr>
              <w:shd w:val="clear" w:color="auto" w:fill="FFFFFF"/>
            </w:rPr>
            <w:instrText xml:space="preserve"> REF _Ref66560442 \h </w:instrText>
          </w:r>
          <w:r w:rsidR="000F2DF7">
            <w:rPr>
              <w:shd w:val="clear" w:color="auto" w:fill="FFFFFF"/>
            </w:rPr>
          </w:r>
          <w:r w:rsidR="000F2DF7">
            <w:rPr>
              <w:shd w:val="clear" w:color="auto" w:fill="FFFFFF"/>
            </w:rPr>
            <w:fldChar w:fldCharType="separate"/>
          </w:r>
          <w:r w:rsidR="003B68D4" w:rsidRPr="00A30952">
            <w:rPr>
              <w:b/>
              <w:bCs/>
            </w:rPr>
            <w:t xml:space="preserve">Abbildung </w:t>
          </w:r>
          <w:r w:rsidR="003B68D4">
            <w:rPr>
              <w:b/>
              <w:bCs/>
              <w:noProof/>
            </w:rPr>
            <w:t>10</w:t>
          </w:r>
          <w:r w:rsidR="000F2DF7">
            <w:rPr>
              <w:shd w:val="clear" w:color="auto" w:fill="FFFFFF"/>
            </w:rPr>
            <w:fldChar w:fldCharType="end"/>
          </w:r>
          <w:r w:rsidR="000F2DF7">
            <w:rPr>
              <w:shd w:val="clear" w:color="auto" w:fill="FFFFFF"/>
            </w:rPr>
            <w:t xml:space="preserve">) </w:t>
          </w:r>
          <w:r w:rsidR="008331F4">
            <w:rPr>
              <w:shd w:val="clear" w:color="auto" w:fill="FFFFFF"/>
            </w:rPr>
            <w:t xml:space="preserve">werden </w:t>
          </w:r>
          <w:r w:rsidR="00426383">
            <w:rPr>
              <w:shd w:val="clear" w:color="auto" w:fill="FFFFFF"/>
            </w:rPr>
            <w:t xml:space="preserve">zwei </w:t>
          </w:r>
          <w:r w:rsidR="00426383" w:rsidRPr="00426383">
            <w:rPr>
              <w:shd w:val="clear" w:color="auto" w:fill="FFFFFF"/>
            </w:rPr>
            <w:t xml:space="preserve">Trainingsverfahren </w:t>
          </w:r>
          <w:r w:rsidR="00426383">
            <w:rPr>
              <w:shd w:val="clear" w:color="auto" w:fill="FFFFFF"/>
            </w:rPr>
            <w:t>gleichzeitig durchgeführt:</w:t>
          </w:r>
        </w:p>
        <w:p w14:paraId="7655E805" w14:textId="23F59C0A" w:rsidR="00326DA6" w:rsidRDefault="00426383" w:rsidP="00F85567">
          <w:pPr>
            <w:pStyle w:val="Listenabsatz"/>
            <w:numPr>
              <w:ilvl w:val="0"/>
              <w:numId w:val="21"/>
            </w:numPr>
          </w:pPr>
          <w:r>
            <w:t xml:space="preserve">Bei </w:t>
          </w:r>
          <w:r w:rsidRPr="00F85567">
            <w:rPr>
              <w:b/>
              <w:bCs/>
            </w:rPr>
            <w:t xml:space="preserve">MLM </w:t>
          </w:r>
          <w:r w:rsidRPr="0019174E">
            <w:rPr>
              <w:b/>
              <w:bCs/>
              <w:i/>
              <w:iCs/>
            </w:rPr>
            <w:t>(masked language modeling)</w:t>
          </w:r>
          <w:r w:rsidR="0063729C" w:rsidRPr="00F85567">
            <w:rPr>
              <w:b/>
              <w:bCs/>
            </w:rPr>
            <w:t xml:space="preserve"> </w:t>
          </w:r>
          <w:r w:rsidR="0063729C" w:rsidRPr="0044775E">
            <w:t>maskiert das Modell</w:t>
          </w:r>
          <w:r w:rsidR="000C7CB5">
            <w:t xml:space="preserve"> zufällig</w:t>
          </w:r>
          <w:r w:rsidR="0063729C" w:rsidRPr="0044775E">
            <w:t xml:space="preserve"> eine Zeichenfolge</w:t>
          </w:r>
          <w:r w:rsidR="001E20CB" w:rsidRPr="0044775E">
            <w:t xml:space="preserve"> </w:t>
          </w:r>
          <w:r w:rsidR="0044775E" w:rsidRPr="0044775E">
            <w:t>innerhalb</w:t>
          </w:r>
          <w:r w:rsidR="001E20CB" w:rsidRPr="0044775E">
            <w:t xml:space="preserve"> eines als Input erhaltenen </w:t>
          </w:r>
          <w:r w:rsidR="0044775E">
            <w:t>Satzes</w:t>
          </w:r>
          <w:r w:rsidR="003A3A15">
            <w:t xml:space="preserve"> und </w:t>
          </w:r>
          <w:r w:rsidR="00803759">
            <w:t>lernt</w:t>
          </w:r>
          <w:r w:rsidR="003A3A15">
            <w:t xml:space="preserve"> diese </w:t>
          </w:r>
          <w:r w:rsidR="00F85567">
            <w:t>vorherzusagen</w:t>
          </w:r>
          <w:r w:rsidR="003A3A15">
            <w:t>.</w:t>
          </w:r>
        </w:p>
        <w:p w14:paraId="46161EC8" w14:textId="6AE1C843" w:rsidR="009A3F54" w:rsidRPr="009A3F54" w:rsidRDefault="00326DA6" w:rsidP="00F85567">
          <w:pPr>
            <w:pStyle w:val="Listenabsatz"/>
            <w:numPr>
              <w:ilvl w:val="0"/>
              <w:numId w:val="21"/>
            </w:numPr>
            <w:rPr>
              <w:shd w:val="clear" w:color="auto" w:fill="FFFFFF"/>
            </w:rPr>
          </w:pPr>
          <w:r>
            <w:t xml:space="preserve">Bei </w:t>
          </w:r>
          <w:r w:rsidRPr="00F85567">
            <w:rPr>
              <w:b/>
              <w:bCs/>
            </w:rPr>
            <w:t xml:space="preserve">NSP </w:t>
          </w:r>
          <w:r w:rsidRPr="0019174E">
            <w:rPr>
              <w:b/>
              <w:bCs/>
              <w:i/>
              <w:iCs/>
            </w:rPr>
            <w:t xml:space="preserve">(next </w:t>
          </w:r>
          <w:r w:rsidR="0019174E" w:rsidRPr="0019174E">
            <w:rPr>
              <w:b/>
              <w:bCs/>
              <w:i/>
              <w:iCs/>
            </w:rPr>
            <w:t>s</w:t>
          </w:r>
          <w:r w:rsidRPr="0019174E">
            <w:rPr>
              <w:b/>
              <w:bCs/>
              <w:i/>
              <w:iCs/>
            </w:rPr>
            <w:t>entence prediction)</w:t>
          </w:r>
          <w:r w:rsidR="00F85567">
            <w:rPr>
              <w:b/>
              <w:bCs/>
            </w:rPr>
            <w:t xml:space="preserve"> </w:t>
          </w:r>
          <w:r w:rsidR="00415948" w:rsidRPr="00415948">
            <w:t>bekommt</w:t>
          </w:r>
          <w:r w:rsidR="002E00FC">
            <w:t xml:space="preserve"> </w:t>
          </w:r>
          <w:r w:rsidR="00803759">
            <w:t>das Modell</w:t>
          </w:r>
          <w:r w:rsidR="009A3F54">
            <w:t xml:space="preserve"> </w:t>
          </w:r>
          <w:r w:rsidR="00415948">
            <w:t>zwei Sätze als Input und soll lernen</w:t>
          </w:r>
          <w:r w:rsidR="00803759">
            <w:t xml:space="preserve"> zu prognostizieren, ob </w:t>
          </w:r>
          <w:r w:rsidR="004A7979">
            <w:t>der zweite Satz auf den ersten folgt.</w:t>
          </w:r>
        </w:p>
        <w:p w14:paraId="03D9D0DA" w14:textId="77777777" w:rsidR="0087478D" w:rsidRDefault="00E96581" w:rsidP="0087478D">
          <w:pPr>
            <w:pStyle w:val="Abbildung"/>
          </w:pPr>
          <w:r>
            <w:lastRenderedPageBreak/>
            <w:drawing>
              <wp:inline distT="0" distB="0" distL="0" distR="0" wp14:anchorId="6C9D6E1C" wp14:editId="0825E674">
                <wp:extent cx="3084472" cy="290014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12026" t="7492" r="55933" b="71207"/>
                        <a:stretch/>
                      </pic:blipFill>
                      <pic:spPr bwMode="auto">
                        <a:xfrm>
                          <a:off x="0" y="0"/>
                          <a:ext cx="3086956" cy="2902484"/>
                        </a:xfrm>
                        <a:prstGeom prst="rect">
                          <a:avLst/>
                        </a:prstGeom>
                        <a:ln>
                          <a:noFill/>
                        </a:ln>
                        <a:extLst>
                          <a:ext uri="{53640926-AAD7-44D8-BBD7-CCE9431645EC}">
                            <a14:shadowObscured xmlns:a14="http://schemas.microsoft.com/office/drawing/2010/main"/>
                          </a:ext>
                        </a:extLst>
                      </pic:spPr>
                    </pic:pic>
                  </a:graphicData>
                </a:graphic>
              </wp:inline>
            </w:drawing>
          </w:r>
        </w:p>
        <w:p w14:paraId="7D3992A0" w14:textId="7F819A66" w:rsidR="00E96581" w:rsidRDefault="0087478D" w:rsidP="0087478D">
          <w:pPr>
            <w:pStyle w:val="Beschriftung"/>
            <w:jc w:val="both"/>
          </w:pPr>
          <w:bookmarkStart w:id="72" w:name="_Ref66560442"/>
          <w:r w:rsidRPr="00A30952">
            <w:rPr>
              <w:b/>
              <w:bCs/>
            </w:rPr>
            <w:t xml:space="preserve">Abbildung </w:t>
          </w:r>
          <w:r w:rsidRPr="00A30952">
            <w:rPr>
              <w:b/>
              <w:bCs/>
            </w:rPr>
            <w:fldChar w:fldCharType="begin"/>
          </w:r>
          <w:r w:rsidRPr="00A30952">
            <w:rPr>
              <w:b/>
              <w:bCs/>
            </w:rPr>
            <w:instrText xml:space="preserve"> SEQ Abbildung \* ARABIC </w:instrText>
          </w:r>
          <w:r w:rsidRPr="00A30952">
            <w:rPr>
              <w:b/>
              <w:bCs/>
            </w:rPr>
            <w:fldChar w:fldCharType="separate"/>
          </w:r>
          <w:r w:rsidR="003B68D4">
            <w:rPr>
              <w:b/>
              <w:bCs/>
              <w:noProof/>
            </w:rPr>
            <w:t>10</w:t>
          </w:r>
          <w:r w:rsidRPr="00A30952">
            <w:rPr>
              <w:b/>
              <w:bCs/>
            </w:rPr>
            <w:fldChar w:fldCharType="end"/>
          </w:r>
          <w:bookmarkEnd w:id="72"/>
          <w:r w:rsidRPr="00A30952">
            <w:rPr>
              <w:b/>
              <w:bCs/>
            </w:rPr>
            <w:t>:</w:t>
          </w:r>
          <w:r w:rsidRPr="0011201B">
            <w:t xml:space="preserve"> </w:t>
          </w:r>
          <w:r w:rsidR="007717A3" w:rsidRPr="0011201B">
            <w:t xml:space="preserve">Schemata zum Vortraining von BERT. </w:t>
          </w:r>
          <w:r w:rsidR="00A45B64" w:rsidRPr="0011201B">
            <w:t xml:space="preserve">Die beiden </w:t>
          </w:r>
          <w:r w:rsidRPr="0011201B">
            <w:t>Sätze</w:t>
          </w:r>
          <w:r w:rsidR="00A45B64" w:rsidRPr="0011201B">
            <w:t xml:space="preserve"> A und B in </w:t>
          </w:r>
          <w:r w:rsidR="00684DC2" w:rsidRPr="0011201B">
            <w:t xml:space="preserve">die </w:t>
          </w:r>
          <w:r w:rsidR="00A45B64" w:rsidRPr="0011201B">
            <w:t>Token</w:t>
          </w:r>
          <w:r w:rsidR="00CE29EA" w:rsidRPr="0011201B">
            <w:t xml:space="preserve"> </w:t>
          </w:r>
          <m:oMath>
            <m:r>
              <w:rPr>
                <w:rFonts w:ascii="Cambria Math" w:hAnsi="Cambria Math"/>
              </w:rPr>
              <m:t>Tok</m:t>
            </m:r>
          </m:oMath>
          <w:r w:rsidR="00A45B64" w:rsidRPr="0011201B">
            <w:t xml:space="preserve"> aufgeteilt und mache Token maskiert.</w:t>
          </w:r>
          <w:r w:rsidR="00CE29EA" w:rsidRPr="0011201B">
            <w:t xml:space="preserve"> Die Token werden anschließend mittels Worteinbettung in eine Vektorform </w:t>
          </w:r>
          <m:oMath>
            <m:r>
              <w:rPr>
                <w:rFonts w:ascii="Cambria Math" w:hAnsi="Cambria Math"/>
              </w:rPr>
              <m:t>E</m:t>
            </m:r>
          </m:oMath>
          <w:r w:rsidR="00CE29EA" w:rsidRPr="0011201B">
            <w:t xml:space="preserve"> überführt und </w:t>
          </w:r>
          <w:r w:rsidR="00080315" w:rsidRPr="0011201B">
            <w:t>diese dem</w:t>
          </w:r>
          <w:r w:rsidR="00CE29EA" w:rsidRPr="0011201B">
            <w:t xml:space="preserve"> Kodierer</w:t>
          </w:r>
          <w:r w:rsidR="00684DC2" w:rsidRPr="0011201B">
            <w:t xml:space="preserve"> für NSP und MLM</w:t>
          </w:r>
          <w:r w:rsidR="00CE29EA" w:rsidRPr="0011201B">
            <w:t xml:space="preserve"> zugeführt.</w:t>
          </w:r>
          <w:r w:rsidR="0011201B" w:rsidRPr="0011201B">
            <w:t xml:space="preserve"> Als Output gibt das neuronale Netz die binäre Variable  </w:t>
          </w:r>
          <m:oMath>
            <m:r>
              <w:rPr>
                <w:rFonts w:ascii="Cambria Math" w:hAnsi="Cambria Math"/>
              </w:rPr>
              <m:t>C</m:t>
            </m:r>
          </m:oMath>
          <w:r w:rsidR="0011201B" w:rsidRPr="0011201B">
            <w:t xml:space="preserve"> als Ergebnis des NSP und </w:t>
          </w:r>
          <m:oMath>
            <m:r>
              <w:rPr>
                <w:rFonts w:ascii="Cambria Math" w:hAnsi="Cambria Math"/>
              </w:rPr>
              <m:t>T</m:t>
            </m:r>
          </m:oMath>
          <w:r w:rsidR="0011201B" w:rsidRPr="0011201B">
            <w:t xml:space="preserve"> als Vorhersage des maskierten </w:t>
          </w:r>
          <w:r w:rsidR="005B1FCE">
            <w:t>Tokens</w:t>
          </w:r>
          <w:r w:rsidR="0011201B" w:rsidRPr="0011201B">
            <w:t xml:space="preserve"> an.</w:t>
          </w:r>
        </w:p>
        <w:p w14:paraId="71293BE4" w14:textId="77777777" w:rsidR="00F82FEC" w:rsidRDefault="00F82FEC" w:rsidP="002762C7"/>
        <w:p w14:paraId="62CDD417" w14:textId="54BCFC55" w:rsidR="002762C7" w:rsidRDefault="002762C7" w:rsidP="002762C7">
          <w:r>
            <w:t xml:space="preserve">Für </w:t>
          </w:r>
          <w:r w:rsidR="00A30952">
            <w:t xml:space="preserve">das </w:t>
          </w:r>
          <w:r>
            <w:t>Vortraining werden riesige Datenmengen ungelabelter Sätze benötigt. Bei BERT wurde hierfür ein Datensatz aus über 11000 Büchern (800 Millionen Wörter), sowie das englische Wikipedia (2,5 Milliarden Wörter) verwendet. Bei BioBERT wurden zusätzlich, je nach Ausführung, noch die PubMed Abtracts (4,5 Milliarden Wörter) oder die gesamten Artikel der PMC</w:t>
          </w:r>
          <w:r>
            <w:noBreakHyphen/>
            <w:t>Datenbank (13,5 Milliarden Wörter) verwendet.</w:t>
          </w:r>
          <w:r w:rsidR="002B1FDF">
            <w:t xml:space="preserve"> </w:t>
          </w:r>
          <w:r>
            <w:t>Als Ergebnis werden in beiden Arbeiten je die vortrainierten Sprachmodelle, welche gelernt haben</w:t>
          </w:r>
          <w:r w:rsidR="00935D46">
            <w:t>,</w:t>
          </w:r>
          <w:r>
            <w:t xml:space="preserve"> den Kontext eines Wortes in seiner Umgebung zu verstehen, veröffentlicht.</w:t>
          </w:r>
        </w:p>
        <w:p w14:paraId="30AE7626" w14:textId="4A3FB3F1" w:rsidR="002762C7" w:rsidRPr="00454C42" w:rsidRDefault="002B1FDF" w:rsidP="002762C7">
          <w:pPr>
            <w:rPr>
              <w:shd w:val="clear" w:color="auto" w:fill="FFFFFF"/>
            </w:rPr>
          </w:pPr>
          <w:r>
            <w:t xml:space="preserve">Beim </w:t>
          </w:r>
          <w:r w:rsidR="002762C7">
            <w:t>Finetuning wird</w:t>
          </w:r>
          <w:r>
            <w:t xml:space="preserve"> das </w:t>
          </w:r>
          <w:r w:rsidR="002762C7">
            <w:t>Sprachmodell</w:t>
          </w:r>
          <w:r>
            <w:t xml:space="preserve"> mit einem gelabelten Datensatz auf eine kon</w:t>
          </w:r>
          <w:r w:rsidR="002762C7">
            <w:t>krete Aufgabe, wie</w:t>
          </w:r>
          <w:r w:rsidR="00D32B94">
            <w:t xml:space="preserve"> z.B. dem CPI</w:t>
          </w:r>
          <w:r w:rsidR="00D32B94">
            <w:softHyphen/>
          </w:r>
          <w:r w:rsidR="00C954CC">
            <w:t xml:space="preserve"> </w:t>
          </w:r>
          <w:r w:rsidR="00D32B94">
            <w:t>Text Mining</w:t>
          </w:r>
          <w:r>
            <w:t>, trainiert</w:t>
          </w:r>
          <w:r w:rsidR="00D32B94">
            <w:t>.</w:t>
          </w:r>
          <w:r w:rsidR="00DA2682">
            <w:t xml:space="preserve"> Dies</w:t>
          </w:r>
          <w:r w:rsidR="001232C0">
            <w:t xml:space="preserve"> </w:t>
          </w:r>
          <w:r w:rsidR="00C1775A">
            <w:t>wird im</w:t>
          </w:r>
          <w:r w:rsidR="00DA2682">
            <w:t xml:space="preserve"> Kapitel </w:t>
          </w:r>
          <w:r w:rsidR="00DA2682">
            <w:fldChar w:fldCharType="begin"/>
          </w:r>
          <w:r w:rsidR="00DA2682">
            <w:instrText xml:space="preserve"> REF _Ref66563724 \h </w:instrText>
          </w:r>
          <w:r w:rsidR="00DA2682">
            <w:fldChar w:fldCharType="separate"/>
          </w:r>
          <w:commentRangeStart w:id="73"/>
          <w:r w:rsidR="003B68D4">
            <w:t>Material und Methoden</w:t>
          </w:r>
          <w:commentRangeEnd w:id="73"/>
          <w:r w:rsidR="00DA2682">
            <w:fldChar w:fldCharType="end"/>
          </w:r>
          <w:r w:rsidR="00C1775A">
            <w:t xml:space="preserve"> verwendet, um das BioBERT-Modell </w:t>
          </w:r>
          <w:r w:rsidR="00E11808">
            <w:t>auf</w:t>
          </w:r>
          <w:r w:rsidR="00C1775A">
            <w:t xml:space="preserve"> das CPI Text Mining</w:t>
          </w:r>
          <w:r w:rsidR="00DA2682">
            <w:t xml:space="preserve"> </w:t>
          </w:r>
          <w:r w:rsidR="00E11808">
            <w:t>vorzubereiten</w:t>
          </w:r>
          <w:r w:rsidR="00DA2682">
            <w:t>.</w:t>
          </w:r>
          <w:r w:rsidR="004B426C">
            <w:t xml:space="preserve"> </w:t>
          </w:r>
          <w:r w:rsidR="00DA2682">
            <w:t xml:space="preserve"> </w:t>
          </w:r>
          <w:r w:rsidR="002762C7">
            <w:t xml:space="preserve">                        </w:t>
          </w:r>
          <w:r w:rsidR="002762C7" w:rsidRPr="0044775E">
            <w:t xml:space="preserve"> </w:t>
          </w:r>
        </w:p>
        <w:p w14:paraId="4251A7BC" w14:textId="13A7C3D0" w:rsidR="00935D46" w:rsidRDefault="00935D46">
          <w:pPr>
            <w:spacing w:after="160" w:line="259" w:lineRule="auto"/>
            <w:jc w:val="left"/>
          </w:pPr>
          <w:r>
            <w:br w:type="page"/>
          </w:r>
        </w:p>
        <w:p w14:paraId="39AAA176" w14:textId="7D64F990" w:rsidR="00187F5F" w:rsidRDefault="00187F5F" w:rsidP="009C6B1B">
          <w:pPr>
            <w:pStyle w:val="berschrift1"/>
          </w:pPr>
          <w:bookmarkStart w:id="74" w:name="_Toc66477600"/>
          <w:bookmarkStart w:id="75" w:name="_Toc66981158"/>
          <w:r w:rsidRPr="002355F0">
            <w:lastRenderedPageBreak/>
            <w:t>Ziel</w:t>
          </w:r>
          <w:r>
            <w:t>setzung der Arbeit</w:t>
          </w:r>
          <w:bookmarkEnd w:id="74"/>
          <w:bookmarkEnd w:id="75"/>
        </w:p>
        <w:p w14:paraId="298D4EE5" w14:textId="0CCD6DD7" w:rsidR="00002C94" w:rsidRDefault="00C001EE" w:rsidP="00FE5188">
          <w:pPr>
            <w:rPr>
              <w:shd w:val="clear" w:color="auto" w:fill="FFFFFF"/>
            </w:rPr>
          </w:pPr>
          <w:r>
            <w:rPr>
              <w:shd w:val="clear" w:color="auto" w:fill="FFFFFF"/>
            </w:rPr>
            <w:t>D</w:t>
          </w:r>
          <w:r w:rsidRPr="00BF3E3B">
            <w:rPr>
              <w:shd w:val="clear" w:color="auto" w:fill="FFFFFF"/>
            </w:rPr>
            <w:t xml:space="preserve">iese Bachelorarbeit soll, wie in der „Conclusion“ </w:t>
          </w:r>
          <w:r w:rsidRPr="00BF3E3B">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Pr="00BF3E3B">
            <w:rPr>
              <w:shd w:val="clear" w:color="auto" w:fill="FFFFFF"/>
            </w:rPr>
            <w:fldChar w:fldCharType="separate"/>
          </w:r>
          <w:r w:rsidR="003060AF" w:rsidRPr="003060AF">
            <w:rPr>
              <w:noProof/>
              <w:shd w:val="clear" w:color="auto" w:fill="FFFFFF"/>
            </w:rPr>
            <w:t>[36]</w:t>
          </w:r>
          <w:r w:rsidRPr="00BF3E3B">
            <w:rPr>
              <w:shd w:val="clear" w:color="auto" w:fill="FFFFFF"/>
            </w:rPr>
            <w:fldChar w:fldCharType="end"/>
          </w:r>
          <w:r w:rsidRPr="00BF3E3B">
            <w:rPr>
              <w:shd w:val="clear" w:color="auto" w:fill="FFFFFF"/>
            </w:rPr>
            <w:t xml:space="preserve"> beschrieben, </w:t>
          </w:r>
          <w:r>
            <w:rPr>
              <w:shd w:val="clear" w:color="auto" w:fill="FFFFFF"/>
            </w:rPr>
            <w:t xml:space="preserve">als </w:t>
          </w:r>
          <w:r w:rsidRPr="00BF3E3B">
            <w:rPr>
              <w:shd w:val="clear" w:color="auto" w:fill="FFFFFF"/>
            </w:rPr>
            <w:t xml:space="preserve">Vergleich </w:t>
          </w:r>
          <w:r>
            <w:rPr>
              <w:shd w:val="clear" w:color="auto" w:fill="FFFFFF"/>
            </w:rPr>
            <w:t>von</w:t>
          </w:r>
          <w:r w:rsidRPr="00BF3E3B">
            <w:rPr>
              <w:shd w:val="clear" w:color="auto" w:fill="FFFFFF"/>
            </w:rPr>
            <w:t xml:space="preserve"> Kern-Methoden</w:t>
          </w:r>
          <w:r>
            <w:rPr>
              <w:shd w:val="clear" w:color="auto" w:fill="FFFFFF"/>
            </w:rPr>
            <w:t xml:space="preserve"> mit </w:t>
          </w:r>
          <w:r w:rsidRPr="00BF3E3B">
            <w:rPr>
              <w:shd w:val="clear" w:color="auto" w:fill="FFFFFF"/>
            </w:rPr>
            <w:t>auf tiefe</w:t>
          </w:r>
          <w:r>
            <w:rPr>
              <w:shd w:val="clear" w:color="auto" w:fill="FFFFFF"/>
            </w:rPr>
            <w:t>s</w:t>
          </w:r>
          <w:r w:rsidRPr="00BF3E3B">
            <w:rPr>
              <w:shd w:val="clear" w:color="auto" w:fill="FFFFFF"/>
            </w:rPr>
            <w:t xml:space="preserve"> Lernen basierende Ansätze</w:t>
          </w:r>
          <w:r>
            <w:rPr>
              <w:shd w:val="clear" w:color="auto" w:fill="FFFFFF"/>
            </w:rPr>
            <w:t xml:space="preserve"> dienen.</w:t>
          </w:r>
          <w:r w:rsidR="00002C94">
            <w:rPr>
              <w:shd w:val="clear" w:color="auto" w:fill="FFFFFF"/>
            </w:rPr>
            <w:t xml:space="preserve"> Das verwendete Modell des tiefen </w:t>
          </w:r>
          <w:r w:rsidR="004C16FC">
            <w:rPr>
              <w:shd w:val="clear" w:color="auto" w:fill="FFFFFF"/>
            </w:rPr>
            <w:t>Lernens</w:t>
          </w:r>
          <w:r w:rsidR="00002C94">
            <w:rPr>
              <w:shd w:val="clear" w:color="auto" w:fill="FFFFFF"/>
            </w:rPr>
            <w:t xml:space="preserve"> ist</w:t>
          </w:r>
          <w:r w:rsidR="006771F8">
            <w:rPr>
              <w:shd w:val="clear" w:color="auto" w:fill="FFFFFF"/>
            </w:rPr>
            <w:t xml:space="preserve"> dabei</w:t>
          </w:r>
          <w:r w:rsidR="00002C94">
            <w:rPr>
              <w:shd w:val="clear" w:color="auto" w:fill="FFFFFF"/>
            </w:rPr>
            <w:t xml:space="preserve"> das vortrainierte </w:t>
          </w:r>
          <w:r w:rsidR="00002C94" w:rsidRPr="00002C94">
            <w:rPr>
              <w:shd w:val="clear" w:color="auto" w:fill="FFFFFF"/>
            </w:rPr>
            <w:t>BioBERT</w:t>
          </w:r>
          <w:r w:rsidR="00002C94">
            <w:rPr>
              <w:shd w:val="clear" w:color="auto" w:fill="FFFFFF"/>
            </w:rPr>
            <w:t>-Modell</w:t>
          </w:r>
          <w:r w:rsidR="00DB7A09">
            <w:rPr>
              <w:shd w:val="clear" w:color="auto" w:fill="FFFFFF"/>
            </w:rPr>
            <w:t xml:space="preserve"> </w:t>
          </w:r>
          <w:r w:rsidR="00DB7A09">
            <w:rPr>
              <w:shd w:val="clear" w:color="auto" w:fill="FFFFFF"/>
            </w:rPr>
            <w:fldChar w:fldCharType="begin" w:fldLock="1"/>
          </w:r>
          <w:r w:rsidR="00C07114">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DB7A09">
            <w:rPr>
              <w:shd w:val="clear" w:color="auto" w:fill="FFFFFF"/>
            </w:rPr>
            <w:fldChar w:fldCharType="separate"/>
          </w:r>
          <w:r w:rsidR="003060AF" w:rsidRPr="003060AF">
            <w:rPr>
              <w:noProof/>
              <w:shd w:val="clear" w:color="auto" w:fill="FFFFFF"/>
            </w:rPr>
            <w:t>[40]</w:t>
          </w:r>
          <w:r w:rsidR="00DB7A09">
            <w:rPr>
              <w:shd w:val="clear" w:color="auto" w:fill="FFFFFF"/>
            </w:rPr>
            <w:fldChar w:fldCharType="end"/>
          </w:r>
          <w:r w:rsidR="006771F8">
            <w:rPr>
              <w:shd w:val="clear" w:color="auto" w:fill="FFFFFF"/>
            </w:rPr>
            <w:t xml:space="preserve">. </w:t>
          </w:r>
          <w:r>
            <w:rPr>
              <w:shd w:val="clear" w:color="auto" w:fill="FFFFFF"/>
            </w:rPr>
            <w:t>Um eine Vergleichbarkeit zu erreichen</w:t>
          </w:r>
          <w:r w:rsidR="006771F8">
            <w:rPr>
              <w:shd w:val="clear" w:color="auto" w:fill="FFFFFF"/>
            </w:rPr>
            <w:t>,</w:t>
          </w:r>
          <w:r>
            <w:rPr>
              <w:shd w:val="clear" w:color="auto" w:fill="FFFFFF"/>
            </w:rPr>
            <w:t xml:space="preserve"> wird der identische Datensatz verwendet.</w:t>
          </w:r>
          <w:r w:rsidR="00002C94">
            <w:rPr>
              <w:shd w:val="clear" w:color="auto" w:fill="FFFFFF"/>
            </w:rPr>
            <w:t xml:space="preserve"> Es ergeben sich folgende </w:t>
          </w:r>
          <w:r w:rsidR="006771F8">
            <w:rPr>
              <w:shd w:val="clear" w:color="auto" w:fill="FFFFFF"/>
            </w:rPr>
            <w:t>Zwischenziele</w:t>
          </w:r>
          <w:r w:rsidR="00002C94">
            <w:rPr>
              <w:shd w:val="clear" w:color="auto" w:fill="FFFFFF"/>
            </w:rPr>
            <w:t>:</w:t>
          </w:r>
        </w:p>
        <w:p w14:paraId="25C7132F" w14:textId="6B16E118" w:rsidR="00FE5188" w:rsidRPr="00FE5188" w:rsidRDefault="00FE5188" w:rsidP="00FE5188">
          <w:r>
            <w:t xml:space="preserve">1) </w:t>
          </w:r>
          <w:r w:rsidR="008F754B">
            <w:t>Überführen des Datensatzes in die notwendige Form</w:t>
          </w:r>
          <w:r w:rsidR="00177AFD">
            <w:t xml:space="preserve"> </w:t>
          </w:r>
          <w:r w:rsidR="008F754B">
            <w:t xml:space="preserve"> </w:t>
          </w:r>
          <w:r w:rsidR="00002C94">
            <w:t xml:space="preserve"> </w:t>
          </w:r>
          <w:r w:rsidR="002460E2">
            <w:t xml:space="preserve">  </w:t>
          </w:r>
        </w:p>
        <w:p w14:paraId="469C8FF0" w14:textId="53F9ABD4" w:rsidR="00187F5F" w:rsidRDefault="00845C7F" w:rsidP="00187F5F">
          <w:r>
            <w:t>2</w:t>
          </w:r>
          <w:r w:rsidR="00187F5F">
            <w:t xml:space="preserve">) </w:t>
          </w:r>
          <w:r w:rsidR="00CA6BBC">
            <w:t xml:space="preserve">Evaluieren des </w:t>
          </w:r>
          <w:r w:rsidR="00CA6BBC" w:rsidRPr="00002C94">
            <w:rPr>
              <w:shd w:val="clear" w:color="auto" w:fill="FFFFFF"/>
            </w:rPr>
            <w:t>BioBERT</w:t>
          </w:r>
          <w:r w:rsidR="00CA6BBC">
            <w:rPr>
              <w:shd w:val="clear" w:color="auto" w:fill="FFFFFF"/>
            </w:rPr>
            <w:t xml:space="preserve">-Modells über eine </w:t>
          </w:r>
          <w:r w:rsidR="00CA6BBC">
            <w:rPr>
              <w:shd w:val="clear" w:color="auto" w:fill="FFFFFF"/>
            </w:rPr>
            <w:fldChar w:fldCharType="begin"/>
          </w:r>
          <w:r w:rsidR="00CA6BBC">
            <w:rPr>
              <w:shd w:val="clear" w:color="auto" w:fill="FFFFFF"/>
            </w:rPr>
            <w:instrText xml:space="preserve"> REF _Ref65328111 \h </w:instrText>
          </w:r>
          <w:r w:rsidR="00CA6BBC">
            <w:rPr>
              <w:shd w:val="clear" w:color="auto" w:fill="FFFFFF"/>
            </w:rPr>
          </w:r>
          <w:r w:rsidR="00CA6BBC">
            <w:rPr>
              <w:shd w:val="clear" w:color="auto" w:fill="FFFFFF"/>
            </w:rPr>
            <w:fldChar w:fldCharType="separate"/>
          </w:r>
          <w:r w:rsidR="003B68D4">
            <w:t>10</w:t>
          </w:r>
          <w:r w:rsidR="003B68D4" w:rsidRPr="00AD1F72">
            <w:t>-fache Kreuzvalidierung</w:t>
          </w:r>
          <w:r w:rsidR="00CA6BBC">
            <w:rPr>
              <w:shd w:val="clear" w:color="auto" w:fill="FFFFFF"/>
            </w:rPr>
            <w:fldChar w:fldCharType="end"/>
          </w:r>
          <w:r w:rsidR="00CA6BBC">
            <w:rPr>
              <w:shd w:val="clear" w:color="auto" w:fill="FFFFFF"/>
            </w:rPr>
            <w:t xml:space="preserve"> mit dem fertigen Datensatz</w:t>
          </w:r>
        </w:p>
        <w:p w14:paraId="2276EBE0" w14:textId="3B846BED" w:rsidR="00187F5F" w:rsidRPr="00187F5F" w:rsidRDefault="00845C7F" w:rsidP="00187F5F">
          <w:r>
            <w:t>3</w:t>
          </w:r>
          <w:r w:rsidR="00187F5F">
            <w:t xml:space="preserve">) </w:t>
          </w:r>
          <w:r w:rsidR="00F66D5C">
            <w:t xml:space="preserve">Bestimmen des Einflusses </w:t>
          </w:r>
          <w:r w:rsidR="004C16FC">
            <w:t>der Größe des verwendeten Trainingsdatensatzes auf die Klassifikation</w:t>
          </w:r>
        </w:p>
        <w:p w14:paraId="4705DF57" w14:textId="3F6027C5" w:rsidR="00196702" w:rsidRDefault="00196702">
          <w:pPr>
            <w:spacing w:after="160" w:line="259" w:lineRule="auto"/>
            <w:jc w:val="left"/>
          </w:pPr>
          <w:r>
            <w:br w:type="page"/>
          </w:r>
        </w:p>
        <w:p w14:paraId="79E01495" w14:textId="1161A089" w:rsidR="00E93A12" w:rsidRDefault="00E93A12" w:rsidP="00E93A12">
          <w:pPr>
            <w:pStyle w:val="berschrift1"/>
          </w:pPr>
          <w:bookmarkStart w:id="76" w:name="_Toc66477602"/>
          <w:bookmarkStart w:id="77" w:name="_Ref66563724"/>
          <w:bookmarkStart w:id="78" w:name="_Toc66981159"/>
          <w:commentRangeStart w:id="79"/>
          <w:r>
            <w:lastRenderedPageBreak/>
            <w:t>Material und Methoden</w:t>
          </w:r>
          <w:bookmarkEnd w:id="76"/>
          <w:bookmarkEnd w:id="77"/>
          <w:commentRangeEnd w:id="79"/>
          <w:r w:rsidR="000D1B04">
            <w:rPr>
              <w:rStyle w:val="Kommentarzeichen"/>
              <w:rFonts w:ascii="Times New Roman" w:eastAsiaTheme="minorHAnsi" w:hAnsi="Times New Roman" w:cstheme="minorBidi"/>
              <w:b w:val="0"/>
            </w:rPr>
            <w:commentReference w:id="79"/>
          </w:r>
          <w:bookmarkEnd w:id="78"/>
        </w:p>
        <w:p w14:paraId="0601EB5E" w14:textId="461D59AF" w:rsidR="000571A2" w:rsidRDefault="00007A06" w:rsidP="0064345E">
          <w:r>
            <w:t xml:space="preserve">In </w:t>
          </w:r>
          <w:r w:rsidR="00ED4603">
            <w:t xml:space="preserve">Kapitel </w:t>
          </w:r>
          <w:r w:rsidR="009C2467">
            <w:fldChar w:fldCharType="begin"/>
          </w:r>
          <w:r w:rsidR="009C2467">
            <w:instrText xml:space="preserve"> REF _Ref66745652 \r \h </w:instrText>
          </w:r>
          <w:r w:rsidR="009C2467">
            <w:fldChar w:fldCharType="separate"/>
          </w:r>
          <w:r w:rsidR="003B68D4">
            <w:t>3.1</w:t>
          </w:r>
          <w:r w:rsidR="009C2467">
            <w:fldChar w:fldCharType="end"/>
          </w:r>
          <w:r w:rsidR="00124F28">
            <w:t xml:space="preserve"> werden die</w:t>
          </w:r>
          <w:r>
            <w:t xml:space="preserve"> Ausgangsbedingungen </w:t>
          </w:r>
          <w:r w:rsidR="00ED4603">
            <w:t xml:space="preserve">des praktischen Teils der Bachelorarbeit </w:t>
          </w:r>
          <w:r w:rsidR="009A52BE">
            <w:t>beschrieben, bevor</w:t>
          </w:r>
          <w:r w:rsidR="009C2467">
            <w:t xml:space="preserve"> in </w:t>
          </w:r>
          <w:r w:rsidR="009C2467">
            <w:fldChar w:fldCharType="begin"/>
          </w:r>
          <w:r w:rsidR="009C2467">
            <w:instrText xml:space="preserve"> REF _Ref66654182 \r \h </w:instrText>
          </w:r>
          <w:r w:rsidR="009C2467">
            <w:fldChar w:fldCharType="separate"/>
          </w:r>
          <w:r w:rsidR="003B68D4">
            <w:t>3.2</w:t>
          </w:r>
          <w:r w:rsidR="009C2467">
            <w:fldChar w:fldCharType="end"/>
          </w:r>
          <w:r w:rsidR="009C2467">
            <w:t xml:space="preserve">, </w:t>
          </w:r>
          <w:r w:rsidR="009C2467">
            <w:fldChar w:fldCharType="begin"/>
          </w:r>
          <w:r w:rsidR="009C2467">
            <w:instrText xml:space="preserve"> REF _Ref66745689 \r \h </w:instrText>
          </w:r>
          <w:r w:rsidR="009C2467">
            <w:fldChar w:fldCharType="separate"/>
          </w:r>
          <w:r w:rsidR="003B68D4">
            <w:t>3.3</w:t>
          </w:r>
          <w:r w:rsidR="009C2467">
            <w:fldChar w:fldCharType="end"/>
          </w:r>
          <w:r w:rsidR="009C2467">
            <w:t xml:space="preserve"> und </w:t>
          </w:r>
          <w:r w:rsidR="009C2467">
            <w:fldChar w:fldCharType="begin"/>
          </w:r>
          <w:r w:rsidR="009C2467">
            <w:instrText xml:space="preserve"> REF _Ref66745693 \r \h </w:instrText>
          </w:r>
          <w:r w:rsidR="009C2467">
            <w:fldChar w:fldCharType="separate"/>
          </w:r>
          <w:r w:rsidR="003B68D4">
            <w:t>3.4</w:t>
          </w:r>
          <w:r w:rsidR="009C2467">
            <w:fldChar w:fldCharType="end"/>
          </w:r>
          <w:r w:rsidR="009C2467">
            <w:t xml:space="preserve"> die </w:t>
          </w:r>
          <w:r w:rsidR="00D617E9">
            <w:t>Vorgehensweise</w:t>
          </w:r>
          <w:r w:rsidR="009C2467">
            <w:t xml:space="preserve"> beim Erreichen der Zwischenziele </w:t>
          </w:r>
          <w:r w:rsidR="00D617E9">
            <w:t>dargestellt ist</w:t>
          </w:r>
          <w:r w:rsidR="009C2467">
            <w:t xml:space="preserve">.  </w:t>
          </w:r>
        </w:p>
        <w:p w14:paraId="513194DB" w14:textId="77777777" w:rsidR="009A52BE" w:rsidRDefault="009A52BE" w:rsidP="0064345E"/>
        <w:p w14:paraId="77FEEC9A" w14:textId="05C94F17" w:rsidR="000571A2" w:rsidRPr="000571A2" w:rsidRDefault="000571A2" w:rsidP="000571A2">
          <w:pPr>
            <w:pStyle w:val="berschrift2"/>
          </w:pPr>
          <w:bookmarkStart w:id="80" w:name="_Ref66745652"/>
          <w:bookmarkStart w:id="81" w:name="_Toc66981160"/>
          <w:r>
            <w:t>Grundlagen</w:t>
          </w:r>
          <w:bookmarkEnd w:id="80"/>
          <w:bookmarkEnd w:id="81"/>
        </w:p>
        <w:p w14:paraId="4A45A799" w14:textId="6F1A0DF6" w:rsidR="00ED7330" w:rsidRDefault="000571A2" w:rsidP="0064345E">
          <w:pPr>
            <w:pStyle w:val="berschrift3"/>
          </w:pPr>
          <w:bookmarkStart w:id="82" w:name="_Toc66981161"/>
          <w:r>
            <w:t>Systemeigenschaften</w:t>
          </w:r>
          <w:bookmarkEnd w:id="82"/>
        </w:p>
        <w:p w14:paraId="3B43303D" w14:textId="73830C9C" w:rsidR="003E0F8B" w:rsidRDefault="005453BF" w:rsidP="005453BF">
          <w:r>
            <w:t>Betriebssystem:</w:t>
          </w:r>
          <w:r w:rsidR="002506A6">
            <w:t xml:space="preserve"> </w:t>
          </w:r>
          <w:r w:rsidR="000146DF">
            <w:tab/>
          </w:r>
          <w:r w:rsidR="002506A6" w:rsidRPr="002506A6">
            <w:t>Ubuntu 18.04.5 LTS (Bionic Beaver)</w:t>
          </w:r>
          <w:r w:rsidR="0018154B">
            <w:rPr>
              <w:rStyle w:val="Funotenzeichen"/>
            </w:rPr>
            <w:footnoteReference w:id="1"/>
          </w:r>
        </w:p>
        <w:p w14:paraId="79F77373" w14:textId="191C974A" w:rsidR="005453BF" w:rsidRDefault="003E0F8B" w:rsidP="005453BF">
          <w:r>
            <w:t>Prozessor:</w:t>
          </w:r>
          <w:r w:rsidR="00433D71">
            <w:tab/>
          </w:r>
          <w:r w:rsidR="000146DF">
            <w:tab/>
          </w:r>
          <w:r w:rsidR="00DB49F7" w:rsidRPr="00DB49F7">
            <w:t>Intel</w:t>
          </w:r>
          <w:r w:rsidR="00DB49F7" w:rsidRPr="00300602">
            <w:rPr>
              <w:vertAlign w:val="superscript"/>
            </w:rPr>
            <w:t>®</w:t>
          </w:r>
          <w:r w:rsidR="00DB49F7" w:rsidRPr="00DB49F7">
            <w:t xml:space="preserve"> Core</w:t>
          </w:r>
          <w:r w:rsidR="00DB49F7" w:rsidRPr="004B0B56">
            <w:rPr>
              <w:vertAlign w:val="superscript"/>
            </w:rPr>
            <w:t>™</w:t>
          </w:r>
          <w:r w:rsidR="00DB49F7">
            <w:t xml:space="preserve"> </w:t>
          </w:r>
          <w:r w:rsidR="00DB49F7" w:rsidRPr="00DB49F7">
            <w:t xml:space="preserve">i5-6600K CPU @ </w:t>
          </w:r>
          <w:r w:rsidR="00DB49F7">
            <w:t>4</w:t>
          </w:r>
          <w:r w:rsidR="00DB49F7" w:rsidRPr="00DB49F7">
            <w:t>.</w:t>
          </w:r>
          <w:r w:rsidR="00DB49F7">
            <w:t>2</w:t>
          </w:r>
          <w:r w:rsidR="00DB49F7" w:rsidRPr="00DB49F7">
            <w:t>0GHz</w:t>
          </w:r>
        </w:p>
        <w:p w14:paraId="3ADFE66D" w14:textId="7B45D8C2" w:rsidR="003E0F8B" w:rsidRDefault="003E0F8B" w:rsidP="005453BF">
          <w:r>
            <w:t>Grafikkarte:</w:t>
          </w:r>
          <w:r w:rsidR="000146DF">
            <w:tab/>
          </w:r>
          <w:r w:rsidR="00E101CD">
            <w:tab/>
          </w:r>
          <w:r w:rsidR="00E101CD" w:rsidRPr="00E101CD">
            <w:t>NVIDIA</w:t>
          </w:r>
          <w:r w:rsidR="00300602" w:rsidRPr="00300602">
            <w:rPr>
              <w:vertAlign w:val="superscript"/>
            </w:rPr>
            <w:t>®</w:t>
          </w:r>
          <w:r w:rsidR="00E101CD" w:rsidRPr="00E101CD">
            <w:t xml:space="preserve"> GeForce</w:t>
          </w:r>
          <w:r w:rsidR="00300602" w:rsidRPr="00300602">
            <w:rPr>
              <w:vertAlign w:val="superscript"/>
            </w:rPr>
            <w:t>®</w:t>
          </w:r>
          <w:r w:rsidR="00E101CD" w:rsidRPr="00E101CD">
            <w:t xml:space="preserve"> GTX 1060 6GB</w:t>
          </w:r>
        </w:p>
        <w:p w14:paraId="7308C29D" w14:textId="300B1FB2" w:rsidR="000146DF" w:rsidRDefault="000146DF" w:rsidP="000146DF">
          <w:r>
            <w:t xml:space="preserve">Programmiersprache: </w:t>
          </w:r>
          <w:r w:rsidR="002D7DF4">
            <w:tab/>
          </w:r>
          <w:r>
            <w:t>Python</w:t>
          </w:r>
          <w:r w:rsidR="00643088">
            <w:t xml:space="preserve"> </w:t>
          </w:r>
          <w:r>
            <w:t>3.6.9</w:t>
          </w:r>
        </w:p>
        <w:p w14:paraId="757D2209" w14:textId="321EE72A" w:rsidR="003E0F8B" w:rsidRPr="005453BF" w:rsidRDefault="003E0F8B" w:rsidP="005453BF"/>
        <w:p w14:paraId="3D65D16C" w14:textId="2197A309" w:rsidR="00292294" w:rsidRDefault="00292294" w:rsidP="00292294">
          <w:pPr>
            <w:pStyle w:val="berschrift3"/>
          </w:pPr>
          <w:bookmarkStart w:id="83" w:name="_Toc66981162"/>
          <w:r>
            <w:t>Verwendete Software</w:t>
          </w:r>
          <w:bookmarkEnd w:id="83"/>
        </w:p>
        <w:p w14:paraId="02599473" w14:textId="788023B0" w:rsidR="0018154B" w:rsidRDefault="0018154B" w:rsidP="005453BF">
          <w:r>
            <w:t xml:space="preserve">Bei dem verwendeten Modell handelt es sich um </w:t>
          </w:r>
          <w:r w:rsidRPr="0018154B">
            <w:t>BioBERT-Base v1.1 (+ PubMed 1M)</w:t>
          </w:r>
          <w:r>
            <w:t>. Dieses stammt</w:t>
          </w:r>
          <w:r w:rsidR="00E87025">
            <w:t>,</w:t>
          </w:r>
          <w:r>
            <w:t xml:space="preserve"> zusammen mit der Software für das Finetuning</w:t>
          </w:r>
          <w:r w:rsidR="00E87025">
            <w:t>,</w:t>
          </w:r>
          <w:r>
            <w:t xml:space="preserve"> von dem offiziellen GitHub</w:t>
          </w:r>
          <w:r w:rsidR="001654A8">
            <w:t xml:space="preserve"> </w:t>
          </w:r>
          <w:r w:rsidR="00F804BD">
            <w:t>BioBERT</w:t>
          </w:r>
          <w:r w:rsidR="001654A8">
            <w:t xml:space="preserve"> </w:t>
          </w:r>
          <w:r w:rsidR="00F804BD" w:rsidRPr="00F804BD">
            <w:t>Repository</w:t>
          </w:r>
          <w:r w:rsidR="001401B7">
            <w:rPr>
              <w:rStyle w:val="Funotenzeichen"/>
            </w:rPr>
            <w:footnoteReference w:id="2"/>
          </w:r>
          <w:r w:rsidR="00F804BD">
            <w:t>.</w:t>
          </w:r>
          <w:r w:rsidR="002174B2">
            <w:t xml:space="preserve"> Für diese Arbeit wurden die Skripte an wenigen Stellen ergänzt, bzw. neue Skripte hinzugefügt. Zudem wurde die Ordnerstruktur verändert.</w:t>
          </w:r>
          <w:r w:rsidR="00F15FC9">
            <w:t xml:space="preserve"> Jede Änderung wird an der</w:t>
          </w:r>
          <w:r w:rsidR="003A33B4">
            <w:t xml:space="preserve"> entsprechenden Stelle in dieser Arbeit </w:t>
          </w:r>
          <w:r w:rsidR="00B5728F">
            <w:t>angegeben</w:t>
          </w:r>
          <w:r w:rsidR="003A33B4">
            <w:t xml:space="preserve">. </w:t>
          </w:r>
          <w:r w:rsidR="00A65D2F">
            <w:t xml:space="preserve">Die Software, wie sie </w:t>
          </w:r>
          <w:r w:rsidR="00596207">
            <w:t>Letzen Endes</w:t>
          </w:r>
          <w:r w:rsidR="00A65D2F">
            <w:t xml:space="preserve"> </w:t>
          </w:r>
          <w:r w:rsidR="003760E2">
            <w:t>zum Einsatz kam</w:t>
          </w:r>
          <w:r w:rsidR="00A65D2F">
            <w:t xml:space="preserve">, ist auf GitHub </w:t>
          </w:r>
          <w:r w:rsidR="00B31E7D">
            <w:t xml:space="preserve">in einem </w:t>
          </w:r>
          <w:r w:rsidR="00E87025">
            <w:t xml:space="preserve">neuen </w:t>
          </w:r>
          <w:r w:rsidR="00B31E7D">
            <w:t>Repository</w:t>
          </w:r>
          <w:r w:rsidR="00A65D2F">
            <w:t xml:space="preserve"> verfügbar</w:t>
          </w:r>
          <w:r w:rsidR="00F91D3B">
            <w:t>.</w:t>
          </w:r>
          <w:r w:rsidR="00F91D3B">
            <w:rPr>
              <w:rStyle w:val="Funotenzeichen"/>
            </w:rPr>
            <w:footnoteReference w:id="3"/>
          </w:r>
          <w:r w:rsidR="00F91D3B">
            <w:t xml:space="preserve"> </w:t>
          </w:r>
        </w:p>
        <w:p w14:paraId="1FB764B0" w14:textId="726D9959" w:rsidR="00A85D2B" w:rsidRDefault="00A85D2B" w:rsidP="005453BF">
          <w:r>
            <w:t>Als Framework der Arbeit</w:t>
          </w:r>
          <w:r w:rsidR="004E3AFB">
            <w:t xml:space="preserve"> dient die TensorFlow Bibliothek, welche von der </w:t>
          </w:r>
          <w:r w:rsidR="004E3AFB" w:rsidRPr="004E3AFB">
            <w:t>Google Brain Abteilung</w:t>
          </w:r>
          <w:r w:rsidR="004E3AFB">
            <w:t xml:space="preserve"> stammt, aber als Open Source Projekt weiterentwickelt wird.</w:t>
          </w:r>
          <w:r w:rsidR="00495998">
            <w:t xml:space="preserve"> TensorFlow ist in Python und </w:t>
          </w:r>
          <w:r w:rsidR="00AE0721">
            <w:t>C++ geschrieben.</w:t>
          </w:r>
          <w:r w:rsidR="00495998">
            <w:t xml:space="preserve"> Die Verwendung von BioB</w:t>
          </w:r>
          <w:r w:rsidR="00EE10FE">
            <w:t>ERT</w:t>
          </w:r>
          <w:r w:rsidR="00495998">
            <w:t xml:space="preserve"> mit</w:t>
          </w:r>
          <w:r w:rsidR="00DA43A0">
            <w:t xml:space="preserve"> Pytorch, einer weiteren bekannten Open Source Bibliothek für maschinelles Lernen</w:t>
          </w:r>
          <w:r w:rsidR="00F02A9A">
            <w:t>, ist ebenfalls möglich</w:t>
          </w:r>
          <w:r w:rsidR="00F02A9A">
            <w:rPr>
              <w:rStyle w:val="Funotenzeichen"/>
            </w:rPr>
            <w:footnoteReference w:id="4"/>
          </w:r>
          <w:r w:rsidR="00DA43A0">
            <w:t xml:space="preserve">.  </w:t>
          </w:r>
          <w:r w:rsidR="00495998">
            <w:t xml:space="preserve"> </w:t>
          </w:r>
          <w:r w:rsidR="004E3AFB">
            <w:t xml:space="preserve">  </w:t>
          </w:r>
          <w:r>
            <w:t xml:space="preserve">   </w:t>
          </w:r>
        </w:p>
        <w:p w14:paraId="507CC26B" w14:textId="1148BEEA" w:rsidR="00CD7863" w:rsidRDefault="00E10737" w:rsidP="005453BF">
          <w:r>
            <w:t>Grundsätzlich wird für die Arbeit</w:t>
          </w:r>
          <w:r w:rsidR="009472A9">
            <w:t xml:space="preserve"> mit BioBert eine </w:t>
          </w:r>
          <w:r w:rsidR="009472A9" w:rsidRPr="009472A9">
            <w:t xml:space="preserve">virtuelle </w:t>
          </w:r>
          <w:r w:rsidR="009472A9">
            <w:t>U</w:t>
          </w:r>
          <w:r w:rsidR="009472A9" w:rsidRPr="009472A9">
            <w:t>mgebung</w:t>
          </w:r>
          <w:r w:rsidR="009472A9">
            <w:t xml:space="preserve"> verwendet. Das bringt den Vorteil mit sich, </w:t>
          </w:r>
          <w:r w:rsidR="003F09E9">
            <w:t>einen Überblick über die installierten Python-Pakete zu bewahren und</w:t>
          </w:r>
          <w:r w:rsidR="004A707A">
            <w:t xml:space="preserve"> diese besser </w:t>
          </w:r>
          <w:r w:rsidR="00E7457A">
            <w:t>o</w:t>
          </w:r>
          <w:r w:rsidR="004A707A">
            <w:t>rganisieren zu können.</w:t>
          </w:r>
          <w:r w:rsidR="001654A8">
            <w:t xml:space="preserve"> Alle benötigten Pakte</w:t>
          </w:r>
          <w:r w:rsidR="00C2102E">
            <w:t>,</w:t>
          </w:r>
          <w:r w:rsidR="001654A8">
            <w:t xml:space="preserve"> mit den genauen in dieser Arbeit verwendeten Versionen</w:t>
          </w:r>
          <w:r w:rsidR="00C2102E">
            <w:t>,</w:t>
          </w:r>
          <w:r w:rsidR="001654A8">
            <w:t xml:space="preserve"> können d</w:t>
          </w:r>
          <w:r w:rsidR="001312EB">
            <w:t xml:space="preserve">er Datei </w:t>
          </w:r>
          <w:r w:rsidR="000244C2" w:rsidRPr="000244C2">
            <w:rPr>
              <w:rStyle w:val="FilenameZchn"/>
            </w:rPr>
            <w:t>requirements.txt</w:t>
          </w:r>
          <w:r w:rsidR="001654A8">
            <w:t xml:space="preserve"> entnommen werden und nach dem Klonen des </w:t>
          </w:r>
          <w:r w:rsidR="00C2102E">
            <w:t xml:space="preserve">GitHub </w:t>
          </w:r>
          <w:r w:rsidR="00367AA7" w:rsidRPr="00367AA7">
            <w:t xml:space="preserve">Repositorys </w:t>
          </w:r>
          <w:r w:rsidR="00C2102E">
            <w:t>wie</w:t>
          </w:r>
          <w:r w:rsidR="00E85D6D">
            <w:t xml:space="preserve"> </w:t>
          </w:r>
          <w:r w:rsidR="00C2102E">
            <w:t>folgt installiert werden</w:t>
          </w:r>
          <w:r w:rsidR="001369F6">
            <w:t>:</w:t>
          </w:r>
          <w:r w:rsidR="00680B43">
            <w:t xml:space="preserve"> </w:t>
          </w:r>
        </w:p>
        <w:p w14:paraId="54D60DEC" w14:textId="77777777" w:rsidR="00FA76D1" w:rsidRDefault="00FA76D1" w:rsidP="005453BF"/>
        <w:p w14:paraId="0D53DB2C" w14:textId="2CE00EF4"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git clone https://github.com/mmmddd98/ba_git</w:t>
          </w:r>
        </w:p>
        <w:p w14:paraId="650BD969" w14:textId="45740623"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cd </w:t>
          </w:r>
          <w:r w:rsidR="00655DBF" w:rsidRPr="006F2D08">
            <w:rPr>
              <w:rFonts w:ascii="Consolas" w:eastAsia="Times New Roman" w:hAnsi="Consolas" w:cs="Courier New"/>
              <w:color w:val="24292E"/>
              <w:lang w:eastAsia="de-DE"/>
            </w:rPr>
            <w:t>ba_git</w:t>
          </w:r>
          <w:r w:rsidRPr="006F2D08">
            <w:rPr>
              <w:rFonts w:ascii="Consolas" w:eastAsia="Times New Roman" w:hAnsi="Consolas" w:cs="Courier New"/>
              <w:color w:val="24292E"/>
              <w:lang w:eastAsia="de-DE"/>
            </w:rPr>
            <w:t xml:space="preserve">; pip install -r </w:t>
          </w:r>
          <w:bookmarkStart w:id="85" w:name="_Hlk66582507"/>
          <w:r w:rsidRPr="006F2D08">
            <w:rPr>
              <w:rFonts w:ascii="Consolas" w:eastAsia="Times New Roman" w:hAnsi="Consolas" w:cs="Courier New"/>
              <w:color w:val="24292E"/>
              <w:lang w:eastAsia="de-DE"/>
            </w:rPr>
            <w:t>requirements.txt</w:t>
          </w:r>
          <w:bookmarkEnd w:id="85"/>
        </w:p>
        <w:p w14:paraId="6DF322C7" w14:textId="035B76B4" w:rsidR="005453BF" w:rsidRDefault="005453BF" w:rsidP="005453BF"/>
        <w:p w14:paraId="66E585EB" w14:textId="77777777" w:rsidR="00FA76D1" w:rsidRDefault="00FA76D1" w:rsidP="005453BF"/>
        <w:p w14:paraId="16DA35D4" w14:textId="6782EB97" w:rsidR="007C2F31" w:rsidRDefault="007C2F31" w:rsidP="00752E14">
          <w:pPr>
            <w:pStyle w:val="berschrift3"/>
          </w:pPr>
          <w:bookmarkStart w:id="86" w:name="_Ref66653898"/>
          <w:bookmarkStart w:id="87" w:name="_Toc66981163"/>
          <w:r>
            <w:t>Verwendete</w:t>
          </w:r>
          <w:r w:rsidR="001244AD">
            <w:t>r</w:t>
          </w:r>
          <w:r>
            <w:t xml:space="preserve"> Datens</w:t>
          </w:r>
          <w:r w:rsidR="001244AD">
            <w:t>atz</w:t>
          </w:r>
          <w:bookmarkEnd w:id="86"/>
          <w:bookmarkEnd w:id="87"/>
        </w:p>
        <w:p w14:paraId="2494F0B3" w14:textId="62E4F578" w:rsidR="006568D5" w:rsidRPr="006568D5" w:rsidRDefault="006568D5" w:rsidP="006568D5">
          <w:r>
            <w:t xml:space="preserve">Der, dieser Arbeit zu Grunde liegende Datensatz stammt aus der Publikation von </w:t>
          </w:r>
          <w:r w:rsidRPr="00E04F7B">
            <w:rPr>
              <w:i/>
              <w:iCs/>
              <w:shd w:val="clear" w:color="auto" w:fill="FFFFFF"/>
            </w:rPr>
            <w:t>Döring K, Qaseem A, Becer M, Li J, Mishra P, Gao M, et al.</w:t>
          </w:r>
          <w:r>
            <w:rPr>
              <w:shd w:val="clear" w:color="auto" w:fill="FFFFFF"/>
            </w:rPr>
            <w:t xml:space="preserve"> </w:t>
          </w:r>
          <w:r>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3060AF" w:rsidRPr="003060AF">
            <w:rPr>
              <w:noProof/>
              <w:shd w:val="clear" w:color="auto" w:fill="FFFFFF"/>
            </w:rPr>
            <w:t>[36]</w:t>
          </w:r>
          <w:r>
            <w:rPr>
              <w:shd w:val="clear" w:color="auto" w:fill="FFFFFF"/>
            </w:rPr>
            <w:fldChar w:fldCharType="end"/>
          </w:r>
          <w:r>
            <w:rPr>
              <w:shd w:val="clear" w:color="auto" w:fill="FFFFFF"/>
            </w:rPr>
            <w:t>.</w:t>
          </w:r>
          <w:r w:rsidR="000B603E">
            <w:rPr>
              <w:shd w:val="clear" w:color="auto" w:fill="FFFFFF"/>
            </w:rPr>
            <w:t xml:space="preserve"> Die Struktur der XML</w:t>
          </w:r>
          <w:r w:rsidR="000B603E">
            <w:rPr>
              <w:shd w:val="clear" w:color="auto" w:fill="FFFFFF"/>
            </w:rPr>
            <w:noBreakHyphen/>
            <w:t xml:space="preserve">Datei lässt sich </w:t>
          </w:r>
          <w:r w:rsidR="000B603E">
            <w:rPr>
              <w:shd w:val="clear" w:color="auto" w:fill="FFFFFF"/>
            </w:rPr>
            <w:fldChar w:fldCharType="begin"/>
          </w:r>
          <w:r w:rsidR="000B603E">
            <w:rPr>
              <w:shd w:val="clear" w:color="auto" w:fill="FFFFFF"/>
            </w:rPr>
            <w:instrText xml:space="preserve"> REF _Ref66628449 \h </w:instrText>
          </w:r>
          <w:r w:rsidR="000B603E">
            <w:rPr>
              <w:shd w:val="clear" w:color="auto" w:fill="FFFFFF"/>
            </w:rPr>
          </w:r>
          <w:r w:rsidR="000B603E">
            <w:rPr>
              <w:shd w:val="clear" w:color="auto" w:fill="FFFFFF"/>
            </w:rPr>
            <w:fldChar w:fldCharType="separate"/>
          </w:r>
          <w:r w:rsidR="003B68D4" w:rsidRPr="005E1B05">
            <w:rPr>
              <w:b/>
              <w:bCs/>
            </w:rPr>
            <w:t xml:space="preserve">Abbildung </w:t>
          </w:r>
          <w:r w:rsidR="003B68D4">
            <w:rPr>
              <w:b/>
              <w:bCs/>
              <w:noProof/>
            </w:rPr>
            <w:t>11</w:t>
          </w:r>
          <w:r w:rsidR="000B603E">
            <w:rPr>
              <w:shd w:val="clear" w:color="auto" w:fill="FFFFFF"/>
            </w:rPr>
            <w:fldChar w:fldCharType="end"/>
          </w:r>
          <w:r w:rsidR="00393BA1">
            <w:rPr>
              <w:shd w:val="clear" w:color="auto" w:fill="FFFFFF"/>
            </w:rPr>
            <w:t xml:space="preserve"> </w:t>
          </w:r>
          <w:r w:rsidR="000B603E">
            <w:rPr>
              <w:shd w:val="clear" w:color="auto" w:fill="FFFFFF"/>
            </w:rPr>
            <w:t>entnehmen.</w:t>
          </w:r>
        </w:p>
        <w:bookmarkStart w:id="88" w:name="_MON_1677240544"/>
        <w:bookmarkEnd w:id="88"/>
        <w:p w14:paraId="5D522C5C" w14:textId="7B11AF3A" w:rsidR="006568D5" w:rsidRDefault="00DB0F48" w:rsidP="006568D5">
          <w:pPr>
            <w:keepNext/>
          </w:pPr>
          <w:r>
            <w:object w:dxaOrig="13958" w:dyaOrig="3904" w14:anchorId="61382C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8" type="#_x0000_t75" style="width:461.95pt;height:148.6pt" o:ole="">
                <v:imagedata r:id="rId34" o:title="" cropbottom="-973f" cropright="8045f"/>
              </v:shape>
              <o:OLEObject Type="Embed" ProgID="Word.OpenDocumentText.12" ShapeID="_x0000_i1088" DrawAspect="Content" ObjectID="_1677594432" r:id="rId35"/>
            </w:object>
          </w:r>
        </w:p>
        <w:p w14:paraId="6E79C34C" w14:textId="37CD2079" w:rsidR="001550B5" w:rsidRDefault="006568D5" w:rsidP="001550B5">
          <w:pPr>
            <w:pStyle w:val="Beschriftung"/>
          </w:pPr>
          <w:bookmarkStart w:id="89" w:name="_Ref66628449"/>
          <w:r w:rsidRPr="005E1B05">
            <w:rPr>
              <w:b/>
              <w:bCs/>
            </w:rPr>
            <w:t xml:space="preserve">Abbildung </w:t>
          </w:r>
          <w:r w:rsidRPr="005E1B05">
            <w:rPr>
              <w:b/>
              <w:bCs/>
            </w:rPr>
            <w:fldChar w:fldCharType="begin"/>
          </w:r>
          <w:r w:rsidRPr="005E1B05">
            <w:rPr>
              <w:b/>
              <w:bCs/>
            </w:rPr>
            <w:instrText xml:space="preserve"> SEQ Abbildung \* ARABIC </w:instrText>
          </w:r>
          <w:r w:rsidRPr="005E1B05">
            <w:rPr>
              <w:b/>
              <w:bCs/>
            </w:rPr>
            <w:fldChar w:fldCharType="separate"/>
          </w:r>
          <w:r w:rsidR="003B68D4">
            <w:rPr>
              <w:b/>
              <w:bCs/>
              <w:noProof/>
            </w:rPr>
            <w:t>11</w:t>
          </w:r>
          <w:r w:rsidRPr="005E1B05">
            <w:rPr>
              <w:b/>
              <w:bCs/>
            </w:rPr>
            <w:fldChar w:fldCharType="end"/>
          </w:r>
          <w:bookmarkEnd w:id="89"/>
          <w:r w:rsidRPr="005E1B05">
            <w:rPr>
              <w:b/>
              <w:bCs/>
            </w:rPr>
            <w:t>:</w:t>
          </w:r>
          <w:r>
            <w:t xml:space="preserve"> Ausschnitt </w:t>
          </w:r>
          <w:r w:rsidR="00393BA1">
            <w:t>von</w:t>
          </w:r>
          <w:r w:rsidR="001550B5">
            <w:t xml:space="preserve"> </w:t>
          </w:r>
          <w:r w:rsidR="001550B5" w:rsidRPr="001550B5">
            <w:rPr>
              <w:rFonts w:ascii="Courier New" w:hAnsi="Courier New" w:cs="Courier New"/>
            </w:rPr>
            <w:t>CPI</w:t>
          </w:r>
          <w:r w:rsidR="001550B5" w:rsidRPr="001550B5">
            <w:rPr>
              <w:rFonts w:ascii="Courier New" w:hAnsi="Courier New" w:cs="Courier New"/>
            </w:rPr>
            <w:noBreakHyphen/>
            <w:t>DS.xm</w:t>
          </w:r>
          <w:r w:rsidR="001550B5">
            <w:rPr>
              <w:rFonts w:ascii="Courier New" w:hAnsi="Courier New" w:cs="Courier New"/>
            </w:rPr>
            <w:t>l</w:t>
          </w:r>
          <w:r w:rsidR="001550B5">
            <w:rPr>
              <w:rFonts w:cs="Times New Roman"/>
            </w:rPr>
            <w:t>.</w:t>
          </w:r>
          <w:r w:rsidR="00AC0796">
            <w:rPr>
              <w:rFonts w:cs="Times New Roman"/>
            </w:rPr>
            <w:t xml:space="preserve"> </w:t>
          </w:r>
          <w:r w:rsidR="00CF7A3C">
            <w:rPr>
              <w:rFonts w:cs="Times New Roman"/>
            </w:rPr>
            <w:t>„</w:t>
          </w:r>
          <w:r w:rsidR="00AC0796">
            <w:rPr>
              <w:rFonts w:cs="Times New Roman"/>
            </w:rPr>
            <w:t>OrigId</w:t>
          </w:r>
          <w:r w:rsidR="00CF7A3C">
            <w:rPr>
              <w:rFonts w:cs="Times New Roman"/>
            </w:rPr>
            <w:t>“</w:t>
          </w:r>
          <w:r w:rsidR="00AC0796">
            <w:rPr>
              <w:rFonts w:cs="Times New Roman"/>
            </w:rPr>
            <w:t xml:space="preserve"> steht für die PubMed-ID, </w:t>
          </w:r>
          <w:r w:rsidR="00CF7A3C">
            <w:rPr>
              <w:rFonts w:cs="Times New Roman"/>
            </w:rPr>
            <w:t>„</w:t>
          </w:r>
          <w:r w:rsidR="00AC0796">
            <w:rPr>
              <w:rFonts w:cs="Times New Roman"/>
            </w:rPr>
            <w:t>id</w:t>
          </w:r>
          <w:r w:rsidR="00CF7A3C">
            <w:rPr>
              <w:rFonts w:cs="Times New Roman"/>
            </w:rPr>
            <w:t>“</w:t>
          </w:r>
          <w:r w:rsidR="00AC0796">
            <w:rPr>
              <w:rFonts w:cs="Times New Roman"/>
            </w:rPr>
            <w:t xml:space="preserve"> ist eine eigene Nummerierung über die Artikel.</w:t>
          </w:r>
          <w:r w:rsidR="00CF7A3C">
            <w:rPr>
              <w:rFonts w:cs="Times New Roman"/>
            </w:rPr>
            <w:t xml:space="preserve"> Als „entity“ sind die</w:t>
          </w:r>
          <w:r w:rsidR="00BF3191">
            <w:rPr>
              <w:rFonts w:cs="Times New Roman"/>
            </w:rPr>
            <w:t xml:space="preserve"> </w:t>
          </w:r>
          <w:r w:rsidR="00357C23">
            <w:rPr>
              <w:rFonts w:cs="Times New Roman"/>
            </w:rPr>
            <w:t>in dem Satz enthaltenen Entitäten (Proteine und chem. Verbindungen) bezeichnet.</w:t>
          </w:r>
          <w:r w:rsidR="005765AD">
            <w:rPr>
              <w:rFonts w:cs="Times New Roman"/>
            </w:rPr>
            <w:t xml:space="preserve"> Zusätzlich kann dort über „charOffset“ die Position im Satz abgelesen werden. In der „pair“</w:t>
          </w:r>
          <w:r w:rsidR="005765AD">
            <w:rPr>
              <w:rFonts w:cs="Times New Roman"/>
            </w:rPr>
            <w:noBreakHyphen/>
            <w:t xml:space="preserve">Zeile ist bei </w:t>
          </w:r>
          <w:r w:rsidR="00DB60B5">
            <w:rPr>
              <w:rFonts w:cs="Times New Roman"/>
            </w:rPr>
            <w:t>„</w:t>
          </w:r>
          <w:r w:rsidR="00845CB6" w:rsidRPr="00845CB6">
            <w:rPr>
              <w:rFonts w:cs="Times New Roman"/>
            </w:rPr>
            <w:t>interaction</w:t>
          </w:r>
          <w:r w:rsidR="00DB60B5">
            <w:rPr>
              <w:rFonts w:cs="Times New Roman"/>
            </w:rPr>
            <w:t>“ gezeigt, ob eine funktionale Interaktion des Entitäten</w:t>
          </w:r>
          <w:r w:rsidR="004F3FF1">
            <w:rPr>
              <w:rFonts w:cs="Times New Roman"/>
            </w:rPr>
            <w:t>-P</w:t>
          </w:r>
          <w:r w:rsidR="00DB60B5">
            <w:rPr>
              <w:rFonts w:cs="Times New Roman"/>
            </w:rPr>
            <w:t xml:space="preserve">aars besteht („True“) oder nicht („False). </w:t>
          </w:r>
          <w:r w:rsidR="005765AD">
            <w:rPr>
              <w:rFonts w:cs="Times New Roman"/>
            </w:rPr>
            <w:t xml:space="preserve"> </w:t>
          </w:r>
          <w:r w:rsidR="00357C23">
            <w:rPr>
              <w:rFonts w:cs="Times New Roman"/>
            </w:rPr>
            <w:t xml:space="preserve"> </w:t>
          </w:r>
          <w:r w:rsidR="00CF7A3C">
            <w:rPr>
              <w:rFonts w:cs="Times New Roman"/>
            </w:rPr>
            <w:t xml:space="preserve"> </w:t>
          </w:r>
          <w:r w:rsidR="00AC0796">
            <w:rPr>
              <w:rFonts w:cs="Times New Roman"/>
            </w:rPr>
            <w:t xml:space="preserve"> </w:t>
          </w:r>
        </w:p>
        <w:p w14:paraId="5AB2FF2C" w14:textId="1C0749C0" w:rsidR="002D7A96" w:rsidRDefault="002D7A96" w:rsidP="00FC4676"/>
        <w:p w14:paraId="5EA5009F" w14:textId="119A1B37" w:rsidR="002C257E" w:rsidRDefault="002C257E" w:rsidP="00FC4676">
          <w:r>
            <w:t xml:space="preserve">Informationen zu der Größe des Datensatzes sind in </w:t>
          </w:r>
          <w:r>
            <w:fldChar w:fldCharType="begin"/>
          </w:r>
          <w:r>
            <w:instrText xml:space="preserve"> REF _Ref66629594 \h </w:instrText>
          </w:r>
          <w:r>
            <w:fldChar w:fldCharType="separate"/>
          </w:r>
          <w:r w:rsidR="003B68D4" w:rsidRPr="00C5513D">
            <w:rPr>
              <w:b/>
              <w:bCs/>
            </w:rPr>
            <w:t xml:space="preserve">Tabelle </w:t>
          </w:r>
          <w:r w:rsidR="003B68D4">
            <w:rPr>
              <w:b/>
              <w:bCs/>
              <w:noProof/>
            </w:rPr>
            <w:t>2</w:t>
          </w:r>
          <w:r>
            <w:fldChar w:fldCharType="end"/>
          </w:r>
          <w:r>
            <w:t xml:space="preserve"> dargestellt.</w:t>
          </w:r>
        </w:p>
        <w:p w14:paraId="7A472185" w14:textId="1E090B8D" w:rsidR="0093376B" w:rsidRDefault="0093376B" w:rsidP="0093376B">
          <w:pPr>
            <w:pStyle w:val="Beschriftung"/>
            <w:keepNext/>
          </w:pPr>
          <w:bookmarkStart w:id="90" w:name="_Ref66629594"/>
          <w:r w:rsidRPr="00C5513D">
            <w:rPr>
              <w:b/>
              <w:bCs/>
            </w:rPr>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3B68D4">
            <w:rPr>
              <w:b/>
              <w:bCs/>
              <w:noProof/>
            </w:rPr>
            <w:t>2</w:t>
          </w:r>
          <w:r w:rsidRPr="00C5513D">
            <w:rPr>
              <w:b/>
              <w:bCs/>
            </w:rPr>
            <w:fldChar w:fldCharType="end"/>
          </w:r>
          <w:bookmarkEnd w:id="90"/>
          <w:r w:rsidRPr="00C5513D">
            <w:rPr>
              <w:b/>
              <w:bCs/>
            </w:rPr>
            <w:t>:</w:t>
          </w:r>
          <w:r>
            <w:t xml:space="preserve"> Inhalt des CPI-DS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800EB6" w:rsidRPr="009A2165" w14:paraId="249FDAC5" w14:textId="77777777" w:rsidTr="00422BB0">
            <w:trPr>
              <w:jc w:val="center"/>
            </w:trPr>
            <w:tc>
              <w:tcPr>
                <w:tcW w:w="1086" w:type="pct"/>
                <w:tcBorders>
                  <w:bottom w:val="single" w:sz="4" w:space="0" w:color="auto"/>
                </w:tcBorders>
                <w:shd w:val="clear" w:color="auto" w:fill="auto"/>
                <w:vAlign w:val="center"/>
              </w:tcPr>
              <w:p w14:paraId="19344CEA" w14:textId="6AAC932F" w:rsidR="00800EB6" w:rsidRPr="00C32981" w:rsidRDefault="00800EB6" w:rsidP="00067AD7">
                <w:pPr>
                  <w:pStyle w:val="TabelleBA"/>
                  <w:spacing w:line="240" w:lineRule="auto"/>
                  <w:jc w:val="both"/>
                  <w:rPr>
                    <w:b/>
                    <w:snapToGrid/>
                    <w:szCs w:val="22"/>
                    <w:lang w:val="de-DE"/>
                  </w:rPr>
                </w:pPr>
                <w:r>
                  <w:rPr>
                    <w:b/>
                    <w:snapToGrid/>
                    <w:szCs w:val="22"/>
                    <w:lang w:val="de-DE"/>
                  </w:rPr>
                  <w:t>Datensatz</w:t>
                </w:r>
              </w:p>
            </w:tc>
            <w:tc>
              <w:tcPr>
                <w:tcW w:w="783" w:type="pct"/>
                <w:tcBorders>
                  <w:bottom w:val="single" w:sz="4" w:space="0" w:color="auto"/>
                </w:tcBorders>
                <w:vAlign w:val="center"/>
              </w:tcPr>
              <w:p w14:paraId="785730E4" w14:textId="03912EA9" w:rsidR="00800EB6" w:rsidRDefault="00800EB6" w:rsidP="00422BB0">
                <w:pPr>
                  <w:pStyle w:val="TabelleBA"/>
                  <w:spacing w:line="240" w:lineRule="auto"/>
                  <w:rPr>
                    <w:b/>
                    <w:snapToGrid/>
                    <w:szCs w:val="22"/>
                    <w:lang w:val="de-DE"/>
                  </w:rPr>
                </w:pPr>
                <w:r>
                  <w:rPr>
                    <w:b/>
                    <w:snapToGrid/>
                    <w:szCs w:val="22"/>
                    <w:lang w:val="de-DE"/>
                  </w:rPr>
                  <w:t>Anz. Artikel</w:t>
                </w:r>
              </w:p>
            </w:tc>
            <w:tc>
              <w:tcPr>
                <w:tcW w:w="783" w:type="pct"/>
                <w:tcBorders>
                  <w:bottom w:val="single" w:sz="4" w:space="0" w:color="auto"/>
                </w:tcBorders>
                <w:shd w:val="clear" w:color="auto" w:fill="auto"/>
                <w:vAlign w:val="center"/>
              </w:tcPr>
              <w:p w14:paraId="06775EEA" w14:textId="3B02DFF9" w:rsidR="00800EB6" w:rsidRPr="00C32981" w:rsidRDefault="00800EB6" w:rsidP="00422BB0">
                <w:pPr>
                  <w:pStyle w:val="TabelleBA"/>
                  <w:spacing w:line="240" w:lineRule="auto"/>
                  <w:rPr>
                    <w:b/>
                    <w:snapToGrid/>
                    <w:szCs w:val="22"/>
                    <w:lang w:val="de-DE"/>
                  </w:rPr>
                </w:pPr>
                <w:r>
                  <w:rPr>
                    <w:b/>
                    <w:snapToGrid/>
                    <w:szCs w:val="22"/>
                    <w:lang w:val="de-DE"/>
                  </w:rPr>
                  <w:t>Anz. Sätze</w:t>
                </w:r>
              </w:p>
            </w:tc>
            <w:tc>
              <w:tcPr>
                <w:tcW w:w="783" w:type="pct"/>
                <w:tcBorders>
                  <w:bottom w:val="single" w:sz="4" w:space="0" w:color="auto"/>
                </w:tcBorders>
                <w:shd w:val="clear" w:color="auto" w:fill="auto"/>
                <w:vAlign w:val="center"/>
              </w:tcPr>
              <w:p w14:paraId="2C80E970" w14:textId="54FFC015" w:rsidR="00800EB6" w:rsidRPr="00C32981" w:rsidRDefault="00800EB6" w:rsidP="00067AD7">
                <w:pPr>
                  <w:pStyle w:val="TabelleBA"/>
                  <w:spacing w:line="240" w:lineRule="auto"/>
                  <w:rPr>
                    <w:b/>
                    <w:snapToGrid/>
                    <w:szCs w:val="22"/>
                    <w:lang w:val="de-DE"/>
                  </w:rPr>
                </w:pPr>
                <w:r>
                  <w:rPr>
                    <w:b/>
                    <w:snapToGrid/>
                    <w:szCs w:val="22"/>
                    <w:lang w:val="de-DE"/>
                  </w:rPr>
                  <w:t>Anz. funk. CPIs</w:t>
                </w:r>
              </w:p>
            </w:tc>
            <w:tc>
              <w:tcPr>
                <w:tcW w:w="783" w:type="pct"/>
                <w:tcBorders>
                  <w:bottom w:val="single" w:sz="4" w:space="0" w:color="auto"/>
                </w:tcBorders>
              </w:tcPr>
              <w:p w14:paraId="68882A87" w14:textId="3AF83009" w:rsidR="00800EB6" w:rsidRPr="00C32981" w:rsidRDefault="00800EB6" w:rsidP="00067AD7">
                <w:pPr>
                  <w:pStyle w:val="TabelleBA"/>
                  <w:spacing w:line="240" w:lineRule="auto"/>
                  <w:rPr>
                    <w:b/>
                    <w:snapToGrid/>
                    <w:szCs w:val="22"/>
                    <w:lang w:val="de-DE"/>
                  </w:rPr>
                </w:pPr>
                <w:r>
                  <w:rPr>
                    <w:b/>
                    <w:snapToGrid/>
                    <w:szCs w:val="22"/>
                    <w:lang w:val="de-DE"/>
                  </w:rPr>
                  <w:t>Anz. keine funk. CPI</w:t>
                </w:r>
              </w:p>
            </w:tc>
            <w:tc>
              <w:tcPr>
                <w:tcW w:w="782" w:type="pct"/>
                <w:tcBorders>
                  <w:bottom w:val="single" w:sz="4" w:space="0" w:color="auto"/>
                </w:tcBorders>
                <w:vAlign w:val="center"/>
              </w:tcPr>
              <w:p w14:paraId="4AD469C3" w14:textId="33506BF5" w:rsidR="00800EB6" w:rsidRPr="00C32981" w:rsidRDefault="00800EB6" w:rsidP="00422BB0">
                <w:pPr>
                  <w:pStyle w:val="TabelleBA"/>
                  <w:spacing w:line="240" w:lineRule="auto"/>
                  <w:rPr>
                    <w:b/>
                    <w:bCs/>
                    <w:snapToGrid/>
                    <w:szCs w:val="22"/>
                    <w:lang w:val="de-DE"/>
                  </w:rPr>
                </w:pPr>
                <w:r>
                  <w:rPr>
                    <w:b/>
                    <w:bCs/>
                    <w:szCs w:val="22"/>
                  </w:rPr>
                  <w:t>Ges. Anz. CPI</w:t>
                </w:r>
              </w:p>
            </w:tc>
          </w:tr>
          <w:tr w:rsidR="00800EB6" w:rsidRPr="009A2165" w14:paraId="4EF638D5" w14:textId="77777777" w:rsidTr="00800EB6">
            <w:trPr>
              <w:jc w:val="center"/>
            </w:trPr>
            <w:tc>
              <w:tcPr>
                <w:tcW w:w="1086" w:type="pct"/>
                <w:shd w:val="clear" w:color="auto" w:fill="auto"/>
                <w:vAlign w:val="center"/>
              </w:tcPr>
              <w:p w14:paraId="2398711D" w14:textId="49DD097B" w:rsidR="00800EB6" w:rsidRPr="00800EB6" w:rsidRDefault="00800EB6" w:rsidP="00067AD7">
                <w:pPr>
                  <w:pStyle w:val="TabelleBA"/>
                  <w:spacing w:line="240" w:lineRule="auto"/>
                  <w:jc w:val="both"/>
                  <w:rPr>
                    <w:szCs w:val="22"/>
                    <w:lang w:val="de-DE"/>
                  </w:rPr>
                </w:pPr>
                <w:r w:rsidRPr="00800EB6">
                  <w:rPr>
                    <w:szCs w:val="22"/>
                    <w:lang w:val="de-DE"/>
                  </w:rPr>
                  <w:t>CPI</w:t>
                </w:r>
                <w:r w:rsidRPr="00800EB6">
                  <w:rPr>
                    <w:szCs w:val="22"/>
                    <w:lang w:val="de-DE"/>
                  </w:rPr>
                  <w:noBreakHyphen/>
                  <w:t xml:space="preserve">DS </w:t>
                </w:r>
              </w:p>
            </w:tc>
            <w:tc>
              <w:tcPr>
                <w:tcW w:w="783" w:type="pct"/>
              </w:tcPr>
              <w:p w14:paraId="23A01473" w14:textId="38633AEA" w:rsidR="00800EB6" w:rsidRPr="00C32981" w:rsidRDefault="006440BD" w:rsidP="00067AD7">
                <w:pPr>
                  <w:pStyle w:val="TabelleBA"/>
                  <w:spacing w:line="240" w:lineRule="auto"/>
                  <w:rPr>
                    <w:szCs w:val="22"/>
                    <w:lang w:val="de-DE"/>
                  </w:rPr>
                </w:pPr>
                <w:r>
                  <w:rPr>
                    <w:szCs w:val="22"/>
                    <w:lang w:val="de-DE"/>
                  </w:rPr>
                  <w:t>1808</w:t>
                </w:r>
              </w:p>
            </w:tc>
            <w:tc>
              <w:tcPr>
                <w:tcW w:w="783" w:type="pct"/>
                <w:shd w:val="clear" w:color="auto" w:fill="auto"/>
                <w:vAlign w:val="center"/>
              </w:tcPr>
              <w:p w14:paraId="2A382C32" w14:textId="694D3C21" w:rsidR="00800EB6" w:rsidRPr="00C32981" w:rsidRDefault="00800EB6" w:rsidP="00067AD7">
                <w:pPr>
                  <w:pStyle w:val="TabelleBA"/>
                  <w:spacing w:line="240" w:lineRule="auto"/>
                  <w:rPr>
                    <w:szCs w:val="22"/>
                    <w:lang w:val="de-DE"/>
                  </w:rPr>
                </w:pPr>
                <w:r>
                  <w:rPr>
                    <w:szCs w:val="22"/>
                    <w:lang w:val="de-DE"/>
                  </w:rPr>
                  <w:t>2613</w:t>
                </w:r>
              </w:p>
            </w:tc>
            <w:tc>
              <w:tcPr>
                <w:tcW w:w="783" w:type="pct"/>
                <w:shd w:val="clear" w:color="auto" w:fill="auto"/>
                <w:vAlign w:val="center"/>
              </w:tcPr>
              <w:p w14:paraId="480438A7" w14:textId="3707C99A" w:rsidR="00800EB6" w:rsidRPr="00C32981" w:rsidRDefault="00800EB6" w:rsidP="00067AD7">
                <w:pPr>
                  <w:pStyle w:val="TabelleBA"/>
                  <w:spacing w:line="240" w:lineRule="auto"/>
                  <w:rPr>
                    <w:szCs w:val="22"/>
                    <w:lang w:val="de-DE"/>
                  </w:rPr>
                </w:pPr>
                <w:r>
                  <w:rPr>
                    <w:szCs w:val="22"/>
                    <w:lang w:val="de-DE"/>
                  </w:rPr>
                  <w:t>2931</w:t>
                </w:r>
              </w:p>
            </w:tc>
            <w:tc>
              <w:tcPr>
                <w:tcW w:w="783" w:type="pct"/>
              </w:tcPr>
              <w:p w14:paraId="64FE4B3D" w14:textId="46211227" w:rsidR="00800EB6" w:rsidRPr="00C32981" w:rsidRDefault="00800EB6" w:rsidP="00067AD7">
                <w:pPr>
                  <w:pStyle w:val="TabelleBA"/>
                  <w:spacing w:line="240" w:lineRule="auto"/>
                  <w:rPr>
                    <w:szCs w:val="22"/>
                    <w:lang w:val="de-DE"/>
                  </w:rPr>
                </w:pPr>
                <w:r>
                  <w:rPr>
                    <w:szCs w:val="22"/>
                    <w:lang w:val="de-DE"/>
                  </w:rPr>
                  <w:t>2631</w:t>
                </w:r>
              </w:p>
            </w:tc>
            <w:tc>
              <w:tcPr>
                <w:tcW w:w="782" w:type="pct"/>
              </w:tcPr>
              <w:p w14:paraId="0A994492" w14:textId="292E9DC3" w:rsidR="00800EB6" w:rsidRPr="00C32981" w:rsidRDefault="00BB12BF" w:rsidP="00067AD7">
                <w:pPr>
                  <w:pStyle w:val="TabelleBA"/>
                  <w:spacing w:line="240" w:lineRule="auto"/>
                  <w:rPr>
                    <w:szCs w:val="22"/>
                    <w:lang w:val="de-DE"/>
                  </w:rPr>
                </w:pPr>
                <w:r>
                  <w:rPr>
                    <w:szCs w:val="22"/>
                    <w:lang w:val="de-DE"/>
                  </w:rPr>
                  <w:t>5562</w:t>
                </w:r>
              </w:p>
            </w:tc>
          </w:tr>
        </w:tbl>
        <w:p w14:paraId="7C604E9A" w14:textId="77777777" w:rsidR="002B3357" w:rsidRPr="002B3357" w:rsidRDefault="002B3357" w:rsidP="002B3357">
          <w:bookmarkStart w:id="91" w:name="_Ref65320942"/>
          <w:bookmarkStart w:id="92" w:name="_Toc66477607"/>
        </w:p>
        <w:p w14:paraId="3926D3F5" w14:textId="652D88EC" w:rsidR="009D64DA" w:rsidRDefault="009D64DA" w:rsidP="009D64DA">
          <w:pPr>
            <w:pStyle w:val="berschrift3"/>
          </w:pPr>
          <w:bookmarkStart w:id="93" w:name="_Ref66643850"/>
          <w:bookmarkStart w:id="94" w:name="_Toc66981164"/>
          <w:r>
            <w:t>Parameter</w:t>
          </w:r>
          <w:bookmarkEnd w:id="91"/>
          <w:r>
            <w:t xml:space="preserve"> zur Bewertung</w:t>
          </w:r>
          <w:bookmarkEnd w:id="92"/>
          <w:r w:rsidR="00841B6C">
            <w:t xml:space="preserve"> von Modellen</w:t>
          </w:r>
          <w:bookmarkEnd w:id="93"/>
          <w:bookmarkEnd w:id="94"/>
          <w:r>
            <w:t xml:space="preserve"> </w:t>
          </w:r>
        </w:p>
        <w:p w14:paraId="0EB968E3" w14:textId="7D6B8591" w:rsidR="00FF5E55" w:rsidRDefault="00422BB0" w:rsidP="00126189">
          <w:r>
            <w:t>Wenn ein maschinelles Lernen Modell trainiert wurde, muss es anhand seiner richtigen und falschen Vorhersagen bewertet werden</w:t>
          </w:r>
          <w:r w:rsidR="000A0661">
            <w:t xml:space="preserve">, um es später mit anderen Modellen </w:t>
          </w:r>
          <w:r w:rsidR="003971E8">
            <w:t>vergleichen zu</w:t>
          </w:r>
          <w:r w:rsidR="000A0661">
            <w:t xml:space="preserve"> können.</w:t>
          </w:r>
          <w:r w:rsidR="003971E8">
            <w:t xml:space="preserve"> </w:t>
          </w:r>
          <w:r w:rsidR="00817E7F">
            <w:t>Grundsätzlich gibt es b</w:t>
          </w:r>
          <w:r w:rsidR="008208EB">
            <w:t>ei einer</w:t>
          </w:r>
          <w:r w:rsidR="00FF5E55">
            <w:t xml:space="preserve"> binären</w:t>
          </w:r>
          <w:r w:rsidR="008208EB">
            <w:t xml:space="preserve"> Klassifikationsaufgabe</w:t>
          </w:r>
          <w:r w:rsidR="009C43B8">
            <w:t xml:space="preserve"> mit den Klassen </w:t>
          </w:r>
          <w:r w:rsidR="00102F3B">
            <w:rPr>
              <w:i/>
              <w:iCs/>
            </w:rPr>
            <w:t>Positiv</w:t>
          </w:r>
          <w:r w:rsidR="009C43B8">
            <w:t xml:space="preserve"> und </w:t>
          </w:r>
          <w:r w:rsidR="00102F3B">
            <w:rPr>
              <w:i/>
              <w:iCs/>
            </w:rPr>
            <w:t>Negativ</w:t>
          </w:r>
          <w:r w:rsidR="009C43B8" w:rsidRPr="009C43B8">
            <w:t>,</w:t>
          </w:r>
          <w:r w:rsidR="009C43B8">
            <w:t xml:space="preserve"> </w:t>
          </w:r>
          <w:r w:rsidR="00817E7F">
            <w:t>v</w:t>
          </w:r>
          <w:r w:rsidR="008208EB">
            <w:t>ier mögliche</w:t>
          </w:r>
          <w:r w:rsidR="00FF5E55">
            <w:t xml:space="preserve"> Ausgänge </w:t>
          </w:r>
          <w:r w:rsidR="009C43B8">
            <w:t>der Vorhersage der Klasse</w:t>
          </w:r>
          <w:r w:rsidR="00FF5E55">
            <w:t>:</w:t>
          </w:r>
        </w:p>
        <w:p w14:paraId="067C86F0" w14:textId="35B640EF" w:rsidR="00AC450B" w:rsidRDefault="008837E1" w:rsidP="00AC450B">
          <w:pPr>
            <w:pStyle w:val="Listenabsatz"/>
            <w:numPr>
              <w:ilvl w:val="0"/>
              <w:numId w:val="23"/>
            </w:numPr>
          </w:pPr>
          <w:r>
            <w:t xml:space="preserve">Richtig positiv </w:t>
          </w:r>
          <w:r w:rsidRPr="008837E1">
            <w:rPr>
              <w:i/>
              <w:iCs/>
            </w:rPr>
            <w:t xml:space="preserve">(engl. true positv; </w:t>
          </w:r>
          <m:oMath>
            <m:r>
              <w:rPr>
                <w:rFonts w:ascii="Cambria Math" w:hAnsi="Cambria Math"/>
              </w:rPr>
              <m:t>TP</m:t>
            </m:r>
          </m:oMath>
          <w:r w:rsidRPr="008837E1">
            <w:rPr>
              <w:i/>
              <w:iCs/>
            </w:rPr>
            <w:t>)</w:t>
          </w:r>
          <w:r>
            <w:t xml:space="preserve">:  </w:t>
          </w:r>
          <w:r w:rsidR="009C43B8">
            <w:t xml:space="preserve">Richtige Vorhersage der Klasse </w:t>
          </w:r>
          <w:r w:rsidR="00102F3B">
            <w:rPr>
              <w:i/>
              <w:iCs/>
            </w:rPr>
            <w:t>Positiv</w:t>
          </w:r>
        </w:p>
        <w:p w14:paraId="5983E5F3" w14:textId="490CF109" w:rsidR="009C43B8" w:rsidRDefault="008837E1" w:rsidP="009C43B8">
          <w:pPr>
            <w:pStyle w:val="Listenabsatz"/>
            <w:numPr>
              <w:ilvl w:val="0"/>
              <w:numId w:val="23"/>
            </w:numPr>
          </w:pPr>
          <w:r>
            <w:t xml:space="preserve">Falsch positiv </w:t>
          </w:r>
          <w:r w:rsidRPr="008837E1">
            <w:rPr>
              <w:i/>
              <w:iCs/>
            </w:rPr>
            <w:t xml:space="preserve">(engl. false positv;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Positiv</w:t>
          </w:r>
        </w:p>
        <w:p w14:paraId="74A5BD82" w14:textId="4C67E5C8" w:rsidR="009C43B8" w:rsidRDefault="008837E1" w:rsidP="009C43B8">
          <w:pPr>
            <w:pStyle w:val="Listenabsatz"/>
            <w:numPr>
              <w:ilvl w:val="0"/>
              <w:numId w:val="23"/>
            </w:numPr>
          </w:pPr>
          <w:r>
            <w:t xml:space="preserve">Richtig negativ </w:t>
          </w:r>
          <w:r w:rsidRPr="008837E1">
            <w:rPr>
              <w:i/>
              <w:iCs/>
            </w:rPr>
            <w:t xml:space="preserve">(engl. true </w:t>
          </w:r>
          <w:r>
            <w:rPr>
              <w:i/>
              <w:iCs/>
            </w:rPr>
            <w:t>negativ</w:t>
          </w:r>
          <w:r w:rsidRPr="008837E1">
            <w:rPr>
              <w:i/>
              <w:iCs/>
            </w:rPr>
            <w:t xml:space="preserve">; </w:t>
          </w:r>
          <m:oMath>
            <m:r>
              <w:rPr>
                <w:rFonts w:ascii="Cambria Math" w:hAnsi="Cambria Math"/>
              </w:rPr>
              <m:t>TN</m:t>
            </m:r>
          </m:oMath>
          <w:r w:rsidRPr="008837E1">
            <w:rPr>
              <w:i/>
              <w:iCs/>
            </w:rPr>
            <w:t>)</w:t>
          </w:r>
          <w:r>
            <w:t xml:space="preserve">:  </w:t>
          </w:r>
          <w:r w:rsidR="009C43B8">
            <w:t xml:space="preserve">Richtige Vorhersage der Klasse </w:t>
          </w:r>
          <w:r w:rsidR="00102F3B">
            <w:rPr>
              <w:i/>
              <w:iCs/>
            </w:rPr>
            <w:t>Negativ</w:t>
          </w:r>
        </w:p>
        <w:p w14:paraId="56E0C673" w14:textId="68C10E79" w:rsidR="009C43B8" w:rsidRDefault="008837E1" w:rsidP="009C43B8">
          <w:pPr>
            <w:pStyle w:val="Listenabsatz"/>
            <w:numPr>
              <w:ilvl w:val="0"/>
              <w:numId w:val="23"/>
            </w:numPr>
          </w:pPr>
          <w:r>
            <w:lastRenderedPageBreak/>
            <w:t xml:space="preserve">Falsch negativ </w:t>
          </w:r>
          <w:r w:rsidRPr="008837E1">
            <w:rPr>
              <w:i/>
              <w:iCs/>
            </w:rPr>
            <w:t xml:space="preserve">(engl. </w:t>
          </w:r>
          <w:r>
            <w:rPr>
              <w:i/>
              <w:iCs/>
            </w:rPr>
            <w:t>false</w:t>
          </w:r>
          <w:r w:rsidRPr="008837E1">
            <w:rPr>
              <w:i/>
              <w:iCs/>
            </w:rPr>
            <w:t xml:space="preserve"> </w:t>
          </w:r>
          <w:r>
            <w:rPr>
              <w:i/>
              <w:iCs/>
            </w:rPr>
            <w:t>negativ</w:t>
          </w:r>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Negativ</w:t>
          </w:r>
        </w:p>
        <w:p w14:paraId="05FB57CB" w14:textId="53A44BDA" w:rsidR="002B6A86" w:rsidRDefault="00D05E79" w:rsidP="00D05E79">
          <w:r>
            <w:t xml:space="preserve">Daraus lassen sich </w:t>
          </w:r>
          <w:r w:rsidR="00DB0F48">
            <w:t>die folgenden</w:t>
          </w:r>
          <w:r>
            <w:t xml:space="preserve"> Parameter ableiten.</w:t>
          </w:r>
        </w:p>
        <w:p w14:paraId="0CA22F58" w14:textId="77777777" w:rsidR="00D5511A" w:rsidRDefault="009D64DA" w:rsidP="008B5FF2">
          <w:pPr>
            <w:pStyle w:val="berschrift4"/>
          </w:pPr>
          <w:r>
            <w:t>Sensitivität</w:t>
          </w:r>
        </w:p>
        <w:p w14:paraId="10575434" w14:textId="28ABFFF5" w:rsidR="009D64DA" w:rsidRDefault="00D5511A" w:rsidP="00D5511A">
          <w:r>
            <w:t xml:space="preserve">Die Sensitivität </w:t>
          </w:r>
          <w:r w:rsidRPr="00D5511A">
            <w:rPr>
              <w:i/>
              <w:iCs/>
            </w:rPr>
            <w:t xml:space="preserve">(engl. recall; </w:t>
          </w:r>
          <m:oMath>
            <m:r>
              <w:rPr>
                <w:rFonts w:ascii="Cambria Math" w:hAnsi="Cambria Math"/>
              </w:rPr>
              <m:t>R</m:t>
            </m:r>
          </m:oMath>
          <w:r w:rsidRPr="00D5511A">
            <w:rPr>
              <w:i/>
              <w:iCs/>
            </w:rPr>
            <w:t>)</w:t>
          </w:r>
          <w:r w:rsidR="00565694">
            <w:rPr>
              <w:i/>
              <w:iCs/>
            </w:rPr>
            <w:t xml:space="preserve"> </w:t>
          </w:r>
          <w:r w:rsidR="00565694">
            <w:t>gibt</w:t>
          </w:r>
          <w:r w:rsidR="001D798E">
            <w:t xml:space="preserve"> die Wahrscheinlichkeit an,</w:t>
          </w:r>
          <w:r w:rsidR="0084782D">
            <w:t xml:space="preserve"> dass </w:t>
          </w:r>
          <w:r w:rsidR="008569E5">
            <w:t>ein</w:t>
          </w:r>
          <w:r w:rsidR="0084782D">
            <w:t xml:space="preserve"> als </w:t>
          </w:r>
          <w:r w:rsidR="0084782D" w:rsidRPr="0084782D">
            <w:rPr>
              <w:i/>
              <w:iCs/>
            </w:rPr>
            <w:t>Positiv</w:t>
          </w:r>
          <w:r w:rsidR="0084782D">
            <w:rPr>
              <w:i/>
              <w:iCs/>
            </w:rPr>
            <w:t xml:space="preserve"> </w:t>
          </w:r>
          <w:r w:rsidR="00760C17" w:rsidRPr="0084782D">
            <w:t>zu klassifizierende</w:t>
          </w:r>
          <w:r w:rsidR="008569E5">
            <w:t>s</w:t>
          </w:r>
          <w:r w:rsidR="00760C17">
            <w:t xml:space="preserve"> Objekt</w:t>
          </w:r>
          <w:r w:rsidR="0084782D" w:rsidRPr="0084782D">
            <w:t xml:space="preserve">, richtig </w:t>
          </w:r>
          <w:r w:rsidR="008569E5">
            <w:t xml:space="preserve">als </w:t>
          </w:r>
          <w:r w:rsidR="008569E5" w:rsidRPr="0084782D">
            <w:rPr>
              <w:i/>
              <w:iCs/>
            </w:rPr>
            <w:t>Positiv</w:t>
          </w:r>
          <w:r w:rsidR="008569E5">
            <w:rPr>
              <w:i/>
              <w:iCs/>
            </w:rPr>
            <w:t xml:space="preserve"> </w:t>
          </w:r>
          <w:r w:rsidR="008569E5">
            <w:t>klassifiziert wurde</w:t>
          </w:r>
          <w:r w:rsidR="0084782D" w:rsidRPr="0084782D">
            <w:t>.</w:t>
          </w:r>
          <w:r w:rsidR="0084782D">
            <w:t xml:space="preserve"> Alle </w:t>
          </w:r>
          <m:oMath>
            <m:r>
              <w:rPr>
                <w:rFonts w:ascii="Cambria Math" w:hAnsi="Cambria Math"/>
              </w:rPr>
              <m:t>FN</m:t>
            </m:r>
          </m:oMath>
          <w:r w:rsidR="0084782D">
            <w:t xml:space="preserve"> </w:t>
          </w:r>
          <w:r w:rsidR="00F8283A">
            <w:t xml:space="preserve">wurden fälschlicherweise als </w:t>
          </w:r>
          <w:r w:rsidR="00F8283A" w:rsidRPr="00F8283A">
            <w:rPr>
              <w:i/>
              <w:iCs/>
            </w:rPr>
            <w:t>Negativ</w:t>
          </w:r>
          <w:r w:rsidR="00F8283A">
            <w:t xml:space="preserve"> </w:t>
          </w:r>
          <w:r w:rsidR="0084782D">
            <w:t>klassifiziert.</w:t>
          </w:r>
          <w:r w:rsidR="0084782D"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42EDC9F" w14:textId="77777777" w:rsidTr="009472A9">
            <w:tc>
              <w:tcPr>
                <w:tcW w:w="1247" w:type="dxa"/>
                <w:tcBorders>
                  <w:top w:val="nil"/>
                  <w:left w:val="nil"/>
                  <w:bottom w:val="nil"/>
                  <w:right w:val="nil"/>
                </w:tcBorders>
                <w:vAlign w:val="center"/>
              </w:tcPr>
              <w:p w14:paraId="2C2E5434"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08610943" w14:textId="0688C0CF" w:rsidR="00370DA9" w:rsidRDefault="00F16DB1" w:rsidP="009472A9">
                <w:pPr>
                  <w:jc w:val="center"/>
                  <w:rPr>
                    <w:rFonts w:eastAsiaTheme="minorEastAsia"/>
                  </w:rPr>
                </w:pPr>
                <m:oMathPara>
                  <m:oMath>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tc>
            <w:tc>
              <w:tcPr>
                <w:tcW w:w="1247" w:type="dxa"/>
                <w:tcBorders>
                  <w:top w:val="nil"/>
                  <w:left w:val="nil"/>
                  <w:bottom w:val="nil"/>
                  <w:right w:val="nil"/>
                </w:tcBorders>
                <w:vAlign w:val="center"/>
              </w:tcPr>
              <w:p w14:paraId="0DAD15ED" w14:textId="6B62A789" w:rsidR="00370DA9" w:rsidRDefault="00370DA9" w:rsidP="00F16DB1">
                <w:pPr>
                  <w:keepNext/>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1</w:t>
                </w:r>
                <w:r w:rsidR="00E214D1">
                  <w:fldChar w:fldCharType="end"/>
                </w:r>
                <w:r>
                  <w:t>)</w:t>
                </w:r>
              </w:p>
            </w:tc>
          </w:tr>
        </w:tbl>
        <w:p w14:paraId="6419A8A0" w14:textId="65D62488" w:rsidR="00370DA9" w:rsidRDefault="00370DA9" w:rsidP="00F16DB1">
          <w:pPr>
            <w:pStyle w:val="Beschriftung"/>
          </w:pPr>
        </w:p>
        <w:p w14:paraId="634459BC" w14:textId="77777777" w:rsidR="00760C17" w:rsidRPr="00760C17" w:rsidRDefault="00760C17" w:rsidP="00760C17"/>
        <w:p w14:paraId="01460B5D" w14:textId="683A30DC" w:rsidR="009D64DA" w:rsidRDefault="009D64DA" w:rsidP="008B5FF2">
          <w:pPr>
            <w:pStyle w:val="berschrift4"/>
          </w:pPr>
          <w:r>
            <w:t>Spezifität</w:t>
          </w:r>
        </w:p>
        <w:p w14:paraId="1B714B48" w14:textId="17A31C80" w:rsidR="0084782D" w:rsidRPr="0084782D" w:rsidRDefault="0084782D" w:rsidP="0084782D">
          <w:r>
            <w:t xml:space="preserve">Die Spezifität </w:t>
          </w:r>
          <w:r w:rsidRPr="00D5511A">
            <w:rPr>
              <w:i/>
              <w:iCs/>
            </w:rPr>
            <w:t xml:space="preserve">(engl. </w:t>
          </w:r>
          <w:r>
            <w:rPr>
              <w:i/>
              <w:iCs/>
            </w:rPr>
            <w:t>specifity</w:t>
          </w:r>
          <w:r w:rsidRPr="00D5511A">
            <w:rPr>
              <w:i/>
              <w:iCs/>
            </w:rPr>
            <w:t xml:space="preserve">; </w:t>
          </w:r>
          <m:oMath>
            <m:r>
              <w:rPr>
                <w:rFonts w:ascii="Cambria Math" w:hAnsi="Cambria Math"/>
              </w:rPr>
              <m:t>S</m:t>
            </m:r>
          </m:oMath>
          <w:r w:rsidRPr="00D5511A">
            <w:rPr>
              <w:i/>
              <w:iCs/>
            </w:rPr>
            <w:t>)</w:t>
          </w:r>
          <w:r>
            <w:rPr>
              <w:i/>
              <w:iCs/>
            </w:rPr>
            <w:t xml:space="preserve"> </w:t>
          </w:r>
          <w:r>
            <w:t>gibt die Wahrscheinlichkeit an,</w:t>
          </w:r>
          <w:r w:rsidR="008569E5">
            <w:t xml:space="preserve"> </w:t>
          </w:r>
          <w:r w:rsidR="00D50322">
            <w:t xml:space="preserve">dass ein als </w:t>
          </w:r>
          <w:r w:rsidR="00D50322">
            <w:rPr>
              <w:i/>
              <w:iCs/>
            </w:rPr>
            <w:t xml:space="preserve">Negativ </w:t>
          </w:r>
          <w:r w:rsidR="00D50322" w:rsidRPr="0084782D">
            <w:t>zu klassifizierende</w:t>
          </w:r>
          <w:r w:rsidR="00D50322">
            <w:t>s Objekt</w:t>
          </w:r>
          <w:r w:rsidR="00D50322" w:rsidRPr="0084782D">
            <w:t xml:space="preserve">, richtig </w:t>
          </w:r>
          <w:r w:rsidR="00D50322">
            <w:t xml:space="preserve">als </w:t>
          </w:r>
          <w:r w:rsidR="00D50322">
            <w:rPr>
              <w:i/>
              <w:iCs/>
            </w:rPr>
            <w:t xml:space="preserve">Negativ </w:t>
          </w:r>
          <w:r w:rsidR="00D50322">
            <w:t>klassifiziert wurde</w:t>
          </w:r>
          <w:r w:rsidR="00D50322" w:rsidRPr="0084782D">
            <w:t>.</w:t>
          </w:r>
          <w:r w:rsidR="00D50322">
            <w:t xml:space="preserve"> Alle </w:t>
          </w:r>
          <m:oMath>
            <m:r>
              <w:rPr>
                <w:rFonts w:ascii="Cambria Math" w:hAnsi="Cambria Math"/>
              </w:rPr>
              <m:t>FP</m:t>
            </m:r>
          </m:oMath>
          <w:r w:rsidR="00D50322">
            <w:t xml:space="preserve"> wurden fälschlicherweise als </w:t>
          </w:r>
          <w:r w:rsidR="00D50322">
            <w:rPr>
              <w:i/>
              <w:iCs/>
            </w:rPr>
            <w:t>Positiv</w:t>
          </w:r>
          <w:r w:rsidR="00D50322">
            <w:t xml:space="preserve"> klassifiziert.</w:t>
          </w:r>
          <w:r w:rsidR="00D50322"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9C0840D" w14:textId="77777777" w:rsidTr="009472A9">
            <w:tc>
              <w:tcPr>
                <w:tcW w:w="1247" w:type="dxa"/>
                <w:tcBorders>
                  <w:top w:val="nil"/>
                  <w:left w:val="nil"/>
                  <w:bottom w:val="nil"/>
                  <w:right w:val="nil"/>
                </w:tcBorders>
                <w:vAlign w:val="center"/>
              </w:tcPr>
              <w:p w14:paraId="687E1E3D"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95AEB6B" w14:textId="24DDACBD" w:rsidR="00370DA9" w:rsidRDefault="00E214D1" w:rsidP="009472A9">
                <w:pPr>
                  <w:jc w:val="center"/>
                  <w:rPr>
                    <w:rFonts w:eastAsiaTheme="minorEastAsia"/>
                  </w:rPr>
                </w:pPr>
                <m:oMathPara>
                  <m:oMath>
                    <m:r>
                      <w:rPr>
                        <w:rFonts w:ascii="Cambria Math" w:eastAsiaTheme="minorEastAsia" w:hAnsi="Cambria Math"/>
                      </w:rPr>
                      <m:t>S=</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oMath>
                </m:oMathPara>
              </w:p>
            </w:tc>
            <w:tc>
              <w:tcPr>
                <w:tcW w:w="1247" w:type="dxa"/>
                <w:tcBorders>
                  <w:top w:val="nil"/>
                  <w:left w:val="nil"/>
                  <w:bottom w:val="nil"/>
                  <w:right w:val="nil"/>
                </w:tcBorders>
                <w:vAlign w:val="center"/>
              </w:tcPr>
              <w:p w14:paraId="400638DE" w14:textId="528BB923" w:rsidR="00370DA9" w:rsidRDefault="00370DA9" w:rsidP="00E214D1">
                <w:pPr>
                  <w:keepNext/>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2</w:t>
                </w:r>
                <w:r w:rsidR="00E214D1">
                  <w:fldChar w:fldCharType="end"/>
                </w:r>
                <w:r>
                  <w:t>)</w:t>
                </w:r>
              </w:p>
            </w:tc>
          </w:tr>
        </w:tbl>
        <w:p w14:paraId="2B266E28" w14:textId="5E1513A1" w:rsidR="00370DA9" w:rsidRDefault="00370DA9" w:rsidP="003A62D5"/>
        <w:p w14:paraId="699EE6DF" w14:textId="77777777" w:rsidR="00D71150" w:rsidRPr="00D71150" w:rsidRDefault="00D71150" w:rsidP="00D71150"/>
        <w:p w14:paraId="772E924C" w14:textId="140F652F" w:rsidR="009D64DA" w:rsidRDefault="009D64DA" w:rsidP="008B5FF2">
          <w:pPr>
            <w:pStyle w:val="berschrift4"/>
          </w:pPr>
          <w:r>
            <w:t>Genauigkeit</w:t>
          </w:r>
        </w:p>
        <w:p w14:paraId="2BA387FE" w14:textId="25625182" w:rsidR="0084782D" w:rsidRDefault="0084782D" w:rsidP="0084782D">
          <w:r>
            <w:t xml:space="preserve">Die Genauigkeit </w:t>
          </w:r>
          <w:r w:rsidRPr="00D5511A">
            <w:rPr>
              <w:i/>
              <w:iCs/>
            </w:rPr>
            <w:t xml:space="preserve">(engl. </w:t>
          </w:r>
          <w:r w:rsidRPr="0084782D">
            <w:rPr>
              <w:i/>
              <w:iCs/>
            </w:rPr>
            <w:t>precision</w:t>
          </w:r>
          <w:r w:rsidRPr="00D5511A">
            <w:rPr>
              <w:i/>
              <w:iCs/>
            </w:rPr>
            <w:t xml:space="preserve">; </w:t>
          </w:r>
          <m:oMath>
            <m:r>
              <w:rPr>
                <w:rFonts w:ascii="Cambria Math" w:hAnsi="Cambria Math"/>
              </w:rPr>
              <m:t>P</m:t>
            </m:r>
          </m:oMath>
          <w:r w:rsidRPr="00D5511A">
            <w:rPr>
              <w:i/>
              <w:iCs/>
            </w:rPr>
            <w:t>)</w:t>
          </w:r>
          <w:r>
            <w:rPr>
              <w:i/>
              <w:iCs/>
            </w:rPr>
            <w:t xml:space="preserve"> </w:t>
          </w:r>
          <w:r>
            <w:t>gibt die Wahrscheinlichkeit an,</w:t>
          </w:r>
          <w:r w:rsidR="00D71150">
            <w:t xml:space="preserve"> dass ein als </w:t>
          </w:r>
          <w:r w:rsidR="00D71150" w:rsidRPr="00D71150">
            <w:rPr>
              <w:i/>
              <w:iCs/>
            </w:rPr>
            <w:t>Positiv</w:t>
          </w:r>
          <w:r w:rsidR="00D71150">
            <w:t xml:space="preserve"> klassifiziertes Objekt auch wirklich </w:t>
          </w:r>
          <w:r w:rsidR="00D71150" w:rsidRPr="00D71150">
            <w:rPr>
              <w:i/>
              <w:iCs/>
            </w:rPr>
            <w:t>Positiv</w:t>
          </w:r>
          <w:r w:rsidR="00D71150">
            <w:t xml:space="preserve"> (</w:t>
          </w:r>
          <m:oMath>
            <m:r>
              <w:rPr>
                <w:rFonts w:ascii="Cambria Math" w:hAnsi="Cambria Math"/>
              </w:rPr>
              <m:t>TP</m:t>
            </m:r>
          </m:oMath>
          <w:r w:rsidR="00D71150">
            <w:t>) ist.</w:t>
          </w:r>
          <w:r w:rsidR="004B6588">
            <w:t xml:space="preserve"> Dieser Parameter ist wichtig, um ein Klassifikator im Bereich des </w:t>
          </w:r>
          <w:r w:rsidR="00BA0F8B">
            <w:t>RE</w:t>
          </w:r>
          <w:r w:rsidR="004B6588">
            <w:t xml:space="preserve"> zu bewerten.</w:t>
          </w:r>
          <w:r w:rsidR="00BA0F8B">
            <w:t xml:space="preserve"> Der Klassifikator wird hier nur danach bewertet, wie </w:t>
          </w:r>
          <w:r w:rsidR="00197540">
            <w:t>sicher</w:t>
          </w:r>
          <w:r w:rsidR="00BA0F8B">
            <w:t xml:space="preserve"> er eine richtig</w:t>
          </w:r>
          <w:r w:rsidR="00197540">
            <w:t>e</w:t>
          </w:r>
          <w:r w:rsidR="00BA0F8B">
            <w:t xml:space="preserve"> positive Vorhersage trifft.</w:t>
          </w:r>
          <w:r w:rsidR="00501990">
            <w:t xml:space="preserve"> Für die Genauigkeit spielt es keine Rolle, wie viele als </w:t>
          </w:r>
          <w:r w:rsidR="00197540" w:rsidRPr="00197540">
            <w:rPr>
              <w:i/>
              <w:iCs/>
            </w:rPr>
            <w:t>Positiv</w:t>
          </w:r>
          <w:r w:rsidR="00501990">
            <w:t xml:space="preserve"> zu klassifizierende Objekte, </w:t>
          </w:r>
          <w:r w:rsidR="00501990">
            <w:rPr>
              <w:i/>
              <w:iCs/>
            </w:rPr>
            <w:t>F</w:t>
          </w:r>
          <w:r w:rsidR="00501990" w:rsidRPr="00501990">
            <w:rPr>
              <w:i/>
              <w:iCs/>
            </w:rPr>
            <w:t>alsch</w:t>
          </w:r>
          <w:r w:rsidR="00501990">
            <w:t xml:space="preserve"> als Negativ vorhergesagt wurden</w:t>
          </w:r>
          <w:r w:rsidR="00EA314F">
            <w:t xml:space="preserve"> (</w:t>
          </w:r>
          <m:oMath>
            <m:r>
              <w:rPr>
                <w:rFonts w:ascii="Cambria Math" w:hAnsi="Cambria Math"/>
              </w:rPr>
              <m:t>FN</m:t>
            </m:r>
          </m:oMath>
          <w:r w:rsidR="00EA314F">
            <w:t>)</w:t>
          </w:r>
          <w:r w:rsidR="00197540">
            <w:t>.</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7C17655" w14:textId="77777777" w:rsidTr="009472A9">
            <w:tc>
              <w:tcPr>
                <w:tcW w:w="1247" w:type="dxa"/>
                <w:tcBorders>
                  <w:top w:val="nil"/>
                  <w:left w:val="nil"/>
                  <w:bottom w:val="nil"/>
                  <w:right w:val="nil"/>
                </w:tcBorders>
                <w:vAlign w:val="center"/>
              </w:tcPr>
              <w:p w14:paraId="3FFC231B"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6DB93A8" w14:textId="049C334C" w:rsidR="00370DA9" w:rsidRDefault="00E214D1" w:rsidP="009472A9">
                <w:pPr>
                  <w:jc w:val="cente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m:oMathPara>
              </w:p>
            </w:tc>
            <w:tc>
              <w:tcPr>
                <w:tcW w:w="1247" w:type="dxa"/>
                <w:tcBorders>
                  <w:top w:val="nil"/>
                  <w:left w:val="nil"/>
                  <w:bottom w:val="nil"/>
                  <w:right w:val="nil"/>
                </w:tcBorders>
                <w:vAlign w:val="center"/>
              </w:tcPr>
              <w:p w14:paraId="70BC6D7E" w14:textId="7207F147" w:rsidR="00370DA9" w:rsidRPr="00E214D1" w:rsidRDefault="00E214D1" w:rsidP="00E214D1">
                <w:r>
                  <w:rPr>
                    <w:rFonts w:eastAsiaTheme="minorEastAsia"/>
                  </w:rPr>
                  <w:t xml:space="preserve"> (</w:t>
                </w:r>
                <w:r>
                  <w:fldChar w:fldCharType="begin"/>
                </w:r>
                <w:r>
                  <w:instrText xml:space="preserve"> STYLEREF 1 \s </w:instrText>
                </w:r>
                <w:r>
                  <w:fldChar w:fldCharType="separate"/>
                </w:r>
                <w:r w:rsidR="003B68D4">
                  <w:rPr>
                    <w:noProof/>
                  </w:rPr>
                  <w:t>3</w:t>
                </w:r>
                <w:r>
                  <w:fldChar w:fldCharType="end"/>
                </w:r>
                <w:r>
                  <w:t>.</w:t>
                </w:r>
                <w:r>
                  <w:fldChar w:fldCharType="begin"/>
                </w:r>
                <w:r>
                  <w:instrText xml:space="preserve"> SEQ Formel \* ARABIC \s 1 </w:instrText>
                </w:r>
                <w:r>
                  <w:fldChar w:fldCharType="separate"/>
                </w:r>
                <w:r w:rsidR="003B68D4">
                  <w:rPr>
                    <w:noProof/>
                  </w:rPr>
                  <w:t>3</w:t>
                </w:r>
                <w:r>
                  <w:fldChar w:fldCharType="end"/>
                </w:r>
                <w:r>
                  <w:t>)</w:t>
                </w:r>
              </w:p>
            </w:tc>
          </w:tr>
        </w:tbl>
        <w:p w14:paraId="0652460B" w14:textId="12BEE12A" w:rsidR="007059FF" w:rsidRDefault="007059FF" w:rsidP="007059FF"/>
        <w:p w14:paraId="3FD0BA76" w14:textId="77777777" w:rsidR="001F386A" w:rsidRDefault="001F386A" w:rsidP="007059FF"/>
        <w:p w14:paraId="50AF718F" w14:textId="3A9BA4DC" w:rsidR="009D64DA" w:rsidRDefault="009D64DA" w:rsidP="003A62D5">
          <w:pPr>
            <w:pStyle w:val="berschrift4"/>
          </w:pPr>
          <w:r>
            <w:t>F</w:t>
          </w:r>
          <w:r w:rsidR="0096115E" w:rsidRPr="0096115E">
            <w:rPr>
              <w:vertAlign w:val="subscript"/>
            </w:rPr>
            <w:t>1</w:t>
          </w:r>
          <w:r>
            <w:t xml:space="preserve">-Maß </w:t>
          </w:r>
        </w:p>
        <w:p w14:paraId="1ECB6ABC" w14:textId="6714AF00" w:rsidR="0096115E" w:rsidRPr="0096115E" w:rsidRDefault="0096115E" w:rsidP="0096115E">
          <w:r>
            <w:t>Das F-Maß</w:t>
          </w:r>
          <w:r w:rsidR="00026FAA">
            <w:t xml:space="preserve">, ein </w:t>
          </w:r>
          <w:r w:rsidR="000F3667">
            <w:t>k</w:t>
          </w:r>
          <w:r>
            <w:t>ombiniertes Maß</w:t>
          </w:r>
          <w:r w:rsidR="00026FAA">
            <w:t>, ist das harmonische Mittel von</w:t>
          </w:r>
          <w:r>
            <w:t xml:space="preserve"> Genauigkeit </w:t>
          </w:r>
          <m:oMath>
            <m:r>
              <w:rPr>
                <w:rFonts w:ascii="Cambria Math" w:hAnsi="Cambria Math"/>
              </w:rPr>
              <m:t>P</m:t>
            </m:r>
          </m:oMath>
          <w:r>
            <w:t xml:space="preserve"> und Sensitivität </w:t>
          </w:r>
          <m:oMath>
            <m:r>
              <w:rPr>
                <w:rFonts w:ascii="Cambria Math" w:hAnsi="Cambria Math"/>
              </w:rPr>
              <m:t>S</m:t>
            </m:r>
          </m:oMath>
          <w:r>
            <w:t>.</w:t>
          </w:r>
          <w:r w:rsidR="00026FAA">
            <w:t xml:space="preserve"> Mit einem Wert zwischen 0 und 1 wird beschreiben, wie gut die Leistung des </w:t>
          </w:r>
          <w:r w:rsidR="003F5360">
            <w:t>Modells</w:t>
          </w:r>
          <w:r w:rsidR="00026FAA">
            <w:t xml:space="preserve"> ist.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1719BC3" w14:textId="77777777" w:rsidTr="009472A9">
            <w:tc>
              <w:tcPr>
                <w:tcW w:w="1247" w:type="dxa"/>
                <w:tcBorders>
                  <w:top w:val="nil"/>
                  <w:left w:val="nil"/>
                  <w:bottom w:val="nil"/>
                  <w:right w:val="nil"/>
                </w:tcBorders>
                <w:vAlign w:val="center"/>
              </w:tcPr>
              <w:p w14:paraId="6C88CFFE"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57A03B02" w14:textId="6218F24B" w:rsidR="00370DA9" w:rsidRDefault="00FD43E0" w:rsidP="009472A9">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P·R</m:t>
                        </m:r>
                      </m:num>
                      <m:den>
                        <m:r>
                          <w:rPr>
                            <w:rFonts w:ascii="Cambria Math" w:eastAsiaTheme="minorEastAsia" w:hAnsi="Cambria Math"/>
                          </w:rPr>
                          <m:t>P+R</m:t>
                        </m:r>
                      </m:den>
                    </m:f>
                  </m:oMath>
                </m:oMathPara>
              </w:p>
            </w:tc>
            <w:tc>
              <w:tcPr>
                <w:tcW w:w="1247" w:type="dxa"/>
                <w:tcBorders>
                  <w:top w:val="nil"/>
                  <w:left w:val="nil"/>
                  <w:bottom w:val="nil"/>
                  <w:right w:val="nil"/>
                </w:tcBorders>
                <w:vAlign w:val="center"/>
              </w:tcPr>
              <w:p w14:paraId="39049FC2" w14:textId="0338CF63" w:rsidR="00370DA9" w:rsidRDefault="00370DA9" w:rsidP="009472A9">
                <w:pPr>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4</w:t>
                </w:r>
                <w:r w:rsidR="00E214D1">
                  <w:fldChar w:fldCharType="end"/>
                </w:r>
                <w:r>
                  <w:t>)</w:t>
                </w:r>
              </w:p>
            </w:tc>
          </w:tr>
        </w:tbl>
        <w:p w14:paraId="2E87E369" w14:textId="3FEBD766" w:rsidR="00370DA9" w:rsidRDefault="00370DA9" w:rsidP="00370DA9"/>
        <w:p w14:paraId="55B33C05" w14:textId="77777777" w:rsidR="00D706C8" w:rsidRPr="00370DA9" w:rsidRDefault="00D706C8" w:rsidP="00370DA9"/>
        <w:p w14:paraId="75A45B61" w14:textId="62849C90" w:rsidR="009D64DA" w:rsidRDefault="009D64DA" w:rsidP="008B5FF2">
          <w:pPr>
            <w:pStyle w:val="berschrift4"/>
          </w:pPr>
          <w:r>
            <w:t>AUC</w:t>
          </w:r>
        </w:p>
        <w:p w14:paraId="1477294A" w14:textId="0D40A68B" w:rsidR="0057146D" w:rsidRPr="0057146D" w:rsidRDefault="0057146D" w:rsidP="0057146D">
          <w:r>
            <w:t xml:space="preserve">Als AUC </w:t>
          </w:r>
          <w:r w:rsidRPr="0057146D">
            <w:rPr>
              <w:i/>
              <w:iCs/>
            </w:rPr>
            <w:t>(engl. area under the curve</w:t>
          </w:r>
          <w:r>
            <w:rPr>
              <w:i/>
              <w:iCs/>
            </w:rPr>
            <w:t>)</w:t>
          </w:r>
          <w:r>
            <w:t xml:space="preserve"> wird die Fläche unter der sogenannten ROC</w:t>
          </w:r>
          <w:r>
            <w:noBreakHyphen/>
            <w:t>Kurve</w:t>
          </w:r>
          <w:r w:rsidR="005570D8">
            <w:t xml:space="preserve"> </w:t>
          </w:r>
          <w:r w:rsidR="005570D8" w:rsidRPr="005570D8">
            <w:rPr>
              <w:i/>
              <w:iCs/>
            </w:rPr>
            <w:t>(engl. receiver-operating characteristic curve)</w:t>
          </w:r>
          <w:r>
            <w:t xml:space="preserve"> angegeben.</w:t>
          </w:r>
          <w:r w:rsidR="005570D8">
            <w:t xml:space="preserve"> Die</w:t>
          </w:r>
          <w:r w:rsidR="00510C66">
            <w:t xml:space="preserve"> ROC</w:t>
          </w:r>
          <w:r w:rsidR="00510C66">
            <w:noBreakHyphen/>
          </w:r>
          <w:r w:rsidR="005570D8">
            <w:t xml:space="preserve">Kurve beschreibt den Zusammenhang der Sensitivität </w:t>
          </w:r>
          <m:oMath>
            <m:r>
              <w:rPr>
                <w:rFonts w:ascii="Cambria Math" w:hAnsi="Cambria Math"/>
              </w:rPr>
              <m:t>R</m:t>
            </m:r>
          </m:oMath>
          <w:r w:rsidR="005570D8">
            <w:rPr>
              <w:rFonts w:eastAsiaTheme="minorEastAsia"/>
            </w:rPr>
            <w:t xml:space="preserve"> und dem Komplement der Spezifität </w:t>
          </w:r>
          <m:oMath>
            <m:r>
              <w:rPr>
                <w:rFonts w:ascii="Cambria Math" w:eastAsiaTheme="minorEastAsia" w:hAnsi="Cambria Math"/>
              </w:rPr>
              <m:t>1-S</m:t>
            </m:r>
          </m:oMath>
          <w:r w:rsidR="006A6A24">
            <w:rPr>
              <w:rFonts w:eastAsiaTheme="minorEastAsia"/>
            </w:rPr>
            <w:t>.</w:t>
          </w:r>
          <w:r w:rsidR="00510C66">
            <w:rPr>
              <w:rFonts w:eastAsiaTheme="minorEastAsia"/>
            </w:rPr>
            <w:t xml:space="preserve"> Das Integral unter dieser Kurve nimmt Werte zwischen 0 (konstant falsche Vorhersagen) und 1</w:t>
          </w:r>
          <w:r w:rsidR="001A4E06">
            <w:rPr>
              <w:rFonts w:eastAsiaTheme="minorEastAsia"/>
            </w:rPr>
            <w:t xml:space="preserve"> (</w:t>
          </w:r>
          <w:r w:rsidR="00FB3185">
            <w:rPr>
              <w:rFonts w:eastAsiaTheme="minorEastAsia"/>
            </w:rPr>
            <w:t xml:space="preserve">ausschließlich </w:t>
          </w:r>
          <w:r w:rsidR="001A4E06">
            <w:rPr>
              <w:rFonts w:eastAsiaTheme="minorEastAsia"/>
            </w:rPr>
            <w:t xml:space="preserve">richtige Vorhersagen) an. Bei einem Wert </w:t>
          </w:r>
          <w:r w:rsidR="00CA4D97">
            <w:rPr>
              <w:rFonts w:eastAsiaTheme="minorEastAsia"/>
            </w:rPr>
            <w:t>von 0</w:t>
          </w:r>
          <w:r w:rsidR="001A4E06">
            <w:rPr>
              <w:rFonts w:eastAsiaTheme="minorEastAsia"/>
            </w:rPr>
            <w:t xml:space="preserve">,5 würde ein Klassifikator zufällig die Klassen vorhersagen. </w:t>
          </w:r>
          <w:r w:rsidR="006A6A24">
            <w:rPr>
              <w:rFonts w:eastAsiaTheme="minorEastAsia"/>
            </w:rPr>
            <w:t xml:space="preserve"> </w:t>
          </w:r>
          <w:r w:rsidR="005570D8">
            <w:rPr>
              <w:rFonts w:eastAsiaTheme="minorEastAsia"/>
            </w:rPr>
            <w:t xml:space="preserve"> </w:t>
          </w:r>
          <w:r w:rsidR="005570D8">
            <w:t xml:space="preserve">  </w:t>
          </w:r>
          <w:r>
            <w:t xml:space="preserve"> </w:t>
          </w:r>
          <w:r>
            <w:rPr>
              <w:i/>
              <w:iCs/>
            </w:rPr>
            <w:t xml:space="preserve"> </w:t>
          </w:r>
        </w:p>
        <w:p w14:paraId="5EAEF518" w14:textId="77777777" w:rsidR="00370DA9" w:rsidRPr="00370DA9" w:rsidRDefault="00370DA9" w:rsidP="00370DA9"/>
        <w:p w14:paraId="09C31455" w14:textId="77777777" w:rsidR="000571A2" w:rsidRDefault="000571A2" w:rsidP="001C6EF8"/>
        <w:p w14:paraId="7DDC2828" w14:textId="08F0DE00" w:rsidR="00E93A12" w:rsidRDefault="00E93A12" w:rsidP="00E93A12">
          <w:pPr>
            <w:pStyle w:val="berschrift2"/>
          </w:pPr>
          <w:bookmarkStart w:id="95" w:name="_Toc66477606"/>
          <w:bookmarkStart w:id="96" w:name="_Ref66654182"/>
          <w:bookmarkStart w:id="97" w:name="_Toc66981165"/>
          <w:r>
            <w:t>Datens</w:t>
          </w:r>
          <w:r w:rsidR="009D64DA">
            <w:t>a</w:t>
          </w:r>
          <w:r>
            <w:t>tz</w:t>
          </w:r>
          <w:bookmarkEnd w:id="95"/>
          <w:r w:rsidR="009D64DA">
            <w:t>präparation</w:t>
          </w:r>
          <w:bookmarkEnd w:id="96"/>
          <w:bookmarkEnd w:id="97"/>
        </w:p>
        <w:p w14:paraId="42DA123F" w14:textId="11582137" w:rsidR="004075BE" w:rsidRDefault="004075BE" w:rsidP="006A574A"/>
        <w:p w14:paraId="41566A1D" w14:textId="77777777" w:rsidR="004075BE" w:rsidRDefault="004075BE" w:rsidP="004075BE">
          <w:pPr>
            <w:pStyle w:val="Abbildung"/>
          </w:pPr>
          <w:r>
            <w:drawing>
              <wp:inline distT="0" distB="0" distL="0" distR="0" wp14:anchorId="2BFBA2E5" wp14:editId="6FA4F4FE">
                <wp:extent cx="4469130" cy="2771712"/>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6" cstate="print">
                          <a:extLst>
                            <a:ext uri="{28A0092B-C50C-407E-A947-70E740481C1C}">
                              <a14:useLocalDpi xmlns:a14="http://schemas.microsoft.com/office/drawing/2010/main" val="0"/>
                            </a:ext>
                          </a:extLst>
                        </a:blip>
                        <a:srcRect l="622" t="7919" r="21370" b="6086"/>
                        <a:stretch/>
                      </pic:blipFill>
                      <pic:spPr bwMode="auto">
                        <a:xfrm>
                          <a:off x="0" y="0"/>
                          <a:ext cx="4471046" cy="2772900"/>
                        </a:xfrm>
                        <a:prstGeom prst="rect">
                          <a:avLst/>
                        </a:prstGeom>
                        <a:ln>
                          <a:noFill/>
                        </a:ln>
                        <a:extLst>
                          <a:ext uri="{53640926-AAD7-44D8-BBD7-CCE9431645EC}">
                            <a14:shadowObscured xmlns:a14="http://schemas.microsoft.com/office/drawing/2010/main"/>
                          </a:ext>
                        </a:extLst>
                      </pic:spPr>
                    </pic:pic>
                  </a:graphicData>
                </a:graphic>
              </wp:inline>
            </w:drawing>
          </w:r>
        </w:p>
        <w:p w14:paraId="2B31AE62" w14:textId="2BC37922" w:rsidR="004075BE" w:rsidRDefault="004075BE" w:rsidP="004075BE">
          <w:pPr>
            <w:pStyle w:val="Beschriftung"/>
            <w:jc w:val="both"/>
          </w:pPr>
          <w:bookmarkStart w:id="98" w:name="_Ref66659190"/>
          <w:r w:rsidRPr="00A94B55">
            <w:rPr>
              <w:b/>
              <w:bCs/>
            </w:rPr>
            <w:t xml:space="preserve">Abbildung </w:t>
          </w:r>
          <w:r w:rsidRPr="002220DC">
            <w:rPr>
              <w:b/>
              <w:bCs/>
            </w:rPr>
            <w:fldChar w:fldCharType="begin"/>
          </w:r>
          <w:r w:rsidRPr="002220DC">
            <w:rPr>
              <w:b/>
              <w:bCs/>
            </w:rPr>
            <w:instrText xml:space="preserve"> SEQ Abbildung \* ARABIC </w:instrText>
          </w:r>
          <w:r w:rsidRPr="002220DC">
            <w:rPr>
              <w:b/>
              <w:bCs/>
            </w:rPr>
            <w:fldChar w:fldCharType="separate"/>
          </w:r>
          <w:r w:rsidR="003B68D4">
            <w:rPr>
              <w:b/>
              <w:bCs/>
              <w:noProof/>
            </w:rPr>
            <w:t>12</w:t>
          </w:r>
          <w:r w:rsidRPr="002220DC">
            <w:rPr>
              <w:b/>
              <w:bCs/>
            </w:rPr>
            <w:fldChar w:fldCharType="end"/>
          </w:r>
          <w:bookmarkEnd w:id="98"/>
          <w:r w:rsidRPr="002220DC">
            <w:rPr>
              <w:b/>
              <w:bCs/>
            </w:rPr>
            <w:t>:</w:t>
          </w:r>
          <w:r>
            <w:t xml:space="preserve"> Übersicht über die gesamte Arbeit mit dem Datensatz und den dafür </w:t>
          </w:r>
          <w:r w:rsidR="00A94B55">
            <w:t>verwendeten</w:t>
          </w:r>
          <w:r>
            <w:t xml:space="preserve"> Python</w:t>
          </w:r>
          <w:r>
            <w:noBreakHyphen/>
            <w:t xml:space="preserve">Skripten. </w:t>
          </w:r>
          <w:r w:rsidRPr="0070585A">
            <w:rPr>
              <w:b/>
              <w:bCs/>
            </w:rPr>
            <w:t>Schritt 1</w:t>
          </w:r>
          <w:r>
            <w:t xml:space="preserve"> entspricht der </w:t>
          </w:r>
          <w:r>
            <w:fldChar w:fldCharType="begin"/>
          </w:r>
          <w:r>
            <w:instrText xml:space="preserve"> REF _Ref66654182 \h </w:instrText>
          </w:r>
          <w:r>
            <w:fldChar w:fldCharType="separate"/>
          </w:r>
          <w:r w:rsidR="003B68D4">
            <w:t>Datensatzpräparation</w:t>
          </w:r>
          <w:r>
            <w:fldChar w:fldCharType="end"/>
          </w:r>
          <w:r>
            <w:t xml:space="preserve">. In </w:t>
          </w:r>
          <w:r w:rsidRPr="0070585A">
            <w:rPr>
              <w:b/>
              <w:bCs/>
            </w:rPr>
            <w:t>Schritt 2</w:t>
          </w:r>
          <w:r>
            <w:t xml:space="preserve"> wird der Datensatz zu einem Training- und Testdatensatz mit beliebiger Größe gesplittet (siehe </w:t>
          </w:r>
          <w:r>
            <w:fldChar w:fldCharType="begin"/>
          </w:r>
          <w:r>
            <w:instrText xml:space="preserve"> REF _Ref66662211 \r \h </w:instrText>
          </w:r>
          <w:r>
            <w:fldChar w:fldCharType="separate"/>
          </w:r>
          <w:r w:rsidR="003B68D4">
            <w:t>3.4.1</w:t>
          </w:r>
          <w:r>
            <w:fldChar w:fldCharType="end"/>
          </w:r>
          <w:r>
            <w:t xml:space="preserve">). Mit </w:t>
          </w:r>
          <w:r w:rsidRPr="0070585A">
            <w:rPr>
              <w:b/>
              <w:bCs/>
            </w:rPr>
            <w:t>Schritt 3a und 3b</w:t>
          </w:r>
          <w:r>
            <w:t xml:space="preserve"> wird der Datensatz für die Kreuzvalidierung vorbereitet</w:t>
          </w:r>
          <w:r w:rsidR="0091437C">
            <w:t xml:space="preserve"> (siehe</w:t>
          </w:r>
          <w:r w:rsidR="00EB203E">
            <w:t xml:space="preserve"> </w:t>
          </w:r>
          <w:r w:rsidR="00EB203E">
            <w:fldChar w:fldCharType="begin"/>
          </w:r>
          <w:r w:rsidR="00EB203E">
            <w:instrText xml:space="preserve"> REF _Ref66976323 \r \h </w:instrText>
          </w:r>
          <w:r w:rsidR="00EB203E">
            <w:fldChar w:fldCharType="separate"/>
          </w:r>
          <w:r w:rsidR="003B68D4">
            <w:t>3.3.2</w:t>
          </w:r>
          <w:r w:rsidR="00EB203E">
            <w:fldChar w:fldCharType="end"/>
          </w:r>
          <w:r w:rsidR="0091437C">
            <w:t xml:space="preserve"> )</w:t>
          </w:r>
          <w:r>
            <w:t>.</w:t>
          </w:r>
        </w:p>
        <w:p w14:paraId="4BA01199" w14:textId="77777777" w:rsidR="004075BE" w:rsidRDefault="004075BE" w:rsidP="006A574A"/>
        <w:p w14:paraId="7DC17C5F" w14:textId="223BB436" w:rsidR="000C7249" w:rsidRDefault="00556BED" w:rsidP="006A574A">
          <w:r>
            <w:t>Bei der Datensatz</w:t>
          </w:r>
          <w:r w:rsidR="00F1271A">
            <w:t>präparation</w:t>
          </w:r>
          <w:r>
            <w:t xml:space="preserve"> geht es darum, den Datensatz</w:t>
          </w:r>
          <w:r w:rsidR="00BC5B8B">
            <w:t xml:space="preserve"> </w:t>
          </w:r>
          <w:r w:rsidR="00BC5B8B" w:rsidRPr="00097332">
            <w:rPr>
              <w:rStyle w:val="FilenameZchn"/>
            </w:rPr>
            <w:t>CPI</w:t>
          </w:r>
          <w:r w:rsidR="00BC5B8B" w:rsidRPr="00097332">
            <w:rPr>
              <w:rStyle w:val="FilenameZchn"/>
            </w:rPr>
            <w:noBreakHyphen/>
            <w:t>DS.</w:t>
          </w:r>
          <w:r w:rsidR="00BC5B8B">
            <w:rPr>
              <w:rStyle w:val="FilenameZchn"/>
            </w:rPr>
            <w:t>xml</w:t>
          </w:r>
          <w:r>
            <w:t xml:space="preserve">, wie er in </w:t>
          </w:r>
          <w:r>
            <w:fldChar w:fldCharType="begin"/>
          </w:r>
          <w:r>
            <w:instrText xml:space="preserve"> REF _Ref66653898 \r \h </w:instrText>
          </w:r>
          <w:r>
            <w:fldChar w:fldCharType="separate"/>
          </w:r>
          <w:r w:rsidR="003B68D4">
            <w:t>3.1.3</w:t>
          </w:r>
          <w:r>
            <w:fldChar w:fldCharType="end"/>
          </w:r>
          <w:r>
            <w:t xml:space="preserve"> beschrieben ist (XML</w:t>
          </w:r>
          <w:r>
            <w:noBreakHyphen/>
            <w:t>Datei), in das für die Verwendung am BioBERT</w:t>
          </w:r>
          <w:r>
            <w:noBreakHyphen/>
            <w:t xml:space="preserve">Modell notwenige </w:t>
          </w:r>
          <w:r w:rsidR="005A735F">
            <w:t>T</w:t>
          </w:r>
          <w:r>
            <w:t>SV</w:t>
          </w:r>
          <w:r>
            <w:noBreakHyphen/>
            <w:t>Format zu konvertieren.</w:t>
          </w:r>
          <w:r w:rsidR="00426A43">
            <w:t xml:space="preserve"> </w:t>
          </w:r>
          <w:r w:rsidR="007234E3">
            <w:t>Das</w:t>
          </w:r>
          <w:r w:rsidR="00426A43">
            <w:t xml:space="preserve"> wird</w:t>
          </w:r>
          <w:r w:rsidR="007234E3">
            <w:t xml:space="preserve"> mit dem</w:t>
          </w:r>
          <w:r w:rsidR="00426A43">
            <w:t xml:space="preserve"> Python</w:t>
          </w:r>
          <w:r w:rsidR="00426A43">
            <w:noBreakHyphen/>
            <w:t xml:space="preserve">Skript </w:t>
          </w:r>
          <w:bookmarkStart w:id="99" w:name="_Hlk66658644"/>
          <w:r w:rsidR="00426A43" w:rsidRPr="003A4C48">
            <w:rPr>
              <w:rStyle w:val="FilenameZchn"/>
            </w:rPr>
            <w:t>xml_to_bert.py</w:t>
          </w:r>
          <w:bookmarkEnd w:id="99"/>
          <w:r w:rsidR="00A93B6A">
            <w:rPr>
              <w:rStyle w:val="FilenameZchn"/>
            </w:rPr>
            <w:t xml:space="preserve"> </w:t>
          </w:r>
          <w:r w:rsidR="007234E3">
            <w:t>durchgeführt</w:t>
          </w:r>
          <w:r w:rsidR="00426A43" w:rsidRPr="00426A43">
            <w:t>.</w:t>
          </w:r>
          <w:r w:rsidR="00426A43">
            <w:t xml:space="preserve"> </w:t>
          </w:r>
          <w:r w:rsidR="000C7249">
            <w:t>D</w:t>
          </w:r>
          <w:r w:rsidR="0091437C">
            <w:t xml:space="preserve">er fertig konvertierte </w:t>
          </w:r>
          <w:r w:rsidR="00A27ED9">
            <w:t xml:space="preserve">Datensatz </w:t>
          </w:r>
          <w:r w:rsidR="00A27ED9" w:rsidRPr="00A27ED9">
            <w:rPr>
              <w:rStyle w:val="FilenameZchn"/>
            </w:rPr>
            <w:t>CPI</w:t>
          </w:r>
          <w:r w:rsidR="0091437C" w:rsidRPr="00A27ED9">
            <w:rPr>
              <w:rStyle w:val="FilenameZchn"/>
            </w:rPr>
            <w:noBreakHyphen/>
          </w:r>
          <w:r w:rsidR="0091437C" w:rsidRPr="002C2606">
            <w:rPr>
              <w:rStyle w:val="FilenameZchn"/>
            </w:rPr>
            <w:t>DS_full_cut.tsv</w:t>
          </w:r>
          <w:r w:rsidR="0091437C">
            <w:t xml:space="preserve"> besteht aus </w:t>
          </w:r>
          <w:r w:rsidR="000C7249">
            <w:t>drei Spalten</w:t>
          </w:r>
          <w:r w:rsidR="0091437C">
            <w:t>. Ein Ausschnitt daraus ist</w:t>
          </w:r>
          <w:r w:rsidR="000C7249">
            <w:t xml:space="preserve"> in </w:t>
          </w:r>
          <w:r w:rsidR="000C7249">
            <w:fldChar w:fldCharType="begin"/>
          </w:r>
          <w:r w:rsidR="000C7249">
            <w:instrText xml:space="preserve"> REF _Ref66659694 \h </w:instrText>
          </w:r>
          <w:r w:rsidR="000C7249">
            <w:fldChar w:fldCharType="separate"/>
          </w:r>
          <w:r w:rsidR="003B68D4" w:rsidRPr="00CA7F14">
            <w:rPr>
              <w:b/>
              <w:bCs/>
            </w:rPr>
            <w:t xml:space="preserve">Abbildung </w:t>
          </w:r>
          <w:r w:rsidR="003B68D4">
            <w:rPr>
              <w:b/>
              <w:bCs/>
              <w:noProof/>
            </w:rPr>
            <w:t>13</w:t>
          </w:r>
          <w:r w:rsidR="000C7249">
            <w:fldChar w:fldCharType="end"/>
          </w:r>
          <w:r w:rsidR="000C7249">
            <w:t xml:space="preserve"> zu sehen. </w:t>
          </w:r>
          <w:r w:rsidR="003E76D4">
            <w:t>Die</w:t>
          </w:r>
          <w:r w:rsidR="000A3DC3">
            <w:t xml:space="preserve"> wichtig</w:t>
          </w:r>
          <w:r w:rsidR="003E76D4">
            <w:t>st</w:t>
          </w:r>
          <w:r w:rsidR="000A3DC3">
            <w:t>e Änderung ist,</w:t>
          </w:r>
          <w:r w:rsidR="000C7249">
            <w:t xml:space="preserve"> das</w:t>
          </w:r>
          <w:r w:rsidR="000A3DC3">
            <w:t>s</w:t>
          </w:r>
          <w:r w:rsidR="00A27ED9">
            <w:t xml:space="preserve">, </w:t>
          </w:r>
          <w:r w:rsidR="000A3DC3">
            <w:t xml:space="preserve">unter Verwendung des </w:t>
          </w:r>
          <w:r w:rsidR="000A3DC3">
            <w:rPr>
              <w:rFonts w:cs="Times New Roman"/>
            </w:rPr>
            <w:t xml:space="preserve">„charOffset“ (siehe </w:t>
          </w:r>
          <w:r w:rsidR="000A3DC3">
            <w:rPr>
              <w:rFonts w:cs="Times New Roman"/>
            </w:rPr>
            <w:fldChar w:fldCharType="begin"/>
          </w:r>
          <w:r w:rsidR="000A3DC3">
            <w:rPr>
              <w:rFonts w:cs="Times New Roman"/>
            </w:rPr>
            <w:instrText xml:space="preserve"> REF _Ref66628449 \h </w:instrText>
          </w:r>
          <w:r w:rsidR="000A3DC3">
            <w:rPr>
              <w:rFonts w:cs="Times New Roman"/>
            </w:rPr>
          </w:r>
          <w:r w:rsidR="000A3DC3">
            <w:rPr>
              <w:rFonts w:cs="Times New Roman"/>
            </w:rPr>
            <w:fldChar w:fldCharType="separate"/>
          </w:r>
          <w:r w:rsidR="003B68D4" w:rsidRPr="005E1B05">
            <w:rPr>
              <w:b/>
              <w:bCs/>
            </w:rPr>
            <w:t xml:space="preserve">Abbildung </w:t>
          </w:r>
          <w:r w:rsidR="003B68D4">
            <w:rPr>
              <w:b/>
              <w:bCs/>
              <w:noProof/>
            </w:rPr>
            <w:t>11</w:t>
          </w:r>
          <w:r w:rsidR="000A3DC3">
            <w:rPr>
              <w:rFonts w:cs="Times New Roman"/>
            </w:rPr>
            <w:fldChar w:fldCharType="end"/>
          </w:r>
          <w:r w:rsidR="000A3DC3">
            <w:rPr>
              <w:rFonts w:cs="Times New Roman"/>
            </w:rPr>
            <w:t>),</w:t>
          </w:r>
          <w:r w:rsidR="000A3DC3">
            <w:t xml:space="preserve"> die </w:t>
          </w:r>
          <w:r w:rsidR="000C7249">
            <w:t xml:space="preserve">konkreten </w:t>
          </w:r>
          <w:r w:rsidR="000A3DC3">
            <w:t xml:space="preserve">Namen der Entitäten mit @PROTEIN$ bzw. @COMPOUND$ </w:t>
          </w:r>
          <w:r w:rsidR="000A3DC3">
            <w:lastRenderedPageBreak/>
            <w:t>ersetz</w:t>
          </w:r>
          <w:r w:rsidR="002D52F1">
            <w:t>t</w:t>
          </w:r>
          <w:r w:rsidR="000A3DC3">
            <w:t xml:space="preserve"> sind.</w:t>
          </w:r>
          <w:r w:rsidR="002D52F1">
            <w:t xml:space="preserve"> Außerdem wird jede</w:t>
          </w:r>
          <w:r w:rsidR="00750A36">
            <w:t>r</w:t>
          </w:r>
          <w:r w:rsidR="002D52F1">
            <w:t xml:space="preserve"> Satz</w:t>
          </w:r>
          <w:r w:rsidR="00750A36">
            <w:t xml:space="preserve"> mit</w:t>
          </w:r>
          <w:r w:rsidR="002D52F1">
            <w:t xml:space="preserve"> eine</w:t>
          </w:r>
          <w:r w:rsidR="00750A36">
            <w:t>r</w:t>
          </w:r>
          <w:r w:rsidR="002D52F1">
            <w:t xml:space="preserve"> ID </w:t>
          </w:r>
          <w:r w:rsidR="00750A36">
            <w:t>verknüpft</w:t>
          </w:r>
          <w:r w:rsidR="002D52F1">
            <w:t xml:space="preserve">, die für das spätere Splitten des Datensatzes (siehe 2 und 3 in </w:t>
          </w:r>
          <w:r w:rsidR="002D52F1">
            <w:fldChar w:fldCharType="begin"/>
          </w:r>
          <w:r w:rsidR="002D52F1">
            <w:instrText xml:space="preserve"> REF _Ref66659190 \h </w:instrText>
          </w:r>
          <w:r w:rsidR="002D52F1">
            <w:fldChar w:fldCharType="separate"/>
          </w:r>
          <w:r w:rsidR="003B68D4" w:rsidRPr="00A94B55">
            <w:rPr>
              <w:b/>
              <w:bCs/>
            </w:rPr>
            <w:t xml:space="preserve">Abbildung </w:t>
          </w:r>
          <w:r w:rsidR="003B68D4">
            <w:rPr>
              <w:b/>
              <w:bCs/>
              <w:noProof/>
            </w:rPr>
            <w:t>12</w:t>
          </w:r>
          <w:r w:rsidR="002D52F1">
            <w:fldChar w:fldCharType="end"/>
          </w:r>
          <w:r w:rsidR="002D52F1">
            <w:t>) benötigt wird.</w:t>
          </w:r>
          <w:r w:rsidR="00805CEC">
            <w:t xml:space="preserve"> </w:t>
          </w:r>
          <w:r w:rsidR="000A3DC3">
            <w:t xml:space="preserve">   </w:t>
          </w:r>
        </w:p>
        <w:p w14:paraId="1A8D5C5C" w14:textId="683973AA" w:rsidR="000A5729" w:rsidRDefault="00EF77B8" w:rsidP="006A574A">
          <w:r>
            <w:t>Das Skript</w:t>
          </w:r>
          <w:r w:rsidR="006122F4">
            <w:t xml:space="preserve"> kann in dem Ordner </w:t>
          </w:r>
          <w:bookmarkStart w:id="100" w:name="_Hlk66663455"/>
          <w:r w:rsidR="004B53EC">
            <w:rPr>
              <w:rStyle w:val="FilenameZchn"/>
            </w:rPr>
            <w:t>D</w:t>
          </w:r>
          <w:r w:rsidR="006122F4" w:rsidRPr="007234E3">
            <w:rPr>
              <w:rStyle w:val="FilenameZchn"/>
            </w:rPr>
            <w:t>S_preparation</w:t>
          </w:r>
          <w:r w:rsidR="006122F4">
            <w:t xml:space="preserve"> </w:t>
          </w:r>
          <w:bookmarkEnd w:id="100"/>
          <w:r w:rsidR="006122F4">
            <w:t>gefunden werden.</w:t>
          </w:r>
          <w:r w:rsidR="006A574A">
            <w:t xml:space="preserve"> Um es zu verwenden, muss in der letzten Zeile</w:t>
          </w:r>
          <w:r w:rsidR="002C2606">
            <w:t xml:space="preserve"> des Skriptes</w:t>
          </w:r>
          <w:r w:rsidR="006A574A">
            <w:t xml:space="preserve"> in die Funktion </w:t>
          </w:r>
          <w:r w:rsidR="006A574A" w:rsidRPr="006A574A">
            <w:rPr>
              <w:rStyle w:val="FilenameZchn"/>
            </w:rPr>
            <w:t>main</w:t>
          </w:r>
          <w:r w:rsidR="00A51F01">
            <w:rPr>
              <w:rStyle w:val="FilenameZchn"/>
            </w:rPr>
            <w:t>(</w:t>
          </w:r>
          <w:r w:rsidR="006A574A" w:rsidRPr="006A574A">
            <w:rPr>
              <w:rStyle w:val="FilenameZchn"/>
            </w:rPr>
            <w:t>)</w:t>
          </w:r>
          <w:r w:rsidR="006A574A" w:rsidRPr="006A574A">
            <w:t>der zu konvertierende</w:t>
          </w:r>
          <w:r w:rsidR="006A574A">
            <w:t xml:space="preserve"> Dateiname</w:t>
          </w:r>
          <w:r w:rsidR="00097332">
            <w:t xml:space="preserve"> </w:t>
          </w:r>
          <w:r w:rsidR="00097332" w:rsidRPr="00097332">
            <w:rPr>
              <w:rStyle w:val="FilenameZchn"/>
            </w:rPr>
            <w:t>CPI</w:t>
          </w:r>
          <w:r w:rsidR="00097332" w:rsidRPr="00097332">
            <w:rPr>
              <w:rStyle w:val="FilenameZchn"/>
            </w:rPr>
            <w:noBreakHyphen/>
            <w:t>DS.</w:t>
          </w:r>
          <w:r w:rsidR="00BC5B8B">
            <w:rPr>
              <w:rStyle w:val="FilenameZchn"/>
            </w:rPr>
            <w:t>xml</w:t>
          </w:r>
          <w:r w:rsidR="000D4D94">
            <w:t xml:space="preserve"> </w:t>
          </w:r>
          <w:r w:rsidR="006A574A">
            <w:t>eingefügt werden</w:t>
          </w:r>
          <w:r w:rsidR="000A5729">
            <w:t xml:space="preserve"> und das Skript mit folgendem Befehl gestartet werden:</w:t>
          </w:r>
        </w:p>
        <w:p w14:paraId="61E5A009" w14:textId="3614FC7A" w:rsidR="004B53EC" w:rsidRPr="006F2D08" w:rsidRDefault="004B53EC" w:rsidP="00507A74">
          <w:pPr>
            <w:pStyle w:val="termcommand"/>
          </w:pPr>
          <w:r w:rsidRPr="006F2D08">
            <w:t xml:space="preserve">$ </w:t>
          </w:r>
          <w:r>
            <w:t xml:space="preserve">cd </w:t>
          </w:r>
          <w:r w:rsidRPr="004B53EC">
            <w:t>DS_preparation</w:t>
          </w:r>
          <w:r w:rsidRPr="006F2D08">
            <w:t xml:space="preserve">   </w:t>
          </w:r>
        </w:p>
        <w:p w14:paraId="0B67E041" w14:textId="68060E07" w:rsidR="000A5729" w:rsidRPr="006F2D08" w:rsidRDefault="000A5729" w:rsidP="00507A74">
          <w:pPr>
            <w:pStyle w:val="termcommand"/>
          </w:pPr>
          <w:r w:rsidRPr="006F2D08">
            <w:t>$ python3 xml_to_bert.py</w:t>
          </w:r>
          <w:r w:rsidR="00D764AB">
            <w:t xml:space="preserve"> </w:t>
          </w:r>
          <w:r w:rsidR="000E1BBD" w:rsidRPr="006F2D08">
            <w:t xml:space="preserve"> </w:t>
          </w:r>
          <w:r w:rsidRPr="006F2D08">
            <w:t xml:space="preserve">  </w:t>
          </w:r>
        </w:p>
        <w:p w14:paraId="4C7984CF" w14:textId="46ACD2E1" w:rsidR="005239D2" w:rsidRDefault="006A574A" w:rsidP="006A574A">
          <w:r>
            <w:rPr>
              <w:rStyle w:val="FilenameZchn"/>
            </w:rPr>
            <w:t xml:space="preserve"> </w:t>
          </w:r>
          <w:r w:rsidR="006122F4">
            <w:t xml:space="preserve"> </w:t>
          </w:r>
          <w:r w:rsidR="00426A43">
            <w:t xml:space="preserve"> </w:t>
          </w:r>
          <w:r w:rsidR="00426A43">
            <w:rPr>
              <w:rStyle w:val="FilenameZchn"/>
            </w:rPr>
            <w:t xml:space="preserve"> </w:t>
          </w:r>
          <w:r w:rsidR="00426A43">
            <w:t xml:space="preserve">  </w:t>
          </w:r>
        </w:p>
        <w:p w14:paraId="6F22E145" w14:textId="2D3DE79F" w:rsidR="00FA76D1" w:rsidRDefault="003E76D4" w:rsidP="006A574A">
          <w:r>
            <w:t>Es</w:t>
          </w:r>
          <w:r w:rsidR="00FA76D1">
            <w:t xml:space="preserve"> muss bestätigt werden, dass eine gecuttete Version des Datensatzes erzeugt</w:t>
          </w:r>
          <w:r>
            <w:t xml:space="preserve"> werden soll</w:t>
          </w:r>
          <w:r w:rsidR="00FA76D1">
            <w:t xml:space="preserve">. Dies ist notwendig, um Probleme bei </w:t>
          </w:r>
          <w:r w:rsidR="00A93B6A">
            <w:t xml:space="preserve">dem Ersetzen der Entitäten mit ihren Platzhaltern zu verhindern. </w:t>
          </w:r>
          <w:r w:rsidR="004C5091">
            <w:t>Bei</w:t>
          </w:r>
          <w:r w:rsidR="00A93B6A">
            <w:t xml:space="preserve">m </w:t>
          </w:r>
          <w:r w:rsidR="004C5091">
            <w:t>Cutten werden</w:t>
          </w:r>
          <w:r w:rsidR="00A93B6A">
            <w:t xml:space="preserve"> </w:t>
          </w:r>
          <w:r w:rsidR="00A27ED9">
            <w:t>13 Sätze</w:t>
          </w:r>
          <w:r>
            <w:t xml:space="preserve"> mit CPI</w:t>
          </w:r>
          <w:r>
            <w:noBreakHyphen/>
            <w:t>Paare</w:t>
          </w:r>
          <w:r w:rsidR="00A27ED9">
            <w:t>n</w:t>
          </w:r>
          <w:r w:rsidR="004C5091">
            <w:t xml:space="preserve"> aussortiert, bei denen sich </w:t>
          </w:r>
          <w:r w:rsidR="00A27ED9">
            <w:t>das Protein mit der chem. Verbindung überschneitet</w:t>
          </w:r>
          <w:r w:rsidR="004C5091">
            <w:t>.</w:t>
          </w:r>
          <w:r w:rsidR="00EF77B8">
            <w:t xml:space="preserve"> Die aussortierten Sätze können durch </w:t>
          </w:r>
          <w:r w:rsidR="00816504">
            <w:t>B</w:t>
          </w:r>
          <w:r w:rsidR="00EF77B8">
            <w:t>estätigen</w:t>
          </w:r>
          <w:r w:rsidR="00432AB3">
            <w:t xml:space="preserve"> der Frage </w:t>
          </w:r>
          <w:r w:rsidR="00432AB3" w:rsidRPr="00432AB3">
            <w:t>"aussortierte Sätze printen?"</w:t>
          </w:r>
          <w:r w:rsidR="00432AB3">
            <w:t xml:space="preserve"> </w:t>
          </w:r>
          <w:r w:rsidR="00EF77B8">
            <w:t xml:space="preserve">in dem Terminal ausgegeben werden.   </w:t>
          </w:r>
          <w:r w:rsidR="004C5091">
            <w:t xml:space="preserve">  </w:t>
          </w:r>
          <w:r w:rsidR="00FA76D1">
            <w:t xml:space="preserve">    </w:t>
          </w:r>
        </w:p>
        <w:bookmarkStart w:id="101" w:name="_MON_1677269266"/>
        <w:bookmarkEnd w:id="101"/>
        <w:p w14:paraId="3061ED48" w14:textId="6897CFE5" w:rsidR="00805CEC" w:rsidRDefault="00FA136A" w:rsidP="00F75AA1">
          <w:pPr>
            <w:pStyle w:val="Abbildung"/>
          </w:pPr>
          <w:r w:rsidRPr="00F75AA1">
            <w:object w:dxaOrig="14337" w:dyaOrig="12691" w14:anchorId="6E61936F">
              <v:shape id="_x0000_i1089" type="#_x0000_t75" style="width:404.35pt;height:156.65pt" o:ole="">
                <v:imagedata r:id="rId37" o:title="" cropbottom="43110f" cropright="14351f"/>
              </v:shape>
              <o:OLEObject Type="Embed" ProgID="Excel.Sheet.12" ShapeID="_x0000_i1089" DrawAspect="Content" ObjectID="_1677594433" r:id="rId38"/>
            </w:object>
          </w:r>
        </w:p>
        <w:p w14:paraId="37D8A29F" w14:textId="4AB7BA3E" w:rsidR="00805CEC" w:rsidRPr="002C2606" w:rsidRDefault="00805CEC" w:rsidP="00805CEC">
          <w:pPr>
            <w:pStyle w:val="Beschriftung"/>
          </w:pPr>
          <w:bookmarkStart w:id="102" w:name="_Ref66659694"/>
          <w:r w:rsidRPr="00CA7F14">
            <w:rPr>
              <w:b/>
              <w:bCs/>
            </w:rPr>
            <w:t xml:space="preserve">Abbildung </w:t>
          </w:r>
          <w:r w:rsidRPr="00CA7F14">
            <w:rPr>
              <w:b/>
              <w:bCs/>
            </w:rPr>
            <w:fldChar w:fldCharType="begin"/>
          </w:r>
          <w:r w:rsidRPr="00CA7F14">
            <w:rPr>
              <w:b/>
              <w:bCs/>
            </w:rPr>
            <w:instrText xml:space="preserve"> SEQ Abbildung \* ARABIC </w:instrText>
          </w:r>
          <w:r w:rsidRPr="00CA7F14">
            <w:rPr>
              <w:b/>
              <w:bCs/>
            </w:rPr>
            <w:fldChar w:fldCharType="separate"/>
          </w:r>
          <w:r w:rsidR="003B68D4">
            <w:rPr>
              <w:b/>
              <w:bCs/>
              <w:noProof/>
            </w:rPr>
            <w:t>13</w:t>
          </w:r>
          <w:r w:rsidRPr="00CA7F14">
            <w:rPr>
              <w:b/>
              <w:bCs/>
            </w:rPr>
            <w:fldChar w:fldCharType="end"/>
          </w:r>
          <w:bookmarkEnd w:id="102"/>
          <w:r w:rsidRPr="00CA7F14">
            <w:rPr>
              <w:b/>
              <w:bCs/>
            </w:rPr>
            <w:t>:</w:t>
          </w:r>
          <w:r>
            <w:t xml:space="preserve"> Ausschnitt aus dem konvertierten Datensatz </w:t>
          </w:r>
          <w:r w:rsidRPr="002C2606">
            <w:rPr>
              <w:rStyle w:val="FilenameZchn"/>
            </w:rPr>
            <w:t>CPI</w:t>
          </w:r>
          <w:r w:rsidRPr="002C2606">
            <w:rPr>
              <w:rStyle w:val="FilenameZchn"/>
            </w:rPr>
            <w:noBreakHyphen/>
            <w:t>DS_full_cut.tsv</w:t>
          </w:r>
          <w:r w:rsidRPr="00CB256C">
            <w:t>.</w:t>
          </w:r>
          <w:r>
            <w:rPr>
              <w:rStyle w:val="FilenameZchn"/>
            </w:rPr>
            <w:t xml:space="preserve"> </w:t>
          </w:r>
          <w:r w:rsidRPr="00183493">
            <w:t>Jede Zeile beinhaltet ein CPI</w:t>
          </w:r>
          <w:r w:rsidRPr="00183493">
            <w:noBreakHyphen/>
            <w:t>Paar.</w:t>
          </w:r>
          <w:r>
            <w:t xml:space="preserve"> Es gibt pro CPI</w:t>
          </w:r>
          <w:r>
            <w:noBreakHyphen/>
            <w:t xml:space="preserve">Paar drei Einträge: </w:t>
          </w:r>
          <w:r w:rsidRPr="00CA7F14">
            <w:rPr>
              <w:b/>
              <w:bCs/>
            </w:rPr>
            <w:t>Eintrag 1</w:t>
          </w:r>
          <w:r w:rsidRPr="002C2606">
            <w:t xml:space="preserve"> enthält </w:t>
          </w:r>
          <w:r>
            <w:t>den Satz</w:t>
          </w:r>
          <w:r w:rsidRPr="002C2606">
            <w:t xml:space="preserve"> aus </w:t>
          </w:r>
          <w:r>
            <w:t>dem</w:t>
          </w:r>
          <w:r w:rsidRPr="002C2606">
            <w:t xml:space="preserve"> Artikel mit </w:t>
          </w:r>
          <w:r>
            <w:t>dem</w:t>
          </w:r>
          <w:r w:rsidRPr="002C2606">
            <w:t xml:space="preserve"> CPI</w:t>
          </w:r>
          <w:r w:rsidRPr="002C2606">
            <w:noBreakHyphen/>
            <w:t>Paar.</w:t>
          </w:r>
          <w:r>
            <w:t xml:space="preserve"> </w:t>
          </w:r>
          <w:r w:rsidRPr="00CA7F14">
            <w:rPr>
              <w:b/>
              <w:bCs/>
            </w:rPr>
            <w:t>Eintrag 2</w:t>
          </w:r>
          <w:r>
            <w:t xml:space="preserve"> ist das Label des</w:t>
          </w:r>
          <w:r w:rsidRPr="002C2606">
            <w:t xml:space="preserve"> CPI</w:t>
          </w:r>
          <w:r w:rsidRPr="002C2606">
            <w:noBreakHyphen/>
            <w:t>Paar</w:t>
          </w:r>
          <w:r>
            <w:t xml:space="preserve">s („1“: funktionale Interaktion, „0“: keine funktionale Interaktion). </w:t>
          </w:r>
          <w:r w:rsidR="00CA7F14" w:rsidRPr="00CA7F14">
            <w:rPr>
              <w:b/>
              <w:bCs/>
            </w:rPr>
            <w:t>Eintrag</w:t>
          </w:r>
          <w:r w:rsidR="00CA7F14">
            <w:rPr>
              <w:b/>
              <w:bCs/>
            </w:rPr>
            <w:t> 3</w:t>
          </w:r>
          <w:r>
            <w:t xml:space="preserve"> enthält eine artikel- und satzspezifische ID. Wenn ein Satz mehrere verschiedene CPI</w:t>
          </w:r>
          <w:r>
            <w:softHyphen/>
          </w:r>
          <w:r>
            <w:noBreakHyphen/>
            <w:t xml:space="preserve">Paare enthält, erhalten alle dieselbe ID.  </w:t>
          </w:r>
          <w:r w:rsidRPr="002C2606">
            <w:t xml:space="preserve">    </w:t>
          </w:r>
        </w:p>
        <w:p w14:paraId="4206BDCF" w14:textId="7617B970" w:rsidR="002E59A8" w:rsidRDefault="002E59A8" w:rsidP="001C6EF8"/>
        <w:p w14:paraId="461C7092" w14:textId="79B7AB56" w:rsidR="004B53EC" w:rsidRDefault="002E2874" w:rsidP="001C6EF8">
          <w:r>
            <w:t xml:space="preserve">Das Splitten dieses konvertierten Datensatzes für das Trainieren von BioBERT ist in </w:t>
          </w:r>
          <w:r>
            <w:fldChar w:fldCharType="begin"/>
          </w:r>
          <w:r>
            <w:instrText xml:space="preserve"> REF _Ref66662244 \r \h </w:instrText>
          </w:r>
          <w:r>
            <w:fldChar w:fldCharType="separate"/>
          </w:r>
          <w:r w:rsidR="003B68D4">
            <w:rPr>
              <w:b/>
              <w:bCs/>
            </w:rPr>
            <w:t>Fehler! Verweisquelle konnte nicht gefunden werden.</w:t>
          </w:r>
          <w:r>
            <w:fldChar w:fldCharType="end"/>
          </w:r>
          <w:r>
            <w:t xml:space="preserve"> und </w:t>
          </w:r>
          <w:r>
            <w:fldChar w:fldCharType="begin"/>
          </w:r>
          <w:r>
            <w:instrText xml:space="preserve"> REF _Ref66662211 \r \h </w:instrText>
          </w:r>
          <w:r>
            <w:fldChar w:fldCharType="separate"/>
          </w:r>
          <w:r w:rsidR="003B68D4">
            <w:t>3.4.1</w:t>
          </w:r>
          <w:r>
            <w:fldChar w:fldCharType="end"/>
          </w:r>
          <w:r>
            <w:t xml:space="preserve"> beschrieben.</w:t>
          </w:r>
        </w:p>
        <w:p w14:paraId="0731EAF9" w14:textId="0597BE04" w:rsidR="002E2874" w:rsidRDefault="002E2874" w:rsidP="001C6EF8"/>
        <w:p w14:paraId="7A9C967D" w14:textId="4A100BF1" w:rsidR="00753772" w:rsidRPr="00753772" w:rsidRDefault="00AD1F72" w:rsidP="00753772">
          <w:pPr>
            <w:pStyle w:val="berschrift2"/>
          </w:pPr>
          <w:bookmarkStart w:id="103" w:name="_Ref65328111"/>
          <w:bookmarkStart w:id="104" w:name="_Toc66477608"/>
          <w:bookmarkStart w:id="105" w:name="_Ref66745689"/>
          <w:bookmarkStart w:id="106" w:name="_Toc66981166"/>
          <w:r>
            <w:t>10</w:t>
          </w:r>
          <w:r w:rsidRPr="00AD1F72">
            <w:t>-fache Kreuzvalidierung</w:t>
          </w:r>
          <w:bookmarkEnd w:id="103"/>
          <w:bookmarkEnd w:id="104"/>
          <w:bookmarkEnd w:id="105"/>
          <w:r w:rsidR="00FA4EAE">
            <w:t xml:space="preserve"> für den Modellvergleich</w:t>
          </w:r>
          <w:bookmarkEnd w:id="106"/>
        </w:p>
        <w:p w14:paraId="4CF0FD11" w14:textId="42E59E18" w:rsidR="00B03BFC" w:rsidRDefault="00753772" w:rsidP="00B03BFC">
          <w:pPr>
            <w:pStyle w:val="berschrift3"/>
          </w:pPr>
          <w:bookmarkStart w:id="107" w:name="_Ref66722214"/>
          <w:bookmarkStart w:id="108" w:name="_Toc66981167"/>
          <m:oMath>
            <m:r>
              <m:rPr>
                <m:sty m:val="bi"/>
              </m:rPr>
              <w:rPr>
                <w:rFonts w:ascii="Cambria Math" w:hAnsi="Cambria Math"/>
              </w:rPr>
              <m:t>k</m:t>
            </m:r>
          </m:oMath>
          <w:r>
            <w:t xml:space="preserve">-fache </w:t>
          </w:r>
          <w:r w:rsidR="00B03BFC" w:rsidRPr="00AD1F72">
            <w:t>Kreuzvalidierung</w:t>
          </w:r>
          <w:bookmarkEnd w:id="107"/>
          <w:bookmarkEnd w:id="108"/>
        </w:p>
        <w:p w14:paraId="3710A856" w14:textId="3908A0EE" w:rsidR="00753772" w:rsidRDefault="00753772" w:rsidP="00753772">
          <w:r>
            <w:t xml:space="preserve">Bei einer </w:t>
          </w:r>
          <m:oMath>
            <m:r>
              <w:rPr>
                <w:rFonts w:ascii="Cambria Math" w:hAnsi="Cambria Math"/>
              </w:rPr>
              <m:t>k</m:t>
            </m:r>
          </m:oMath>
          <w:r>
            <w:t>-fachen Kreuzvalidierung wird der Datensatz</w:t>
          </w:r>
          <w:r w:rsidR="002C7113">
            <w:t xml:space="preserve"> zufällig</w:t>
          </w:r>
          <w:r>
            <w:t xml:space="preserve"> in </w:t>
          </w:r>
          <m:oMath>
            <m:r>
              <w:rPr>
                <w:rFonts w:ascii="Cambria Math" w:hAnsi="Cambria Math"/>
              </w:rPr>
              <m:t>k</m:t>
            </m:r>
          </m:oMath>
          <w:r>
            <w:t xml:space="preserve"> Teil</w:t>
          </w:r>
          <w:r w:rsidR="004D7CF4">
            <w:t>mengen</w:t>
          </w:r>
          <w:r>
            <w:t xml:space="preserve"> der gleichen Größe</w:t>
          </w:r>
          <w:r w:rsidR="0011172C">
            <w:t xml:space="preserve"> gesplittet</w:t>
          </w:r>
          <w:r>
            <w:t>.</w:t>
          </w:r>
          <w:r w:rsidR="002C7113">
            <w:t xml:space="preserve"> Ein Modell wird </w:t>
          </w:r>
          <w:r w:rsidR="006E0458">
            <w:t xml:space="preserve">jeweils </w:t>
          </w:r>
          <w:r w:rsidR="0029701B">
            <w:t>mit</w:t>
          </w:r>
          <w:r w:rsidR="006E0458">
            <w:t xml:space="preserve"> </w:t>
          </w:r>
          <m:oMath>
            <m:r>
              <w:rPr>
                <w:rFonts w:ascii="Cambria Math" w:hAnsi="Cambria Math"/>
              </w:rPr>
              <m:t>k-1</m:t>
            </m:r>
          </m:oMath>
          <w:r w:rsidR="006E0458">
            <w:t xml:space="preserve"> Tei</w:t>
          </w:r>
          <w:r w:rsidR="004D4840">
            <w:t>lmengen</w:t>
          </w:r>
          <w:r w:rsidR="006E0458">
            <w:t xml:space="preserve"> trainiert</w:t>
          </w:r>
          <w:r w:rsidR="004D4840">
            <w:t xml:space="preserve"> (Trainingsdatensatz)</w:t>
          </w:r>
          <w:r w:rsidR="006E0458">
            <w:t xml:space="preserve"> und anschließend </w:t>
          </w:r>
          <w:r w:rsidR="0029701B">
            <w:t>an</w:t>
          </w:r>
          <w:r w:rsidR="006E0458">
            <w:t xml:space="preserve"> de</w:t>
          </w:r>
          <w:r w:rsidR="004D4840">
            <w:t>r</w:t>
          </w:r>
          <w:r w:rsidR="006E0458">
            <w:t xml:space="preserve"> übrigen Teil</w:t>
          </w:r>
          <w:r w:rsidR="004D4840">
            <w:t>menge</w:t>
          </w:r>
          <w:r w:rsidR="006E0458">
            <w:t xml:space="preserve"> als Testdatensatz geprüft.</w:t>
          </w:r>
          <w:r w:rsidR="00A62659">
            <w:t xml:space="preserve"> Die erhaltenen Bewertungen jedes </w:t>
          </w:r>
          <w:r w:rsidR="00A62659">
            <w:lastRenderedPageBreak/>
            <w:t xml:space="preserve">der </w:t>
          </w:r>
          <m:oMath>
            <m:r>
              <w:rPr>
                <w:rFonts w:ascii="Cambria Math" w:hAnsi="Cambria Math"/>
              </w:rPr>
              <m:t>k</m:t>
            </m:r>
          </m:oMath>
          <w:r w:rsidR="00A62659">
            <w:t xml:space="preserve">-Durchgänge werden anschließend gemittelt. Dadurch wird erreicht, dass der Einfluss von leichteren und schweren Beispielen des Datensatzes gemittelt werden und </w:t>
          </w:r>
          <w:r w:rsidR="003060AF">
            <w:t>folglich</w:t>
          </w:r>
          <w:r w:rsidR="00A62659">
            <w:t xml:space="preserve"> die </w:t>
          </w:r>
          <w:r w:rsidR="00851910">
            <w:t xml:space="preserve">allgemeine </w:t>
          </w:r>
          <w:r w:rsidR="00A62659">
            <w:t>Fähigkeit des Klassifikators, Muster aus einem Datensatz zu generalisieren, ermittelt werden kann</w:t>
          </w:r>
          <w:r w:rsidR="003060AF">
            <w:t xml:space="preserve"> </w:t>
          </w:r>
          <w:r w:rsidR="003060AF">
            <w:fldChar w:fldCharType="begin" w:fldLock="1"/>
          </w:r>
          <w:r w:rsidR="00C07114">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eviouslyFormattedCitation":"[42]"},"properties":{"noteIndex":0},"schema":"https://github.com/citation-style-language/schema/raw/master/csl-citation.json"}</w:instrText>
          </w:r>
          <w:r w:rsidR="003060AF">
            <w:fldChar w:fldCharType="separate"/>
          </w:r>
          <w:r w:rsidR="003060AF" w:rsidRPr="003060AF">
            <w:rPr>
              <w:noProof/>
            </w:rPr>
            <w:t>[42]</w:t>
          </w:r>
          <w:r w:rsidR="003060AF">
            <w:fldChar w:fldCharType="end"/>
          </w:r>
          <w:r w:rsidR="00A62659">
            <w:t>.</w:t>
          </w:r>
        </w:p>
        <w:p w14:paraId="7F851334" w14:textId="77777777" w:rsidR="00DC3A24" w:rsidRDefault="00D40992" w:rsidP="00753772">
          <w:r>
            <w:t>Für</w:t>
          </w:r>
          <w:r w:rsidR="003060AF">
            <w:t xml:space="preserve"> d</w:t>
          </w:r>
          <w:r>
            <w:t>as</w:t>
          </w:r>
          <w:r w:rsidR="003060AF">
            <w:t xml:space="preserve"> Klassifizieren </w:t>
          </w:r>
          <w:r w:rsidR="00F00E82">
            <w:t xml:space="preserve">von CPI </w:t>
          </w:r>
          <w:r w:rsidR="003060AF">
            <w:t xml:space="preserve">ist es wichtig beim Splitten des Datensatzes alle Interaktionen, welche aus </w:t>
          </w:r>
          <w:r w:rsidR="00910234">
            <w:t>demselben</w:t>
          </w:r>
          <w:r w:rsidR="003060AF">
            <w:t xml:space="preserve"> Artikel stammen,</w:t>
          </w:r>
          <w:r w:rsidR="00525C24">
            <w:t xml:space="preserve"> in </w:t>
          </w:r>
          <w:r w:rsidR="00910234">
            <w:t>dieselbe</w:t>
          </w:r>
          <w:r w:rsidR="00525C24">
            <w:t xml:space="preserve"> Teilmenge zu übertragen.</w:t>
          </w:r>
          <w:r>
            <w:t xml:space="preserve"> Diese</w:t>
          </w:r>
          <w:r w:rsidR="00976AB0">
            <w:t xml:space="preserve"> Interaktionen</w:t>
          </w:r>
          <w:r>
            <w:t xml:space="preserve"> werden als nicht unabhängig angesehen und beim Aufteilen dieser auf verschiedene Teilmengen</w:t>
          </w:r>
          <w:r w:rsidR="00C07114">
            <w:t xml:space="preserve"> des Datensatzes</w:t>
          </w:r>
          <w:r>
            <w:t xml:space="preserve"> wäre eine repräsentative </w:t>
          </w:r>
          <w:r w:rsidR="00D279CF">
            <w:t>Bewertung</w:t>
          </w:r>
          <w:r w:rsidR="00175C5F">
            <w:t xml:space="preserve"> des Modells</w:t>
          </w:r>
          <w:r>
            <w:t xml:space="preserve"> nicht sichergestellt</w:t>
          </w:r>
          <w:r w:rsidR="00C07114">
            <w:t xml:space="preserve"> </w:t>
          </w:r>
          <w:r w:rsidR="00C07114">
            <w:fldChar w:fldCharType="begin" w:fldLock="1"/>
          </w:r>
          <w:r w:rsidR="00C07114">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operties":{"noteIndex":0},"schema":"https://github.com/citation-style-language/schema/raw/master/csl-citation.json"}</w:instrText>
          </w:r>
          <w:r w:rsidR="00C07114">
            <w:fldChar w:fldCharType="separate"/>
          </w:r>
          <w:r w:rsidR="00C07114" w:rsidRPr="00C07114">
            <w:rPr>
              <w:noProof/>
            </w:rPr>
            <w:t>[42]</w:t>
          </w:r>
          <w:r w:rsidR="00C07114">
            <w:fldChar w:fldCharType="end"/>
          </w:r>
          <w:r>
            <w:t>.</w:t>
          </w:r>
        </w:p>
        <w:p w14:paraId="19B7FC5A" w14:textId="60EC4FF5" w:rsidR="004D7CF4" w:rsidRPr="00753772" w:rsidRDefault="00DC3A24" w:rsidP="00753772">
          <w:r>
            <w:t>Generell kann die Varianz von Kreuzvalidierungen, durch mehrfaches Durchführen, verringert werden.  In dieser Arbeit werden</w:t>
          </w:r>
          <w:r w:rsidR="00EA369A">
            <w:t xml:space="preserve"> nach dem beschriebenen </w:t>
          </w:r>
          <w:r w:rsidR="003A4202">
            <w:t>Ablauf</w:t>
          </w:r>
          <w:r>
            <w:t xml:space="preserve"> zwei </w:t>
          </w:r>
          <m:oMath>
            <m:r>
              <w:rPr>
                <w:rFonts w:ascii="Cambria Math" w:hAnsi="Cambria Math"/>
              </w:rPr>
              <m:t>10</m:t>
            </m:r>
          </m:oMath>
          <w:r w:rsidR="00EA369A" w:rsidRPr="00EA369A">
            <w:rPr>
              <w:rFonts w:eastAsiaTheme="minorEastAsia"/>
            </w:rPr>
            <w:t>-</w:t>
          </w:r>
          <w:r>
            <w:t>fache Kreuzvalidierungen durchgeführt</w:t>
          </w:r>
          <w:r w:rsidR="00EA369A">
            <w:t>.</w:t>
          </w:r>
        </w:p>
        <w:p w14:paraId="72C1D64B" w14:textId="59AF85FB" w:rsidR="008D7F02" w:rsidRDefault="001B0931" w:rsidP="007C2F31">
          <w:pPr>
            <w:pStyle w:val="berschrift3"/>
          </w:pPr>
          <w:bookmarkStart w:id="109" w:name="_Ref66976323"/>
          <w:bookmarkStart w:id="110" w:name="_Toc66981168"/>
          <w:r>
            <w:t xml:space="preserve">Splitten des Datensatzes </w:t>
          </w:r>
          <w:commentRangeStart w:id="111"/>
          <w:r>
            <w:t xml:space="preserve">für </w:t>
          </w:r>
          <w:r w:rsidR="0082517E">
            <w:t>10</w:t>
          </w:r>
          <w:r w:rsidR="0082517E" w:rsidRPr="00AD1F72">
            <w:t>-fache</w:t>
          </w:r>
          <w:r w:rsidR="0082517E">
            <w:t xml:space="preserve"> </w:t>
          </w:r>
          <w:r>
            <w:t>Kreuzvalidierung</w:t>
          </w:r>
          <w:commentRangeEnd w:id="111"/>
          <w:r w:rsidR="0008212E">
            <w:rPr>
              <w:rStyle w:val="Kommentarzeichen"/>
              <w:rFonts w:ascii="Times New Roman" w:eastAsiaTheme="minorHAnsi" w:hAnsi="Times New Roman" w:cstheme="minorBidi"/>
              <w:b w:val="0"/>
            </w:rPr>
            <w:commentReference w:id="111"/>
          </w:r>
          <w:bookmarkEnd w:id="109"/>
          <w:bookmarkEnd w:id="110"/>
        </w:p>
        <w:p w14:paraId="5CBC3E8D" w14:textId="1E1D317B" w:rsidR="003A4202" w:rsidRDefault="00CD5AED" w:rsidP="006F501C">
          <w:r>
            <w:t xml:space="preserve">Anhand </w:t>
          </w:r>
          <w:r w:rsidR="00277322">
            <w:t xml:space="preserve">von 3a und 3b in </w:t>
          </w:r>
          <w:r w:rsidR="00277322">
            <w:fldChar w:fldCharType="begin"/>
          </w:r>
          <w:r w:rsidR="00277322" w:rsidRPr="00277322">
            <w:instrText xml:space="preserve"> REF _Ref66659190 \h </w:instrText>
          </w:r>
          <w:r w:rsidR="00277322">
            <w:instrText xml:space="preserve"> \* MERGEFORMAT </w:instrText>
          </w:r>
          <w:r w:rsidR="00277322">
            <w:fldChar w:fldCharType="separate"/>
          </w:r>
          <w:r w:rsidR="003B68D4" w:rsidRPr="003B68D4">
            <w:t>Abbildung</w:t>
          </w:r>
          <w:r w:rsidR="003B68D4" w:rsidRPr="00A94B55">
            <w:rPr>
              <w:b/>
              <w:bCs/>
            </w:rPr>
            <w:t xml:space="preserve"> </w:t>
          </w:r>
          <w:r w:rsidR="003B68D4" w:rsidRPr="003B68D4">
            <w:rPr>
              <w:noProof/>
            </w:rPr>
            <w:t>12</w:t>
          </w:r>
          <w:r w:rsidR="00277322">
            <w:fldChar w:fldCharType="end"/>
          </w:r>
          <w:r w:rsidR="00277322">
            <w:t xml:space="preserve"> </w:t>
          </w:r>
          <w:r>
            <w:t xml:space="preserve">kann das Vorgehen für das Splitten des </w:t>
          </w:r>
          <w:r w:rsidR="003A4202">
            <w:t>Datensatzes nachvollzogen</w:t>
          </w:r>
          <w:r>
            <w:t xml:space="preserve"> werden.</w:t>
          </w:r>
          <w:r w:rsidR="003A4202">
            <w:t xml:space="preserve"> Im ersten Schritt</w:t>
          </w:r>
          <w:r w:rsidR="00C81493">
            <w:t xml:space="preserve"> (3a)</w:t>
          </w:r>
          <w:r w:rsidR="003A4202">
            <w:t xml:space="preserve"> wird der Datensatz </w:t>
          </w:r>
          <w:r w:rsidR="003A4202" w:rsidRPr="00A27ED9">
            <w:rPr>
              <w:rStyle w:val="FilenameZchn"/>
            </w:rPr>
            <w:t>CPI</w:t>
          </w:r>
          <w:r w:rsidR="003A4202" w:rsidRPr="00A27ED9">
            <w:rPr>
              <w:rStyle w:val="FilenameZchn"/>
            </w:rPr>
            <w:noBreakHyphen/>
          </w:r>
          <w:r w:rsidR="003A4202" w:rsidRPr="002C2606">
            <w:rPr>
              <w:rStyle w:val="FilenameZchn"/>
            </w:rPr>
            <w:t>DS_full_cut.tsv</w:t>
          </w:r>
          <w:r w:rsidR="003A4202">
            <w:rPr>
              <w:rStyle w:val="FilenameZchn"/>
            </w:rPr>
            <w:t xml:space="preserve"> </w:t>
          </w:r>
          <w:r w:rsidR="003A4202">
            <w:t xml:space="preserve">mit dem Skript </w:t>
          </w:r>
          <w:r w:rsidR="003A4202">
            <w:rPr>
              <w:rStyle w:val="FilenameZchn"/>
            </w:rPr>
            <w:t>v</w:t>
          </w:r>
          <w:r w:rsidR="003A4202" w:rsidRPr="003A4202">
            <w:rPr>
              <w:rStyle w:val="FilenameZchn"/>
            </w:rPr>
            <w:t>al_split_art.py</w:t>
          </w:r>
          <w:r w:rsidR="003A4202">
            <w:rPr>
              <w:rStyle w:val="FilenameZchn"/>
            </w:rPr>
            <w:t xml:space="preserve"> </w:t>
          </w:r>
          <w:r w:rsidR="003A4202" w:rsidRPr="003A4202">
            <w:t>in zehn</w:t>
          </w:r>
          <w:r w:rsidR="003A4202">
            <w:t xml:space="preserve"> gleichgroße Teil-Datensätze gesplittet.</w:t>
          </w:r>
          <w:r w:rsidR="00C81493">
            <w:t xml:space="preserve"> </w:t>
          </w:r>
          <w:r w:rsidR="00E71743">
            <w:t xml:space="preserve">Davon werden im </w:t>
          </w:r>
          <w:r w:rsidR="00C81493">
            <w:t>zweiten Schritt (3b)</w:t>
          </w:r>
          <w:r w:rsidR="00E71743">
            <w:t xml:space="preserve"> jeweils neun </w:t>
          </w:r>
          <w:r w:rsidR="00D866D2">
            <w:t>zum</w:t>
          </w:r>
          <w:r w:rsidR="00E71743">
            <w:t xml:space="preserve"> Trainingsdatensatz zusammengefügt und zusammen mit dem zehnten Teil-Datensatz</w:t>
          </w:r>
          <w:r w:rsidR="00702649">
            <w:t xml:space="preserve"> (Testdatensatz)</w:t>
          </w:r>
          <w:r w:rsidR="00486741">
            <w:t xml:space="preserve"> in insgesamt</w:t>
          </w:r>
          <w:r w:rsidR="00D866D2">
            <w:t xml:space="preserve"> zehn</w:t>
          </w:r>
          <w:r w:rsidR="00486741">
            <w:t xml:space="preserve"> </w:t>
          </w:r>
          <w:r w:rsidR="009279A5">
            <w:t>Ordnern</w:t>
          </w:r>
          <w:r w:rsidR="00486741">
            <w:t xml:space="preserve"> gespeichert.</w:t>
          </w:r>
          <w:r w:rsidR="006F501C">
            <w:t xml:space="preserve"> Da</w:t>
          </w:r>
          <w:r w:rsidR="00DF253E">
            <w:t xml:space="preserve">s </w:t>
          </w:r>
          <w:r w:rsidR="006F501C">
            <w:t>Skript</w:t>
          </w:r>
          <w:r w:rsidR="00955712">
            <w:t xml:space="preserve"> </w:t>
          </w:r>
          <w:r w:rsidR="003A4202" w:rsidRPr="006F501C">
            <w:rPr>
              <w:rStyle w:val="FilenameZchn"/>
            </w:rPr>
            <w:t>val_ds_create_art.py</w:t>
          </w:r>
          <w:r w:rsidR="006F501C">
            <w:t xml:space="preserve"> </w:t>
          </w:r>
          <w:r w:rsidR="00DF253E">
            <w:t>erledigt diese Aufgabe</w:t>
          </w:r>
          <w:r w:rsidR="006F501C" w:rsidRPr="006F501C">
            <w:t>.</w:t>
          </w:r>
        </w:p>
        <w:p w14:paraId="09AFEEDD" w14:textId="77777777" w:rsidR="00D54313" w:rsidRDefault="00D54313" w:rsidP="006F501C"/>
        <w:p w14:paraId="2B4EBDBE" w14:textId="635FAF55" w:rsidR="003D6677" w:rsidRDefault="003D6677" w:rsidP="003D6677">
          <w:pPr>
            <w:pStyle w:val="berschrift4"/>
          </w:pPr>
          <w:r>
            <w:t>Erstellen der Teil</w:t>
          </w:r>
          <w:r w:rsidR="00F920D7">
            <w:noBreakHyphen/>
            <w:t>Datensätze</w:t>
          </w:r>
          <w:r>
            <w:t xml:space="preserve"> mit </w:t>
          </w:r>
          <w:r w:rsidR="00B265B2">
            <w:rPr>
              <w:rStyle w:val="FilenameZchn"/>
            </w:rPr>
            <w:t>v</w:t>
          </w:r>
          <w:r w:rsidR="00B265B2" w:rsidRPr="003A4202">
            <w:rPr>
              <w:rStyle w:val="FilenameZchn"/>
            </w:rPr>
            <w:t>al_split_art.py</w:t>
          </w:r>
        </w:p>
        <w:p w14:paraId="41B6F474" w14:textId="1456C574" w:rsidR="007478C9" w:rsidRDefault="005E385E" w:rsidP="0082517E">
          <w:r>
            <w:t xml:space="preserve">Das benötigte </w:t>
          </w:r>
          <w:r w:rsidR="007940AC">
            <w:t>Skript</w:t>
          </w:r>
          <w:r>
            <w:t xml:space="preserve"> befindet sich</w:t>
          </w:r>
          <w:r w:rsidR="007478C9">
            <w:t xml:space="preserve"> in </w:t>
          </w:r>
          <w:r w:rsidR="007478C9">
            <w:rPr>
              <w:rStyle w:val="FilenameZchn"/>
            </w:rPr>
            <w:t>D</w:t>
          </w:r>
          <w:r w:rsidR="007478C9" w:rsidRPr="007234E3">
            <w:rPr>
              <w:rStyle w:val="FilenameZchn"/>
            </w:rPr>
            <w:t>S_preparation</w:t>
          </w:r>
          <w:r w:rsidR="007478C9">
            <w:rPr>
              <w:rStyle w:val="FilenameZchn"/>
            </w:rPr>
            <w:t xml:space="preserve">/val </w:t>
          </w:r>
          <w:r w:rsidR="007478C9" w:rsidRPr="007478C9">
            <w:t>und</w:t>
          </w:r>
          <w:r w:rsidR="00E452A7">
            <w:t xml:space="preserve"> kann, nachdem der Name des zu splittenden Datensatzes in der</w:t>
          </w:r>
          <w:r w:rsidR="00A42D26">
            <w:t xml:space="preserve"> letzten Zeile in die</w:t>
          </w:r>
          <w:r w:rsidR="00E452A7">
            <w:t xml:space="preserve"> </w:t>
          </w:r>
          <w:r w:rsidR="00E452A7" w:rsidRPr="006A574A">
            <w:rPr>
              <w:rStyle w:val="FilenameZchn"/>
            </w:rPr>
            <w:t>main</w:t>
          </w:r>
          <w:r w:rsidR="00E452A7">
            <w:rPr>
              <w:rStyle w:val="FilenameZchn"/>
            </w:rPr>
            <w:t>()</w:t>
          </w:r>
          <w:r w:rsidR="00A42D26">
            <w:rPr>
              <w:rStyle w:val="FilenameZchn"/>
            </w:rPr>
            <w:t>-</w:t>
          </w:r>
          <w:r w:rsidR="00E452A7" w:rsidRPr="00E452A7">
            <w:t>Funktion</w:t>
          </w:r>
          <w:r w:rsidR="00A42D26">
            <w:t xml:space="preserve"> eingetragen wurde,</w:t>
          </w:r>
          <w:r w:rsidR="007478C9" w:rsidRPr="007478C9">
            <w:t xml:space="preserve"> mit folgendem Befehl aufgerufen</w:t>
          </w:r>
          <w:r w:rsidR="00A42D26">
            <w:t xml:space="preserve"> werden</w:t>
          </w:r>
          <w:r w:rsidR="007478C9">
            <w:t>:</w:t>
          </w:r>
        </w:p>
        <w:p w14:paraId="793D8631" w14:textId="25284659" w:rsidR="007478C9" w:rsidRPr="006F2D08" w:rsidRDefault="007478C9" w:rsidP="00507A74">
          <w:pPr>
            <w:pStyle w:val="termcommand"/>
          </w:pPr>
          <w:r w:rsidRPr="006F2D08">
            <w:t xml:space="preserve">$ </w:t>
          </w:r>
          <w:r>
            <w:t xml:space="preserve">cd </w:t>
          </w:r>
          <w:r w:rsidRPr="004B53EC">
            <w:t>DS_preparation</w:t>
          </w:r>
          <w:r>
            <w:t>/val</w:t>
          </w:r>
          <w:r w:rsidRPr="006F2D08">
            <w:t xml:space="preserve">   </w:t>
          </w:r>
        </w:p>
        <w:p w14:paraId="4852082D" w14:textId="24372478" w:rsidR="007478C9" w:rsidRPr="006F2D08" w:rsidRDefault="007478C9" w:rsidP="00507A74">
          <w:pPr>
            <w:pStyle w:val="termcommand"/>
          </w:pPr>
          <w:r w:rsidRPr="006F2D08">
            <w:t>$ python3</w:t>
          </w:r>
          <w:r w:rsidR="00E452A7">
            <w:t xml:space="preserve"> </w:t>
          </w:r>
          <w:r w:rsidR="00E452A7" w:rsidRPr="00E452A7">
            <w:t>val_split_art.py</w:t>
          </w:r>
          <w:r w:rsidR="00E452A7">
            <w:t xml:space="preserve"> </w:t>
          </w:r>
          <w:r w:rsidR="00E452A7" w:rsidRPr="00E452A7">
            <w:t xml:space="preserve">  </w:t>
          </w:r>
          <w:r w:rsidR="00E452A7">
            <w:t xml:space="preserve"> </w:t>
          </w:r>
        </w:p>
        <w:p w14:paraId="44119C55" w14:textId="0736B423" w:rsidR="0082517E" w:rsidRDefault="0082517E" w:rsidP="0082517E"/>
        <w:p w14:paraId="052F9F23" w14:textId="5C613684" w:rsidR="00003610" w:rsidRDefault="00976AA9" w:rsidP="0082517E">
          <w:r>
            <w:t>Anschließend frägt d</w:t>
          </w:r>
          <w:r w:rsidR="00D3075B">
            <w:t>as Skript frägt den Benutzer, wie viele 10</w:t>
          </w:r>
          <w:r w:rsidR="00D3075B" w:rsidRPr="00AD1F72">
            <w:t>-fache</w:t>
          </w:r>
          <w:r w:rsidR="00D3075B">
            <w:t xml:space="preserve"> Kreuzvalidierunge</w:t>
          </w:r>
          <w:r w:rsidR="000F5703">
            <w:t xml:space="preserve">sdatensätze </w:t>
          </w:r>
          <w:r w:rsidR="00D3075B">
            <w:t>benötigt werden</w:t>
          </w:r>
          <w:r w:rsidR="00173129">
            <w:t xml:space="preserve"> und erstellt diese.</w:t>
          </w:r>
        </w:p>
        <w:p w14:paraId="5CE0BFB0" w14:textId="112C69D2" w:rsidR="00D73272" w:rsidRDefault="00D73272" w:rsidP="0082517E">
          <w:r>
            <w:t xml:space="preserve">In </w:t>
          </w:r>
          <w:r>
            <w:fldChar w:fldCharType="begin"/>
          </w:r>
          <w:r>
            <w:instrText xml:space="preserve"> REF _Ref66912565 \h  \* MERGEFORMAT </w:instrText>
          </w:r>
          <w:r>
            <w:fldChar w:fldCharType="separate"/>
          </w:r>
          <w:r w:rsidR="003B68D4" w:rsidRPr="003B68D4">
            <w:t>Abbildung</w:t>
          </w:r>
          <w:r w:rsidR="003B68D4" w:rsidRPr="009433F8">
            <w:rPr>
              <w:b/>
              <w:bCs/>
            </w:rPr>
            <w:t xml:space="preserve"> </w:t>
          </w:r>
          <w:r w:rsidR="003B68D4" w:rsidRPr="003B68D4">
            <w:rPr>
              <w:noProof/>
            </w:rPr>
            <w:t>14</w:t>
          </w:r>
          <w:r>
            <w:fldChar w:fldCharType="end"/>
          </w:r>
          <w:r>
            <w:t xml:space="preserve"> ist die main() Funktion des Skriptes dargestellt. Es lässt sich in drei funktionale Teile unterteilen:</w:t>
          </w:r>
          <w:r w:rsidR="00937511">
            <w:t xml:space="preserve"> </w:t>
          </w:r>
        </w:p>
        <w:p w14:paraId="1780FF79" w14:textId="56B73E9D" w:rsidR="000E2835" w:rsidRDefault="00E97E98" w:rsidP="00D73272">
          <w:pPr>
            <w:pStyle w:val="Listenabsatz"/>
            <w:numPr>
              <w:ilvl w:val="0"/>
              <w:numId w:val="26"/>
            </w:numPr>
          </w:pPr>
          <w:r w:rsidRPr="00164260">
            <w:rPr>
              <w:b/>
              <w:bCs/>
            </w:rPr>
            <w:t>Einlesen des Datensatzes</w:t>
          </w:r>
          <w:r>
            <w:rPr>
              <w:b/>
              <w:bCs/>
            </w:rPr>
            <w:t xml:space="preserve">: </w:t>
          </w:r>
          <w:r>
            <w:t>Es</w:t>
          </w:r>
          <w:r w:rsidR="00164260">
            <w:rPr>
              <w:b/>
              <w:bCs/>
            </w:rPr>
            <w:t xml:space="preserve"> </w:t>
          </w:r>
          <w:r w:rsidR="00164260" w:rsidRPr="00164260">
            <w:t>wird die Eingabedatei ausgelesen und in Listen gespeichert.</w:t>
          </w:r>
          <w:r w:rsidR="00164260">
            <w:t xml:space="preserve"> Wichtig ist, dass die artikelspezifische ID (siehe </w:t>
          </w:r>
          <w:r w:rsidR="00164260" w:rsidRPr="00164260">
            <w:fldChar w:fldCharType="begin"/>
          </w:r>
          <w:r w:rsidR="00164260" w:rsidRPr="00164260">
            <w:instrText xml:space="preserve"> REF _Ref66628449 \h  \* MERGEFORMAT </w:instrText>
          </w:r>
          <w:r w:rsidR="00164260" w:rsidRPr="00164260">
            <w:fldChar w:fldCharType="separate"/>
          </w:r>
          <w:r w:rsidR="003B68D4" w:rsidRPr="003B68D4">
            <w:t xml:space="preserve">Abbildung </w:t>
          </w:r>
          <w:r w:rsidR="003B68D4" w:rsidRPr="003B68D4">
            <w:rPr>
              <w:noProof/>
            </w:rPr>
            <w:t>11</w:t>
          </w:r>
          <w:r w:rsidR="00164260" w:rsidRPr="00164260">
            <w:fldChar w:fldCharType="end"/>
          </w:r>
          <w:r w:rsidR="00164260">
            <w:t>) erhalten bleibt.</w:t>
          </w:r>
        </w:p>
        <w:p w14:paraId="21CD2170" w14:textId="2374667C" w:rsidR="000E2835" w:rsidRPr="00E97E98" w:rsidRDefault="000E2835" w:rsidP="00944423">
          <w:pPr>
            <w:pStyle w:val="Listenabsatz"/>
            <w:numPr>
              <w:ilvl w:val="0"/>
              <w:numId w:val="26"/>
            </w:numPr>
          </w:pPr>
          <w:r w:rsidRPr="00E97E98">
            <w:rPr>
              <w:b/>
              <w:bCs/>
            </w:rPr>
            <w:t>Erstellen und Auswerten des Splittes</w:t>
          </w:r>
          <w:r w:rsidR="00E97E98" w:rsidRPr="00E97E98">
            <w:rPr>
              <w:b/>
              <w:bCs/>
            </w:rPr>
            <w:t>:</w:t>
          </w:r>
          <w:r w:rsidR="00E97E98">
            <w:t xml:space="preserve"> In der Variable </w:t>
          </w:r>
          <w:r w:rsidR="00E97E98" w:rsidRPr="00E97E98">
            <w:rPr>
              <w:rStyle w:val="FilenameZchn"/>
            </w:rPr>
            <w:t>random_zahlen_part</w:t>
          </w:r>
          <w:r w:rsidR="00E97E98">
            <w:rPr>
              <w:rStyle w:val="FilenameZchn"/>
            </w:rPr>
            <w:t xml:space="preserve"> </w:t>
          </w:r>
          <w:r w:rsidR="00E97E98" w:rsidRPr="00E97E98">
            <w:t>wird</w:t>
          </w:r>
          <w:r w:rsidR="00E97E98">
            <w:t xml:space="preserve"> eine Liste </w:t>
          </w:r>
          <w:r w:rsidR="00C74067">
            <w:t xml:space="preserve">mit allen ganzen Zahlen bis zu </w:t>
          </w:r>
          <w:r w:rsidR="00E97E98">
            <w:t>der Länge der zu splittenden Interaktionen angelegt.</w:t>
          </w:r>
          <w:r w:rsidR="00C74067">
            <w:t xml:space="preserve"> Diese wird zufällig </w:t>
          </w:r>
          <w:r w:rsidR="00396F9B">
            <w:t>auf</w:t>
          </w:r>
          <w:r w:rsidR="00C74067">
            <w:t xml:space="preserve"> die zehn Teile aufgeteilt und jeder Zahl als Index einer Interaktion zugeordnet.</w:t>
          </w:r>
          <w:r w:rsidR="00E47BCC">
            <w:t xml:space="preserve"> </w:t>
          </w:r>
          <w:r w:rsidR="00DF2BCA">
            <w:lastRenderedPageBreak/>
            <w:t xml:space="preserve">Dabei wird </w:t>
          </w:r>
          <w:r w:rsidR="00612931">
            <w:t>über die</w:t>
          </w:r>
          <w:r w:rsidR="00DF2BCA">
            <w:t xml:space="preserve"> artikelspezifische ID sichergestellt, dass Interaktionen aus dem gleichen</w:t>
          </w:r>
          <w:r w:rsidR="00612931">
            <w:t xml:space="preserve"> Artikel in </w:t>
          </w:r>
          <w:r w:rsidR="007D06ED">
            <w:t>denselben</w:t>
          </w:r>
          <w:r w:rsidR="00612931">
            <w:t xml:space="preserve"> Teil gelangen.</w:t>
          </w:r>
          <w:r w:rsidR="000244D4">
            <w:t xml:space="preserve"> </w:t>
          </w:r>
          <w:r w:rsidR="00944423">
            <w:t>Mit</w:t>
          </w:r>
          <w:r w:rsidR="007D06ED">
            <w:t xml:space="preserve"> der Funktion </w:t>
          </w:r>
          <w:r w:rsidR="007D06ED" w:rsidRPr="007D06ED">
            <w:rPr>
              <w:rStyle w:val="FilenameZchn"/>
            </w:rPr>
            <w:t>auswerten()</w:t>
          </w:r>
          <w:r w:rsidR="00944423" w:rsidRPr="00944423">
            <w:t>w</w:t>
          </w:r>
          <w:r w:rsidR="00944423">
            <w:t xml:space="preserve">ird der erzeugte Splitt hinsichtlich seiner Homogenität bewertet. </w:t>
          </w:r>
          <w:r w:rsidR="00123A00">
            <w:t xml:space="preserve">Dafür werden die Standartabweichungen der unterschiedlichen Größen der Teildatensätze, sowie das Verhältnis </w:t>
          </w:r>
          <w:r w:rsidR="00B30157">
            <w:t xml:space="preserve">von funktionalen </w:t>
          </w:r>
          <w:commentRangeStart w:id="112"/>
          <w:r w:rsidR="00B30157">
            <w:t>Interaktionen</w:t>
          </w:r>
          <w:r w:rsidR="00123A00">
            <w:t xml:space="preserve"> zu nicht funktionalen </w:t>
          </w:r>
          <w:r w:rsidR="00B30157">
            <w:t>Interaktionen</w:t>
          </w:r>
          <w:r w:rsidR="00141EF3">
            <w:t>,</w:t>
          </w:r>
          <w:r w:rsidR="00123A00">
            <w:t xml:space="preserve"> herangezogen.</w:t>
          </w:r>
          <w:r w:rsidR="003E1C1B">
            <w:t xml:space="preserve"> Schritt 2 wird sooft wiederholt, bis </w:t>
          </w:r>
          <w:r w:rsidR="00141EF3">
            <w:t>empirisch ermittelte Grenzwerte nicht überschritten werden</w:t>
          </w:r>
          <w:r w:rsidR="003E1C1B">
            <w:t xml:space="preserve"> und gespeichert werden kann.</w:t>
          </w:r>
          <w:r w:rsidRPr="00E97E98">
            <w:t xml:space="preserve"> </w:t>
          </w:r>
          <w:commentRangeEnd w:id="112"/>
          <w:r w:rsidR="004D11FD">
            <w:rPr>
              <w:rStyle w:val="Kommentarzeichen"/>
            </w:rPr>
            <w:commentReference w:id="112"/>
          </w:r>
        </w:p>
        <w:p w14:paraId="23025CBD" w14:textId="44A40947" w:rsidR="00D73272" w:rsidRPr="00E97E98" w:rsidRDefault="000E2835" w:rsidP="00D73272">
          <w:pPr>
            <w:pStyle w:val="Listenabsatz"/>
            <w:numPr>
              <w:ilvl w:val="0"/>
              <w:numId w:val="26"/>
            </w:numPr>
            <w:rPr>
              <w:b/>
              <w:bCs/>
            </w:rPr>
          </w:pPr>
          <w:r w:rsidRPr="00E97E98">
            <w:rPr>
              <w:b/>
              <w:bCs/>
            </w:rPr>
            <w:t xml:space="preserve">Speichern der </w:t>
          </w:r>
          <w:r w:rsidR="00164260" w:rsidRPr="00E97E98">
            <w:rPr>
              <w:b/>
              <w:bCs/>
            </w:rPr>
            <w:t>Teil-Datensätze</w:t>
          </w:r>
          <w:r w:rsidR="00E97E98" w:rsidRPr="00E97E98">
            <w:rPr>
              <w:b/>
              <w:bCs/>
            </w:rPr>
            <w:t>:</w:t>
          </w:r>
          <w:r w:rsidR="00B917EC">
            <w:rPr>
              <w:b/>
              <w:bCs/>
            </w:rPr>
            <w:t xml:space="preserve"> </w:t>
          </w:r>
          <w:r w:rsidR="00B917EC" w:rsidRPr="00E56D80">
            <w:t>Die zehn Teil-Datensätze werden gespeichert, zusätzlich wird für jeden Teil eine</w:t>
          </w:r>
          <w:r w:rsidR="00B917EC">
            <w:rPr>
              <w:b/>
              <w:bCs/>
            </w:rPr>
            <w:t xml:space="preserve"> </w:t>
          </w:r>
          <w:r w:rsidR="00B917EC" w:rsidRPr="00B917EC">
            <w:rPr>
              <w:rStyle w:val="FilenameZchn"/>
            </w:rPr>
            <w:t>results.tsv</w:t>
          </w:r>
          <w:r w:rsidR="00B917EC">
            <w:t xml:space="preserve"> Datei erstellt, in welcher statistische Daten zu dem Teil-Datensatz angegeben sind.</w:t>
          </w:r>
          <w:r w:rsidR="00B917EC">
            <w:rPr>
              <w:b/>
              <w:bCs/>
            </w:rPr>
            <w:t xml:space="preserve">  </w:t>
          </w:r>
        </w:p>
        <w:p w14:paraId="18755BBE" w14:textId="63700E48" w:rsidR="00792CB4" w:rsidRDefault="00D73272" w:rsidP="0082517E">
          <w:r>
            <w:t xml:space="preserve"> </w:t>
          </w:r>
        </w:p>
        <w:commentRangeStart w:id="113"/>
        <w:bookmarkStart w:id="114" w:name="_MON_1677524381"/>
        <w:bookmarkEnd w:id="114"/>
        <w:p w14:paraId="7E7FC6D4" w14:textId="310D77B1" w:rsidR="005A6027" w:rsidRDefault="00937511" w:rsidP="00F75AA1">
          <w:pPr>
            <w:pStyle w:val="Abbildung"/>
          </w:pPr>
          <w:r>
            <w:object w:dxaOrig="14287" w:dyaOrig="8548" w14:anchorId="05549196">
              <v:shape id="_x0000_i1090" type="#_x0000_t75" style="width:389.4pt;height:283.95pt" o:ole="">
                <v:imagedata r:id="rId39" o:title="" cropbottom="2963f" cropright="14268f"/>
              </v:shape>
              <o:OLEObject Type="Embed" ProgID="Word.OpenDocumentText.12" ShapeID="_x0000_i1090" DrawAspect="Content" ObjectID="_1677594434" r:id="rId40"/>
            </w:object>
          </w:r>
          <w:commentRangeEnd w:id="113"/>
          <w:r w:rsidR="003B68D4">
            <w:rPr>
              <w:rStyle w:val="Kommentarzeichen"/>
              <w:noProof w:val="0"/>
              <w:shd w:val="clear" w:color="auto" w:fill="auto"/>
            </w:rPr>
            <w:commentReference w:id="113"/>
          </w:r>
        </w:p>
        <w:p w14:paraId="72FC2781" w14:textId="26E6B5E9" w:rsidR="00003610" w:rsidRDefault="005A6027" w:rsidP="005A6027">
          <w:pPr>
            <w:pStyle w:val="Beschriftung"/>
            <w:jc w:val="both"/>
          </w:pPr>
          <w:bookmarkStart w:id="115" w:name="_Ref66912565"/>
          <w:r w:rsidRPr="009433F8">
            <w:rPr>
              <w:b/>
              <w:bCs/>
            </w:rPr>
            <w:t xml:space="preserve">Abbildung </w:t>
          </w:r>
          <w:r w:rsidRPr="009433F8">
            <w:rPr>
              <w:b/>
              <w:bCs/>
            </w:rPr>
            <w:fldChar w:fldCharType="begin"/>
          </w:r>
          <w:r w:rsidRPr="009433F8">
            <w:rPr>
              <w:b/>
              <w:bCs/>
            </w:rPr>
            <w:instrText xml:space="preserve"> SEQ Abbildung \* ARABIC </w:instrText>
          </w:r>
          <w:r w:rsidRPr="009433F8">
            <w:rPr>
              <w:b/>
              <w:bCs/>
            </w:rPr>
            <w:fldChar w:fldCharType="separate"/>
          </w:r>
          <w:r w:rsidR="003B68D4">
            <w:rPr>
              <w:b/>
              <w:bCs/>
              <w:noProof/>
            </w:rPr>
            <w:t>14</w:t>
          </w:r>
          <w:r w:rsidRPr="009433F8">
            <w:rPr>
              <w:b/>
              <w:bCs/>
            </w:rPr>
            <w:fldChar w:fldCharType="end"/>
          </w:r>
          <w:bookmarkEnd w:id="115"/>
          <w:r w:rsidRPr="009433F8">
            <w:rPr>
              <w:b/>
              <w:bCs/>
            </w:rPr>
            <w:t>:</w:t>
          </w:r>
          <w:r>
            <w:t xml:space="preserve"> </w:t>
          </w:r>
          <w:r w:rsidRPr="005A6027">
            <w:rPr>
              <w:rStyle w:val="FilenameZchn"/>
            </w:rPr>
            <w:t>main()</w:t>
          </w:r>
          <w:r w:rsidRPr="005A6027">
            <w:t>Funktion</w:t>
          </w:r>
          <w:r>
            <w:t xml:space="preserve"> aus dem Skript </w:t>
          </w:r>
          <w:r w:rsidRPr="005A6027">
            <w:rPr>
              <w:rStyle w:val="FilenameZchn"/>
            </w:rPr>
            <w:t>val_split_art.py</w:t>
          </w:r>
          <w:r w:rsidR="009433F8">
            <w:rPr>
              <w:rStyle w:val="FilenameZchn"/>
            </w:rPr>
            <w:t>.</w:t>
          </w:r>
          <w:r w:rsidR="006820B4">
            <w:rPr>
              <w:rStyle w:val="FilenameZchn"/>
            </w:rPr>
            <w:t xml:space="preserve"> </w:t>
          </w:r>
          <w:r w:rsidR="00077044">
            <w:t>Die Leerzeilen trennen die</w:t>
          </w:r>
          <w:r w:rsidR="00FF7407">
            <w:t xml:space="preserve"> drei</w:t>
          </w:r>
          <w:r w:rsidR="00077044">
            <w:t xml:space="preserve"> funktionalen Bereiche</w:t>
          </w:r>
          <w:r w:rsidR="00FF7407">
            <w:t xml:space="preserve"> (Einlesen des Datensatzes, Erstellen und Auswerten des Splittes </w:t>
          </w:r>
          <w:r w:rsidR="005521D9">
            <w:t xml:space="preserve">und das </w:t>
          </w:r>
          <w:r w:rsidR="00FF7407">
            <w:t>Speichern</w:t>
          </w:r>
          <w:r w:rsidR="005521D9">
            <w:t xml:space="preserve"> der </w:t>
          </w:r>
          <w:r w:rsidR="00164260">
            <w:t>Teil-Datensätze</w:t>
          </w:r>
          <w:r w:rsidR="00FF7407">
            <w:t>)</w:t>
          </w:r>
          <w:r w:rsidR="00077044">
            <w:t>.</w:t>
          </w:r>
          <w:r w:rsidRPr="005A6027">
            <w:t xml:space="preserve"> </w:t>
          </w:r>
          <w:r w:rsidR="006820B4" w:rsidRPr="009433F8">
            <w:t>Die vorletzte Zeile ist gekürzt dargestellt.</w:t>
          </w:r>
        </w:p>
        <w:p w14:paraId="58A95B6F" w14:textId="7BC27EE4" w:rsidR="007940AC" w:rsidRDefault="007940AC" w:rsidP="0082517E">
          <w:r>
            <w:t xml:space="preserve"> </w:t>
          </w:r>
        </w:p>
        <w:p w14:paraId="668EEE91" w14:textId="6FA7BB35" w:rsidR="00010D81" w:rsidRDefault="00010D81" w:rsidP="00010D81">
          <w:pPr>
            <w:pStyle w:val="berschrift4"/>
          </w:pPr>
          <w:r>
            <w:t xml:space="preserve">Erstellen der fertigen Datensätze mit </w:t>
          </w:r>
          <w:r w:rsidR="00241CD6" w:rsidRPr="006F501C">
            <w:rPr>
              <w:rStyle w:val="FilenameZchn"/>
            </w:rPr>
            <w:t>val_ds_create_art.py</w:t>
          </w:r>
        </w:p>
        <w:p w14:paraId="2EC2D4C7" w14:textId="77777777" w:rsidR="00F8062C" w:rsidRDefault="00ED73D9" w:rsidP="0082517E">
          <w:r>
            <w:t xml:space="preserve">Um den Datensatz für BioBERT zu verwenden müssen die zehn Teil-Datensätze nach dem Prinzip der 10-fachen Kreuzvalidierung zusammengesetzt werden. Das erfolgt mit dem Ausführen des Skriptes </w:t>
          </w:r>
          <w:r w:rsidRPr="006F501C">
            <w:rPr>
              <w:rStyle w:val="FilenameZchn"/>
            </w:rPr>
            <w:t>val_ds_create_art.py</w:t>
          </w:r>
          <w:r w:rsidRPr="00ED73D9">
            <w:t>.</w:t>
          </w:r>
          <w:r>
            <w:t xml:space="preserve"> Dafür wird der Name des Ordners mit dem Splitt als </w:t>
          </w:r>
          <w:r w:rsidRPr="00D05711">
            <w:t>Kommandozeilenargument</w:t>
          </w:r>
          <w:r>
            <w:t xml:space="preserve"> hinter das Skript gesetzt. Z.B.:</w:t>
          </w:r>
        </w:p>
        <w:p w14:paraId="16B46EA0" w14:textId="31085F16" w:rsidR="00F8062C" w:rsidRPr="006F2D08" w:rsidRDefault="00F8062C" w:rsidP="00507A74">
          <w:pPr>
            <w:pStyle w:val="termcommand"/>
          </w:pPr>
          <w:r w:rsidRPr="006F2D08">
            <w:lastRenderedPageBreak/>
            <w:t>$ python3</w:t>
          </w:r>
          <w:r>
            <w:t xml:space="preserve"> </w:t>
          </w:r>
          <w:r w:rsidRPr="00F8062C">
            <w:t>val_ds_create_art.py</w:t>
          </w:r>
          <w:r w:rsidR="00D54313">
            <w:t xml:space="preserve"> 10_cross_fold_val1</w:t>
          </w:r>
        </w:p>
        <w:p w14:paraId="6F8AEEEE" w14:textId="2C156953" w:rsidR="00010D81" w:rsidRDefault="00010D81" w:rsidP="0082517E"/>
        <w:p w14:paraId="4C765A29" w14:textId="604B8963" w:rsidR="002732BC" w:rsidRDefault="002732BC" w:rsidP="0082517E">
          <w:r>
            <w:t xml:space="preserve">Der erzeugte Datensatz ist als neuer Ordner in dem oben angegebenen Ordner </w:t>
          </w:r>
          <w:r w:rsidRPr="002732BC">
            <w:rPr>
              <w:rStyle w:val="FilenameZchn"/>
            </w:rPr>
            <w:t>10_cross_fold_val1</w:t>
          </w:r>
          <w:r>
            <w:t xml:space="preserve"> zu finden. </w:t>
          </w:r>
        </w:p>
        <w:p w14:paraId="4CE295C6" w14:textId="77777777" w:rsidR="00D05711" w:rsidRPr="0082517E" w:rsidRDefault="00D05711" w:rsidP="0082517E"/>
        <w:p w14:paraId="38031876" w14:textId="4050A02C" w:rsidR="007C2F31" w:rsidRDefault="008C0ED8" w:rsidP="007C2F31">
          <w:pPr>
            <w:pStyle w:val="berschrift3"/>
          </w:pPr>
          <w:bookmarkStart w:id="116" w:name="_Toc66981169"/>
          <w:r>
            <w:t>Durchführung der 10</w:t>
          </w:r>
          <w:r w:rsidRPr="00AD1F72">
            <w:t>-fache Kreuzvalidierung</w:t>
          </w:r>
          <w:bookmarkEnd w:id="116"/>
          <w:r>
            <w:t xml:space="preserve"> </w:t>
          </w:r>
        </w:p>
        <w:p w14:paraId="42716802" w14:textId="34F629B8" w:rsidR="002732BC" w:rsidRDefault="002732BC" w:rsidP="002732BC">
          <w:r>
            <w:t>Um mit dem erzeugten Kreuzvalidierungsdatensatz das Modell zu trainieren und anschließend zu bewerten muss d</w:t>
          </w:r>
          <w:commentRangeStart w:id="117"/>
          <w:r>
            <w:t xml:space="preserve">er fertige Datensatz (als Ordner) in den Ordner </w:t>
          </w:r>
          <w:r>
            <w:rPr>
              <w:rStyle w:val="FilenameZchn"/>
            </w:rPr>
            <w:t xml:space="preserve"> </w:t>
          </w:r>
          <w:r w:rsidRPr="002732BC">
            <w:rPr>
              <w:rStyle w:val="FilenameZchn"/>
            </w:rPr>
            <w:t>Biobert/tensorflow/ds/cross_val</w:t>
          </w:r>
          <w:r>
            <w:t xml:space="preserve"> verschoben werden.   </w:t>
          </w:r>
          <w:commentRangeEnd w:id="117"/>
          <w:r>
            <w:commentReference w:id="117"/>
          </w:r>
        </w:p>
        <w:p w14:paraId="2F56638E" w14:textId="77A48E11" w:rsidR="002732BC" w:rsidRDefault="002732BC" w:rsidP="00F8062C">
          <w:pPr>
            <w:rPr>
              <w:highlight w:val="yellow"/>
            </w:rPr>
          </w:pPr>
        </w:p>
        <w:p w14:paraId="2AE6FB2C" w14:textId="4948084C" w:rsidR="006E720D" w:rsidRDefault="00C034D7" w:rsidP="006E720D">
          <w:pPr>
            <w:pStyle w:val="berschrift4"/>
            <w:rPr>
              <w:rStyle w:val="FilenameZchn"/>
            </w:rPr>
          </w:pPr>
          <w:r>
            <w:t>S</w:t>
          </w:r>
          <w:r w:rsidR="006E720D" w:rsidRPr="006E720D">
            <w:t xml:space="preserve">tarten der </w:t>
          </w:r>
          <w:r w:rsidR="006E720D" w:rsidRPr="006E720D">
            <w:rPr>
              <w:color w:val="000000" w:themeColor="text1"/>
            </w:rPr>
            <w:t xml:space="preserve">Kreuzvalidierung mit </w:t>
          </w:r>
          <w:r w:rsidR="006E720D" w:rsidRPr="003E147B">
            <w:rPr>
              <w:rStyle w:val="FilenameZchn"/>
            </w:rPr>
            <w:t>run_val.py</w:t>
          </w:r>
        </w:p>
        <w:p w14:paraId="35BF6BBA" w14:textId="29F00158" w:rsidR="007E2FFE" w:rsidRPr="007E2FFE" w:rsidRDefault="007E2FFE" w:rsidP="007E2FFE">
          <w:pPr>
            <w:rPr>
              <w:color w:val="000000" w:themeColor="text1"/>
            </w:rPr>
          </w:pPr>
          <w:r w:rsidRPr="007E2FFE">
            <w:rPr>
              <w:color w:val="000000" w:themeColor="text1"/>
            </w:rPr>
            <w:t xml:space="preserve">Die eigentliche Kreuzvalidierung wird mit dem Skript </w:t>
          </w:r>
          <w:r w:rsidRPr="007E2FFE">
            <w:rPr>
              <w:rStyle w:val="FilenameZchn"/>
            </w:rPr>
            <w:t>run_val.py</w:t>
          </w:r>
          <w:r w:rsidRPr="007E2FFE">
            <w:rPr>
              <w:color w:val="000000" w:themeColor="text1"/>
            </w:rPr>
            <w:t xml:space="preserve"> aus dem Ordner </w:t>
          </w:r>
          <w:r w:rsidRPr="007E2FFE">
            <w:rPr>
              <w:rStyle w:val="FilenameZchn"/>
            </w:rPr>
            <w:t>Biobert/tensorflow/biobert_main</w:t>
          </w:r>
          <w:r w:rsidRPr="007E2FFE">
            <w:rPr>
              <w:color w:val="000000" w:themeColor="text1"/>
            </w:rPr>
            <w:t xml:space="preserve"> gestartet:</w:t>
          </w:r>
        </w:p>
        <w:p w14:paraId="0B9489E0" w14:textId="77777777" w:rsidR="007E2FFE" w:rsidRDefault="007E2FFE" w:rsidP="00507A74">
          <w:pPr>
            <w:pStyle w:val="termcommand"/>
          </w:pPr>
          <w:r>
            <w:t>$ cd Biobert/tensorflow/biobert_main</w:t>
          </w:r>
        </w:p>
        <w:p w14:paraId="5C7A1EE7" w14:textId="77777777" w:rsidR="007E2FFE" w:rsidRDefault="007E2FFE" w:rsidP="00507A74">
          <w:pPr>
            <w:pStyle w:val="termcommand"/>
          </w:pPr>
          <w:r>
            <w:t>$ python3 run_val.py</w:t>
          </w:r>
        </w:p>
        <w:p w14:paraId="6B7316B0" w14:textId="04408974" w:rsidR="007E2FFE" w:rsidRDefault="007E2FFE" w:rsidP="007E2FFE"/>
        <w:p w14:paraId="3AE5DD04" w14:textId="77777777" w:rsidR="00D6296C" w:rsidRPr="007E2FFE" w:rsidRDefault="00D6296C" w:rsidP="007E2FFE"/>
        <w:p w14:paraId="7EEB1291" w14:textId="77777777" w:rsidR="006E720D" w:rsidRDefault="006E720D" w:rsidP="00F8062C">
          <w:pPr>
            <w:rPr>
              <w:highlight w:val="yellow"/>
            </w:rPr>
          </w:pPr>
        </w:p>
        <w:p w14:paraId="2C4117C1" w14:textId="77777777" w:rsidR="006E720D" w:rsidRDefault="006E720D" w:rsidP="00F8062C">
          <w:pPr>
            <w:rPr>
              <w:highlight w:val="yellow"/>
            </w:rPr>
          </w:pPr>
        </w:p>
        <w:p w14:paraId="77201BA9" w14:textId="1ACC6BF5" w:rsidR="00F8062C" w:rsidRPr="00F8062C" w:rsidRDefault="009706EA" w:rsidP="00F8062C">
          <w:commentRangeStart w:id="118"/>
          <w:r w:rsidRPr="009706EA">
            <w:rPr>
              <w:highlight w:val="yellow"/>
            </w:rPr>
            <w:t>Zuerst wird der fertige Datensatz in den Entsprechenden Ordner verschoben</w:t>
          </w:r>
          <w:r w:rsidR="00AA5AB3">
            <w:t xml:space="preserve">. </w:t>
          </w:r>
          <w:r>
            <w:t xml:space="preserve"> </w:t>
          </w:r>
          <w:commentRangeEnd w:id="118"/>
          <w:r w:rsidR="00AA5AB3">
            <w:rPr>
              <w:rStyle w:val="Kommentarzeichen"/>
            </w:rPr>
            <w:commentReference w:id="118"/>
          </w:r>
        </w:p>
        <w:p w14:paraId="3A4074A1" w14:textId="35C4B7E7" w:rsidR="00360E0B" w:rsidRDefault="00360E0B" w:rsidP="007D4B17">
          <w:r>
            <w:t>Run_val erstellen aus run mult</w:t>
          </w:r>
        </w:p>
        <w:p w14:paraId="7B368D86" w14:textId="25153935" w:rsidR="00360E0B" w:rsidRDefault="00360E0B" w:rsidP="007D4B17">
          <w:r>
            <w:t xml:space="preserve">Sagen dass die ergebniss auch geprintet werden </w:t>
          </w:r>
        </w:p>
        <w:p w14:paraId="7BBFCFE6" w14:textId="2D504367" w:rsidR="007D4B17" w:rsidRPr="007D4B17" w:rsidRDefault="007D4B17" w:rsidP="007D4B17">
          <w:r>
            <w:t>Inkl zahlen übertragen</w:t>
          </w:r>
          <w:r w:rsidR="004777BD">
            <w:t xml:space="preserve"> auswerten Skripte</w:t>
          </w:r>
        </w:p>
        <w:p w14:paraId="788C4CF0" w14:textId="2DB2F3F0" w:rsidR="008D7F02" w:rsidRPr="008D7F02" w:rsidRDefault="008D7F02" w:rsidP="00617092">
          <w:pPr>
            <w:pStyle w:val="berschrift2"/>
          </w:pPr>
          <w:bookmarkStart w:id="119" w:name="_Ref66745693"/>
          <w:bookmarkStart w:id="120" w:name="_Toc66981170"/>
          <w:r>
            <w:t>Untersuchung des Einflusses der Trainingsdatensatzgröße</w:t>
          </w:r>
          <w:bookmarkEnd w:id="119"/>
          <w:bookmarkEnd w:id="120"/>
        </w:p>
        <w:p w14:paraId="2F78494E" w14:textId="77777777" w:rsidR="00617092" w:rsidRDefault="00617092" w:rsidP="00617092">
          <w:pPr>
            <w:pStyle w:val="berschrift3"/>
          </w:pPr>
          <w:bookmarkStart w:id="121" w:name="_Ref66662211"/>
          <w:bookmarkStart w:id="122" w:name="_Toc66981171"/>
          <w:r>
            <w:t>splitten des DS</w:t>
          </w:r>
          <w:bookmarkEnd w:id="121"/>
          <w:bookmarkEnd w:id="122"/>
        </w:p>
        <w:p w14:paraId="34A10E5A" w14:textId="00A711C6" w:rsidR="00617092" w:rsidRDefault="00617092" w:rsidP="00617092">
          <w:pPr>
            <w:pStyle w:val="berschrift3"/>
          </w:pPr>
          <w:bookmarkStart w:id="123" w:name="_Toc66981172"/>
          <w:r>
            <w:t>Durchführung</w:t>
          </w:r>
          <w:bookmarkEnd w:id="123"/>
        </w:p>
        <w:p w14:paraId="5D2EC9EF" w14:textId="60015A90" w:rsidR="007C2F31" w:rsidRPr="007C2F31" w:rsidRDefault="007C2F31" w:rsidP="007C2F31"/>
        <w:p w14:paraId="15055728" w14:textId="10F492AF" w:rsidR="00E93A12" w:rsidRDefault="00E93A12" w:rsidP="00E93A12"/>
        <w:p w14:paraId="5BEC91D5" w14:textId="0FF5624B" w:rsidR="006B50AD" w:rsidRDefault="00E93A12" w:rsidP="006B50AD">
          <w:pPr>
            <w:pStyle w:val="berschrift1"/>
          </w:pPr>
          <w:bookmarkStart w:id="124" w:name="_Toc66477609"/>
          <w:bookmarkStart w:id="125" w:name="_Toc66981173"/>
          <w:r>
            <w:t>Ergebnisse</w:t>
          </w:r>
          <w:bookmarkEnd w:id="124"/>
          <w:bookmarkEnd w:id="125"/>
        </w:p>
        <w:p w14:paraId="53C88686" w14:textId="65D1D168" w:rsidR="00737F04" w:rsidRDefault="00737F04" w:rsidP="00737F04">
          <w:pPr>
            <w:pStyle w:val="Listenabsatz"/>
            <w:numPr>
              <w:ilvl w:val="0"/>
              <w:numId w:val="6"/>
            </w:numPr>
          </w:pPr>
          <w:r>
            <w:t>Gleicher split wie in fr paper zum dir vergleich</w:t>
          </w:r>
        </w:p>
        <w:p w14:paraId="3D5B6FA7" w14:textId="5EA535C7" w:rsidR="00737F04" w:rsidRDefault="00737F04" w:rsidP="00737F04">
          <w:pPr>
            <w:pStyle w:val="Listenabsatz"/>
            <w:numPr>
              <w:ilvl w:val="0"/>
              <w:numId w:val="6"/>
            </w:numPr>
          </w:pPr>
          <w:r>
            <w:t>Validation zum Sagen das Hyperparameter okay waren</w:t>
          </w:r>
          <w:r w:rsidR="00B063C5">
            <w:t xml:space="preserve"> aber auch zum </w:t>
          </w:r>
          <w:commentRangeStart w:id="126"/>
          <w:r w:rsidR="00B063C5">
            <w:t xml:space="preserve">vergleich nutzen </w:t>
          </w:r>
          <w:commentRangeEnd w:id="126"/>
          <w:r w:rsidR="00B063C5">
            <w:rPr>
              <w:rStyle w:val="Kommentarzeichen"/>
            </w:rPr>
            <w:commentReference w:id="126"/>
          </w:r>
        </w:p>
        <w:p w14:paraId="3932AFFA" w14:textId="37CF778F" w:rsidR="004C1D52" w:rsidRPr="00737F04" w:rsidRDefault="004C1D52" w:rsidP="00737F04">
          <w:pPr>
            <w:pStyle w:val="Listenabsatz"/>
            <w:numPr>
              <w:ilvl w:val="0"/>
              <w:numId w:val="6"/>
            </w:numPr>
          </w:pPr>
          <w:r>
            <w:lastRenderedPageBreak/>
            <w:t xml:space="preserve">Veränderung der DS größe um </w:t>
          </w:r>
        </w:p>
        <w:p w14:paraId="5798F38A" w14:textId="76A6C223" w:rsidR="00E93A12" w:rsidRDefault="00E93A12" w:rsidP="00E93A12">
          <w:pPr>
            <w:pStyle w:val="berschrift1"/>
          </w:pPr>
          <w:bookmarkStart w:id="127" w:name="_Toc66477610"/>
          <w:bookmarkStart w:id="128" w:name="_Toc66981174"/>
          <w:r>
            <w:t>Diskussion und Ausblick</w:t>
          </w:r>
          <w:bookmarkEnd w:id="127"/>
          <w:bookmarkEnd w:id="128"/>
        </w:p>
        <w:p w14:paraId="2F4851C4" w14:textId="2ED8B4E0" w:rsidR="00942BBD" w:rsidRDefault="00942BBD" w:rsidP="0011121C">
          <w:r w:rsidRPr="00942BBD">
            <w:t>https://www.statistik.tu</w:t>
          </w:r>
          <w:r>
            <w:t>-</w:t>
          </w:r>
          <w:r w:rsidRPr="00942BBD">
            <w:t>dortmund.de/fileadmin/user_upload/Lehrstuehle/Datenanalyse/Wissensentdeckung/Wissensentdeckung-Li-7.pdf</w:t>
          </w:r>
        </w:p>
        <w:p w14:paraId="2AF13A25" w14:textId="789CB7E9" w:rsidR="0011121C" w:rsidRDefault="0011121C" w:rsidP="0011121C">
          <w:r>
            <w:t>bewerten wie homogen die datensätze sind über:</w:t>
          </w:r>
        </w:p>
        <w:p w14:paraId="03506EF8" w14:textId="77777777" w:rsidR="0011121C" w:rsidRDefault="0011121C" w:rsidP="0011121C">
          <w:r>
            <w:t xml:space="preserve">    -standart abw von int  als gutes maß um zu bewerten dass DS homogen ist ?</w:t>
          </w:r>
        </w:p>
        <w:p w14:paraId="3FBDC52F" w14:textId="77777777" w:rsidR="0011121C" w:rsidRDefault="0011121C" w:rsidP="0011121C">
          <w:r>
            <w:t xml:space="preserve">    -noch mit verhältnis von verhältnis von 1/0 aus test und train oder bei val nur ds ?</w:t>
          </w:r>
        </w:p>
        <w:p w14:paraId="6E42728B" w14:textId="77777777" w:rsidR="0011121C" w:rsidRDefault="0011121C" w:rsidP="0011121C"/>
        <w:p w14:paraId="06312082" w14:textId="77777777" w:rsidR="0011121C" w:rsidRDefault="0011121C" w:rsidP="0011121C"/>
        <w:p w14:paraId="25B8BED2" w14:textId="77777777" w:rsidR="0011121C" w:rsidRDefault="0011121C" w:rsidP="0011121C">
          <w:r>
            <w:t>- bewerten des Modell über precision, da FN keine rolle spielen (nicht wichtig wie viele nicht gefunden wurden hauptsaxhe keine falsch) ?</w:t>
          </w:r>
        </w:p>
        <w:p w14:paraId="3B7D3C7B" w14:textId="77777777" w:rsidR="0011121C" w:rsidRDefault="0011121C" w:rsidP="0011121C">
          <w:r>
            <w:t>- oder lieber mit f1 ?</w:t>
          </w:r>
        </w:p>
        <w:p w14:paraId="4E860B61" w14:textId="77777777" w:rsidR="0011121C" w:rsidRDefault="0011121C" w:rsidP="0011121C"/>
        <w:p w14:paraId="076F7A22" w14:textId="77777777" w:rsidR="0011121C" w:rsidRDefault="0011121C" w:rsidP="0011121C">
          <w:r>
            <w:t>was sind denn überhaupt die anforderungen die du an das modell hast?</w:t>
          </w:r>
        </w:p>
        <w:p w14:paraId="5AAD216C" w14:textId="77777777" w:rsidR="0011121C" w:rsidRDefault="0011121C" w:rsidP="0011121C"/>
        <w:p w14:paraId="3EE8197B" w14:textId="77777777" w:rsidR="0011121C" w:rsidRDefault="0011121C" w:rsidP="0011121C">
          <w:r>
            <w:t>cv machen mit random nene</w:t>
          </w:r>
        </w:p>
        <w:p w14:paraId="69265714" w14:textId="77777777" w:rsidR="0011121C" w:rsidRDefault="0011121C" w:rsidP="0011121C"/>
        <w:p w14:paraId="7EE77A78" w14:textId="77777777" w:rsidR="0011121C" w:rsidRDefault="0011121C" w:rsidP="0011121C">
          <w:r>
            <w:t>randwom artikel genommen</w:t>
          </w:r>
        </w:p>
        <w:p w14:paraId="1152567E" w14:textId="77777777" w:rsidR="0011121C" w:rsidRDefault="0011121C" w:rsidP="0011121C">
          <w:r>
            <w:t>this ratio enspricht auch der reality</w:t>
          </w:r>
        </w:p>
        <w:p w14:paraId="1ECCCDDB" w14:textId="77777777" w:rsidR="0011121C" w:rsidRDefault="0011121C" w:rsidP="0011121C"/>
        <w:p w14:paraId="3202193C" w14:textId="77777777" w:rsidR="0011121C" w:rsidRDefault="0011121C" w:rsidP="0011121C">
          <w:r>
            <w:t>comparison in ru time ==&gt; auch machen von</w:t>
          </w:r>
        </w:p>
        <w:p w14:paraId="158EE200" w14:textId="77777777" w:rsidR="0011121C" w:rsidRDefault="0011121C" w:rsidP="0011121C"/>
        <w:p w14:paraId="2580CD41" w14:textId="77777777" w:rsidR="0011121C" w:rsidRDefault="0011121C" w:rsidP="0011121C">
          <w:r>
            <w:t>ziel am ende alle benutzen</w:t>
          </w:r>
        </w:p>
        <w:p w14:paraId="594EF361" w14:textId="77777777" w:rsidR="0011121C" w:rsidRDefault="0011121C" w:rsidP="0011121C"/>
        <w:p w14:paraId="44DBB5FE" w14:textId="77777777" w:rsidR="0011121C" w:rsidRDefault="0011121C" w:rsidP="0011121C">
          <w:r>
            <w:t>biocreativ</w:t>
          </w:r>
        </w:p>
        <w:p w14:paraId="3BE19E60" w14:textId="77777777" w:rsidR="0011121C" w:rsidRDefault="0011121C" w:rsidP="0011121C"/>
        <w:p w14:paraId="59859F31" w14:textId="77777777" w:rsidR="0011121C" w:rsidRDefault="0011121C" w:rsidP="0011121C">
          <w:r>
            <w:t>gpu experiment als output und weitere möglichkeit</w:t>
          </w:r>
        </w:p>
        <w:p w14:paraId="7638FE3A" w14:textId="77777777" w:rsidR="0011121C" w:rsidRDefault="0011121C" w:rsidP="0011121C"/>
        <w:p w14:paraId="037DF8B3" w14:textId="77777777" w:rsidR="0011121C" w:rsidRDefault="0011121C" w:rsidP="0011121C">
          <w:r>
            <w:t>output from biobert verstehen für später wichtig</w:t>
          </w:r>
        </w:p>
        <w:p w14:paraId="12BAA7CC" w14:textId="77777777" w:rsidR="0011121C" w:rsidRDefault="0011121C" w:rsidP="0011121C"/>
        <w:p w14:paraId="1DC3FC80" w14:textId="77777777" w:rsidR="0011121C" w:rsidRDefault="0011121C" w:rsidP="0011121C">
          <w:r>
            <w:t>https://www.merkleinc.com/blog/dispelling-myths-deep-learning-vs-machine-learning</w:t>
          </w:r>
        </w:p>
        <w:p w14:paraId="02BA879B" w14:textId="77777777" w:rsidR="0011121C" w:rsidRDefault="0011121C" w:rsidP="0011121C">
          <w:r>
            <w:t>dataset kann noch erhöt werden mit semi manuell</w:t>
          </w:r>
        </w:p>
        <w:p w14:paraId="48F0F543" w14:textId="77777777" w:rsidR="0011121C" w:rsidRDefault="0011121C" w:rsidP="0011121C"/>
        <w:p w14:paraId="5EFDEEC5" w14:textId="77777777" w:rsidR="0011121C" w:rsidRDefault="0011121C" w:rsidP="0011121C">
          <w:r>
            <w:t>am ende alle 3 ziel</w:t>
          </w:r>
        </w:p>
        <w:p w14:paraId="4EBDEDD5" w14:textId="77777777" w:rsidR="0011121C" w:rsidRDefault="0011121C" w:rsidP="0011121C"/>
        <w:p w14:paraId="7672B924" w14:textId="6759DE4A" w:rsidR="0011121C" w:rsidRPr="0011121C" w:rsidRDefault="0011121C" w:rsidP="0011121C">
          <w:r>
            <w:t>outlook biobert auf alle artikel machen</w:t>
          </w:r>
        </w:p>
        <w:p w14:paraId="29A75D3D" w14:textId="7981E3F8" w:rsidR="00DE48BD" w:rsidRPr="00DE48BD" w:rsidRDefault="00DE48BD" w:rsidP="00DE48BD">
          <w:r>
            <w:t xml:space="preserve">Overfitting underfitting? </w:t>
          </w:r>
        </w:p>
        <w:p w14:paraId="7EB4C781" w14:textId="42627812" w:rsidR="006B50AD" w:rsidRDefault="006B50AD" w:rsidP="006B50AD">
          <w:r>
            <w:t>Ml paper generell fig 1b performance</w:t>
          </w:r>
          <w:r w:rsidR="00CD00A8">
            <w:t xml:space="preserve"> kernek´l methiden schlechter als dl </w:t>
          </w:r>
        </w:p>
        <w:p w14:paraId="56A51F6F" w14:textId="578597D7" w:rsidR="00E0648B" w:rsidRDefault="00FD43E0" w:rsidP="006B50AD">
          <w:pPr>
            <w:rPr>
              <w:rStyle w:val="Hyperlink"/>
            </w:rPr>
          </w:pPr>
          <w:hyperlink r:id="rId41" w:history="1">
            <w:r w:rsidR="00E0648B" w:rsidRPr="00E0648B">
              <w:rPr>
                <w:rStyle w:val="Hyperlink"/>
              </w:rPr>
              <w:t>einleitung\einleitung_paper\ML_paper_generell.pdf</w:t>
            </w:r>
          </w:hyperlink>
        </w:p>
        <w:p w14:paraId="0D8678BB" w14:textId="03BC9DEC" w:rsidR="004C1D52" w:rsidRDefault="004C1D52" w:rsidP="004C1D52">
          <w:r>
            <w:t xml:space="preserve">hyperparamter optimierung noch was rausholen </w:t>
          </w:r>
        </w:p>
        <w:p w14:paraId="76032B71" w14:textId="2FD3A802" w:rsidR="004C1D52" w:rsidRDefault="004C1D52" w:rsidP="004C1D52">
          <w:r>
            <w:t xml:space="preserve">pytoech vs tensorflow </w:t>
          </w:r>
          <w:r w:rsidR="001F55E4">
            <w:t>(sollte eig nix machen aber vlt überprüfen)</w:t>
          </w:r>
        </w:p>
        <w:p w14:paraId="65E11C82" w14:textId="778D9D35" w:rsidR="001D6147" w:rsidRDefault="001D6147" w:rsidP="004C1D52">
          <w:r>
            <w:t xml:space="preserve">ML andere vs dl </w:t>
          </w:r>
          <w:hyperlink r:id="rId42" w:history="1">
            <w:r w:rsidR="00B715E2" w:rsidRPr="00172ADA">
              <w:rPr>
                <w:rStyle w:val="Hyperlink"/>
              </w:rPr>
              <w:t>https://machinelearningmastery.com/what-is-deep-learning/</w:t>
            </w:r>
          </w:hyperlink>
        </w:p>
        <w:p w14:paraId="1DD97133" w14:textId="235E08AE" w:rsidR="00B715E2" w:rsidRDefault="00FD43E0" w:rsidP="004C1D52">
          <w:hyperlink r:id="rId43" w:history="1">
            <w:r w:rsidR="00B715E2" w:rsidRPr="00172ADA">
              <w:rPr>
                <w:rStyle w:val="Hyperlink"/>
              </w:rPr>
              <w:t>https://arxiv.org/pdf/2101.01907.pdf</w:t>
            </w:r>
          </w:hyperlink>
          <w:r w:rsidR="00B715E2">
            <w:t xml:space="preserve">   dl ganz neues paper überblick</w:t>
          </w:r>
        </w:p>
        <w:p w14:paraId="29CA661F" w14:textId="77777777" w:rsidR="00774CC7" w:rsidRDefault="00F66D5C" w:rsidP="004C1D52">
          <w:r>
            <w:t>cuda</w:t>
          </w:r>
        </w:p>
        <w:p w14:paraId="697FD31A" w14:textId="1FE6BA55" w:rsidR="00F66D5C" w:rsidRDefault="00774CC7" w:rsidP="004C1D52">
          <w:r>
            <w:t xml:space="preserve">Datensätze nicht identisch wie in </w:t>
          </w:r>
          <w:r w:rsidR="00A240EC">
            <w:t>Freiburg</w:t>
          </w:r>
          <w:r>
            <w:t xml:space="preserve"> </w:t>
          </w:r>
          <w:r>
            <w:sym w:font="Wingdings" w:char="F0E8"/>
          </w:r>
          <w:r>
            <w:t xml:space="preserve"> paar rausgeworfen</w:t>
          </w:r>
          <w:r w:rsidR="00F66D5C">
            <w:t xml:space="preserve"> </w:t>
          </w:r>
        </w:p>
        <w:p w14:paraId="7187226C" w14:textId="2DC6590A" w:rsidR="00E73AED" w:rsidRDefault="00E73AED" w:rsidP="004C1D52">
          <w:r>
            <w:t>Vlt risiko mit tensorflow kostenpflichtigkeit ansprechen</w:t>
          </w:r>
        </w:p>
        <w:p w14:paraId="2D5297C5" w14:textId="2B209DC7" w:rsidR="00234A91" w:rsidRDefault="00234A91" w:rsidP="004C1D52"/>
        <w:commentRangeStart w:id="129"/>
        <w:p w14:paraId="55875F67" w14:textId="77777777" w:rsidR="00234A91" w:rsidRPr="003F5C47" w:rsidRDefault="00234A91" w:rsidP="00234A91">
          <w:pPr>
            <w:rPr>
              <w:highlight w:val="yellow"/>
            </w:rPr>
          </w:pPr>
          <w:r w:rsidRPr="003F5C47">
            <w:rPr>
              <w:highlight w:val="yellow"/>
            </w:rPr>
            <w:fldChar w:fldCharType="begin"/>
          </w:r>
          <w:r w:rsidRPr="003F5C47">
            <w:rPr>
              <w:highlight w:val="yellow"/>
            </w:rPr>
            <w:instrText xml:space="preserve"> HYPERLINK "https://pubmed.ncbi.nlm.nih.gov/19881490/" </w:instrText>
          </w:r>
          <w:r w:rsidRPr="003F5C47">
            <w:rPr>
              <w:highlight w:val="yellow"/>
            </w:rPr>
            <w:fldChar w:fldCharType="separate"/>
          </w:r>
          <w:r w:rsidRPr="003F5C47">
            <w:rPr>
              <w:rStyle w:val="Hyperlink"/>
              <w:highlight w:val="yellow"/>
            </w:rPr>
            <w:t>https://pubmed.ncbi.nlm.nih.gov/19881490/</w:t>
          </w:r>
          <w:r w:rsidRPr="003F5C47">
            <w:rPr>
              <w:highlight w:val="yellow"/>
            </w:rPr>
            <w:fldChar w:fldCharType="end"/>
          </w:r>
        </w:p>
        <w:p w14:paraId="4563E4D5" w14:textId="77777777" w:rsidR="00234A91" w:rsidRDefault="00234A91" w:rsidP="00234A91">
          <w:r w:rsidRPr="003F5C47">
            <w:rPr>
              <w:highlight w:val="yellow"/>
            </w:rPr>
            <w:t xml:space="preserve">paper dass zeigt das CPI pairs wichtig für </w:t>
          </w:r>
          <w:r w:rsidRPr="003F5C47">
            <w:rPr>
              <w:highlight w:val="yellow"/>
              <w:shd w:val="clear" w:color="auto" w:fill="FFFFFF"/>
            </w:rPr>
            <w:t>discovery and development of safe and effective drugs</w:t>
          </w:r>
          <w:commentRangeEnd w:id="129"/>
          <w:r>
            <w:rPr>
              <w:rStyle w:val="Kommentarzeichen"/>
            </w:rPr>
            <w:commentReference w:id="129"/>
          </w:r>
        </w:p>
        <w:p w14:paraId="1D51ADA4" w14:textId="77777777" w:rsidR="00234A91" w:rsidRPr="006B50AD" w:rsidRDefault="00234A91" w:rsidP="004C1D52"/>
        <w:p w14:paraId="28CA0213" w14:textId="18BCBA8E" w:rsidR="00E93A12" w:rsidRDefault="00E93A12" w:rsidP="00E93A12">
          <w:pPr>
            <w:pStyle w:val="berschrift1"/>
          </w:pPr>
          <w:bookmarkStart w:id="130" w:name="_Toc66477611"/>
          <w:bookmarkStart w:id="131" w:name="_Toc66981175"/>
          <w:r>
            <w:t>Zusammenfassung</w:t>
          </w:r>
          <w:bookmarkEnd w:id="130"/>
          <w:bookmarkEnd w:id="131"/>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132" w:name="_Toc66477612"/>
          <w:bookmarkStart w:id="133" w:name="_Toc66981176"/>
          <w:commentRangeStart w:id="134"/>
          <w:r>
            <w:lastRenderedPageBreak/>
            <w:t>Literaturverzeichnis</w:t>
          </w:r>
          <w:bookmarkEnd w:id="132"/>
          <w:commentRangeEnd w:id="134"/>
          <w:r w:rsidR="00287FDD">
            <w:rPr>
              <w:rStyle w:val="Kommentarzeichen"/>
              <w:rFonts w:ascii="Times New Roman" w:eastAsiaTheme="minorHAnsi" w:hAnsi="Times New Roman" w:cstheme="minorBidi"/>
              <w:b w:val="0"/>
            </w:rPr>
            <w:commentReference w:id="134"/>
          </w:r>
          <w:bookmarkEnd w:id="133"/>
        </w:p>
        <w:p w14:paraId="548E18D0" w14:textId="0D05AF79" w:rsidR="00C07114" w:rsidRPr="00C07114" w:rsidRDefault="00925A12" w:rsidP="00C07114">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C07114" w:rsidRPr="00C07114">
            <w:rPr>
              <w:rFonts w:cs="Times New Roman"/>
              <w:noProof/>
              <w:szCs w:val="24"/>
            </w:rPr>
            <w:t>[1]</w:t>
          </w:r>
          <w:r w:rsidR="00C07114" w:rsidRPr="00C07114">
            <w:rPr>
              <w:rFonts w:cs="Times New Roman"/>
              <w:noProof/>
              <w:szCs w:val="24"/>
            </w:rPr>
            <w:tab/>
            <w:t>“Google-Software besiegt Go-Genie auch im letzten Match.” https://www.faz.net/aktuell/gesellschaft/menschen/google-computer-alphago-besiegt-go-weltmeister-14125664.html (accessed Feb. 15, 2021).</w:t>
          </w:r>
        </w:p>
        <w:p w14:paraId="6A5ACBC9"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w:t>
          </w:r>
          <w:r w:rsidRPr="00C07114">
            <w:rPr>
              <w:rFonts w:cs="Times New Roman"/>
              <w:noProof/>
              <w:szCs w:val="24"/>
            </w:rPr>
            <w:tab/>
            <w:t xml:space="preserve">D. Silver </w:t>
          </w:r>
          <w:r w:rsidRPr="00C07114">
            <w:rPr>
              <w:rFonts w:cs="Times New Roman"/>
              <w:i/>
              <w:iCs/>
              <w:noProof/>
              <w:szCs w:val="24"/>
            </w:rPr>
            <w:t>et al.</w:t>
          </w:r>
          <w:r w:rsidRPr="00C07114">
            <w:rPr>
              <w:rFonts w:cs="Times New Roman"/>
              <w:noProof/>
              <w:szCs w:val="24"/>
            </w:rPr>
            <w:t xml:space="preserve">, “Mastering the game of Go with deep neural networks and tree search,” </w:t>
          </w:r>
          <w:r w:rsidRPr="00C07114">
            <w:rPr>
              <w:rFonts w:cs="Times New Roman"/>
              <w:i/>
              <w:iCs/>
              <w:noProof/>
              <w:szCs w:val="24"/>
            </w:rPr>
            <w:t>Nature</w:t>
          </w:r>
          <w:r w:rsidRPr="00C07114">
            <w:rPr>
              <w:rFonts w:cs="Times New Roman"/>
              <w:noProof/>
              <w:szCs w:val="24"/>
            </w:rPr>
            <w:t>, vol. 529, no. 7587, pp. 484–489, 2016, doi: 10.1038/nature16961.</w:t>
          </w:r>
        </w:p>
        <w:p w14:paraId="3848D143"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w:t>
          </w:r>
          <w:r w:rsidRPr="00C07114">
            <w:rPr>
              <w:rFonts w:cs="Times New Roman"/>
              <w:noProof/>
              <w:szCs w:val="24"/>
            </w:rPr>
            <w:tab/>
            <w:t xml:space="preserve">S. Rasp, P. D. Dueben, S. Scher, J. A. Weyn, S. Mouatadid, and N. Thuerey, “WeatherBench: A Benchmark Data Set for Data-Driven Weather Forecasting,” </w:t>
          </w:r>
          <w:r w:rsidRPr="00C07114">
            <w:rPr>
              <w:rFonts w:cs="Times New Roman"/>
              <w:i/>
              <w:iCs/>
              <w:noProof/>
              <w:szCs w:val="24"/>
            </w:rPr>
            <w:t>J. Adv. Model. Earth Syst.</w:t>
          </w:r>
          <w:r w:rsidRPr="00C07114">
            <w:rPr>
              <w:rFonts w:cs="Times New Roman"/>
              <w:noProof/>
              <w:szCs w:val="24"/>
            </w:rPr>
            <w:t>, vol. 12, no. 11, 2020, doi: 10.1029/2020MS002203.</w:t>
          </w:r>
        </w:p>
        <w:p w14:paraId="5C90B8C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w:t>
          </w:r>
          <w:r w:rsidRPr="00C07114">
            <w:rPr>
              <w:rFonts w:cs="Times New Roman"/>
              <w:noProof/>
              <w:szCs w:val="24"/>
            </w:rPr>
            <w:tab/>
            <w:t xml:space="preserve">A. El Sallab, M. Abdou, E. Perot, and S. Yogamani, “Deep reinforcement learning framework for autonomous driving,” </w:t>
          </w:r>
          <w:r w:rsidRPr="00C07114">
            <w:rPr>
              <w:rFonts w:cs="Times New Roman"/>
              <w:i/>
              <w:iCs/>
              <w:noProof/>
              <w:szCs w:val="24"/>
            </w:rPr>
            <w:t>arXiv</w:t>
          </w:r>
          <w:r w:rsidRPr="00C07114">
            <w:rPr>
              <w:rFonts w:cs="Times New Roman"/>
              <w:noProof/>
              <w:szCs w:val="24"/>
            </w:rPr>
            <w:t>, pp. 70–76, 2017.</w:t>
          </w:r>
        </w:p>
        <w:p w14:paraId="370C8D8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5]</w:t>
          </w:r>
          <w:r w:rsidRPr="00C07114">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C07114">
            <w:rPr>
              <w:rFonts w:cs="Times New Roman"/>
              <w:i/>
              <w:iCs/>
              <w:noProof/>
              <w:szCs w:val="24"/>
            </w:rPr>
            <w:t>Moscow Work. Electron. Netw. Technol. MWENT 2018 - Proc.</w:t>
          </w:r>
          <w:r w:rsidRPr="00C07114">
            <w:rPr>
              <w:rFonts w:cs="Times New Roman"/>
              <w:noProof/>
              <w:szCs w:val="24"/>
            </w:rPr>
            <w:t>, vol. 2018-March, pp. 1–5, 2018, doi: 10.1109/MWENT.2018.8337236.</w:t>
          </w:r>
        </w:p>
        <w:p w14:paraId="779EE7A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6]</w:t>
          </w:r>
          <w:r w:rsidRPr="00C07114">
            <w:rPr>
              <w:rFonts w:cs="Times New Roman"/>
              <w:noProof/>
              <w:szCs w:val="24"/>
            </w:rPr>
            <w:tab/>
            <w:t xml:space="preserve">A. Esteva </w:t>
          </w:r>
          <w:r w:rsidRPr="00C07114">
            <w:rPr>
              <w:rFonts w:cs="Times New Roman"/>
              <w:i/>
              <w:iCs/>
              <w:noProof/>
              <w:szCs w:val="24"/>
            </w:rPr>
            <w:t>et al.</w:t>
          </w:r>
          <w:r w:rsidRPr="00C07114">
            <w:rPr>
              <w:rFonts w:cs="Times New Roman"/>
              <w:noProof/>
              <w:szCs w:val="24"/>
            </w:rPr>
            <w:t xml:space="preserve">, “Dermatologist-level classification of skin cancer with deep neural networks,” </w:t>
          </w:r>
          <w:r w:rsidRPr="00C07114">
            <w:rPr>
              <w:rFonts w:cs="Times New Roman"/>
              <w:i/>
              <w:iCs/>
              <w:noProof/>
              <w:szCs w:val="24"/>
            </w:rPr>
            <w:t>Nature</w:t>
          </w:r>
          <w:r w:rsidRPr="00C07114">
            <w:rPr>
              <w:rFonts w:cs="Times New Roman"/>
              <w:noProof/>
              <w:szCs w:val="24"/>
            </w:rPr>
            <w:t>, vol. 542, no. 7639, pp. 115–118, 2017, doi: 10.1038/nature21056.</w:t>
          </w:r>
        </w:p>
        <w:p w14:paraId="26291F6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7]</w:t>
          </w:r>
          <w:r w:rsidRPr="00C07114">
            <w:rPr>
              <w:rFonts w:cs="Times New Roman"/>
              <w:noProof/>
              <w:szCs w:val="24"/>
            </w:rPr>
            <w:tab/>
            <w:t>“No Title.” https://www.selfmem.eu/public_relations_media/magazine/what_motivates_us/081840/index.php.de (accessed Mar. 02, 2021).</w:t>
          </w:r>
        </w:p>
        <w:p w14:paraId="12A6551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8]</w:t>
          </w:r>
          <w:r w:rsidRPr="00C07114">
            <w:rPr>
              <w:rFonts w:cs="Times New Roman"/>
              <w:noProof/>
              <w:szCs w:val="24"/>
            </w:rPr>
            <w:tab/>
            <w:t xml:space="preserve">I. Döbel </w:t>
          </w:r>
          <w:r w:rsidRPr="00C07114">
            <w:rPr>
              <w:rFonts w:cs="Times New Roman"/>
              <w:i/>
              <w:iCs/>
              <w:noProof/>
              <w:szCs w:val="24"/>
            </w:rPr>
            <w:t>et al.</w:t>
          </w:r>
          <w:r w:rsidRPr="00C07114">
            <w:rPr>
              <w:rFonts w:cs="Times New Roman"/>
              <w:noProof/>
              <w:szCs w:val="24"/>
            </w:rPr>
            <w:t xml:space="preserve">, “Maschinelles Lernen: Kompetenzen, Forschung, Anwendung,” </w:t>
          </w:r>
          <w:r w:rsidRPr="00C07114">
            <w:rPr>
              <w:rFonts w:cs="Times New Roman"/>
              <w:i/>
              <w:iCs/>
              <w:noProof/>
              <w:szCs w:val="24"/>
            </w:rPr>
            <w:t>Fraunhofer-Gesellschaft zur Förderung der angewandten Forschung e.V.</w:t>
          </w:r>
          <w:r w:rsidRPr="00C07114">
            <w:rPr>
              <w:rFonts w:cs="Times New Roman"/>
              <w:noProof/>
              <w:szCs w:val="24"/>
            </w:rPr>
            <w:t>, 2018. https://www.bigdata-ai.fraunhofer.de/content/dam/bigdata/de/documents/Publikationen/Fraunhofer_Studie_ML_201809.pdf.</w:t>
          </w:r>
        </w:p>
        <w:p w14:paraId="121BF0D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9]</w:t>
          </w:r>
          <w:r w:rsidRPr="00C07114">
            <w:rPr>
              <w:rFonts w:cs="Times New Roman"/>
              <w:noProof/>
              <w:szCs w:val="24"/>
            </w:rPr>
            <w:tab/>
            <w:t xml:space="preserve">R. Fjelland, “Why general artificial intelligence will not be realized,” </w:t>
          </w:r>
          <w:r w:rsidRPr="00C07114">
            <w:rPr>
              <w:rFonts w:cs="Times New Roman"/>
              <w:i/>
              <w:iCs/>
              <w:noProof/>
              <w:szCs w:val="24"/>
            </w:rPr>
            <w:t>Humanit. Soc. Sci. Commun.</w:t>
          </w:r>
          <w:r w:rsidRPr="00C07114">
            <w:rPr>
              <w:rFonts w:cs="Times New Roman"/>
              <w:noProof/>
              <w:szCs w:val="24"/>
            </w:rPr>
            <w:t>, vol. 7, no. 1, pp. 1–9, 2020, doi: 10.1057/s41599-020-0494-4.</w:t>
          </w:r>
        </w:p>
        <w:p w14:paraId="54F2F72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0]</w:t>
          </w:r>
          <w:r w:rsidRPr="00C07114">
            <w:rPr>
              <w:rFonts w:cs="Times New Roman"/>
              <w:noProof/>
              <w:szCs w:val="24"/>
            </w:rPr>
            <w:tab/>
            <w:t>“How To Design A Spam Filtering System with Machine Learning Algorithm.” https://towardsdatascience.com/email-spam-detection-1-2-b0e06a5c0472 (accessed Feb. 20, 2021).</w:t>
          </w:r>
        </w:p>
        <w:p w14:paraId="0800F3A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1]</w:t>
          </w:r>
          <w:r w:rsidRPr="00C07114">
            <w:rPr>
              <w:rFonts w:cs="Times New Roman"/>
              <w:noProof/>
              <w:szCs w:val="24"/>
            </w:rPr>
            <w:tab/>
            <w:t>“Verhindern von Überanpassung und unausgeglichenen Daten durch automatisiertes maschinelles Lernen.” https://docs.microsoft.com/de-de/azure/machine-learning/concept-manage-ml-pitfalls (accessed Feb. 22, 2021).</w:t>
          </w:r>
        </w:p>
        <w:p w14:paraId="27902F0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2]</w:t>
          </w:r>
          <w:r w:rsidRPr="00C07114">
            <w:rPr>
              <w:rFonts w:cs="Times New Roman"/>
              <w:noProof/>
              <w:szCs w:val="24"/>
            </w:rPr>
            <w:tab/>
            <w:t>“Support Vector Machines (SVM); Universität Ulm.” http://www.mathematik.uni-</w:t>
          </w:r>
          <w:r w:rsidRPr="00C07114">
            <w:rPr>
              <w:rFonts w:cs="Times New Roman"/>
              <w:noProof/>
              <w:szCs w:val="24"/>
            </w:rPr>
            <w:lastRenderedPageBreak/>
            <w:t>ulm.de/stochastik/lehre/ss07/seminar_sl/fischer.pdf (accessed Feb. 24, 2021).</w:t>
          </w:r>
        </w:p>
        <w:p w14:paraId="6167EAF7"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3]</w:t>
          </w:r>
          <w:r w:rsidRPr="00C07114">
            <w:rPr>
              <w:rFonts w:cs="Times New Roman"/>
              <w:noProof/>
              <w:szCs w:val="24"/>
            </w:rPr>
            <w:tab/>
            <w:t>“Support Vector Machines (SVM) Ausarbeitung; Universität Ulm.” http://www.mathematik.uni-ulm.de/stochastik/lehre/ss07/seminar_sl/ausarbeitung_fischer.pdf (accessed Feb. 24, 2021).</w:t>
          </w:r>
        </w:p>
        <w:p w14:paraId="6AADE90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4]</w:t>
          </w:r>
          <w:r w:rsidRPr="00C07114">
            <w:rPr>
              <w:rFonts w:cs="Times New Roman"/>
              <w:noProof/>
              <w:szCs w:val="24"/>
            </w:rPr>
            <w:tab/>
            <w:t>“The Kernel Trick in Support Vector Classification.” https://towardsdatascience.com/the-kernel-trick-c98cdbcaeb3f (accessed Feb. 24, 2021).</w:t>
          </w:r>
        </w:p>
        <w:p w14:paraId="2CD0E56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5]</w:t>
          </w:r>
          <w:r w:rsidRPr="00C07114">
            <w:rPr>
              <w:rFonts w:cs="Times New Roman"/>
              <w:noProof/>
              <w:szCs w:val="24"/>
            </w:rPr>
            <w:tab/>
            <w:t xml:space="preserve">“Das Gehirn,” </w:t>
          </w:r>
          <w:r w:rsidRPr="00C07114">
            <w:rPr>
              <w:rFonts w:cs="Times New Roman"/>
              <w:i/>
              <w:iCs/>
              <w:noProof/>
              <w:szCs w:val="24"/>
            </w:rPr>
            <w:t>MAX-PLANCK-GESELLSCHAFT</w:t>
          </w:r>
          <w:r w:rsidRPr="00C07114">
            <w:rPr>
              <w:rFonts w:cs="Times New Roman"/>
              <w:noProof/>
              <w:szCs w:val="24"/>
            </w:rPr>
            <w:t>. https://www.mpg.de/gehirn (accessed Feb. 26, 2021).</w:t>
          </w:r>
        </w:p>
        <w:p w14:paraId="64FDFEB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6]</w:t>
          </w:r>
          <w:r w:rsidRPr="00C07114">
            <w:rPr>
              <w:rFonts w:cs="Times New Roman"/>
              <w:noProof/>
              <w:szCs w:val="24"/>
            </w:rPr>
            <w:tab/>
            <w:t xml:space="preserve">W. S. McCulloch and W. Pitts, “A logical calculus of the ideas immanent in nervous activity (reprinted from bulletin of mathematical biophysics, vol 5, pg 115-133, 1943),” </w:t>
          </w:r>
          <w:r w:rsidRPr="00C07114">
            <w:rPr>
              <w:rFonts w:cs="Times New Roman"/>
              <w:i/>
              <w:iCs/>
              <w:noProof/>
              <w:szCs w:val="24"/>
            </w:rPr>
            <w:t>Bull. Math. Biol.</w:t>
          </w:r>
          <w:r w:rsidRPr="00C07114">
            <w:rPr>
              <w:rFonts w:cs="Times New Roman"/>
              <w:noProof/>
              <w:szCs w:val="24"/>
            </w:rPr>
            <w:t>, vol. 52, no. 1--2, pp. 99–115, 1990, [Online]. Available: http://journals2.scholarsportal.info/pdf/00928240/v52i1-2/99_alcotiiina.xml.</w:t>
          </w:r>
        </w:p>
        <w:p w14:paraId="7F2222FF"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7]</w:t>
          </w:r>
          <w:r w:rsidRPr="00C07114">
            <w:rPr>
              <w:rFonts w:cs="Times New Roman"/>
              <w:noProof/>
              <w:szCs w:val="24"/>
            </w:rPr>
            <w:tab/>
            <w:t xml:space="preserve">F. Rosenblatt, “The perceptron: A probabilistic model for information storage and organization in the brain,” </w:t>
          </w:r>
          <w:r w:rsidRPr="00C07114">
            <w:rPr>
              <w:rFonts w:cs="Times New Roman"/>
              <w:i/>
              <w:iCs/>
              <w:noProof/>
              <w:szCs w:val="24"/>
            </w:rPr>
            <w:t>Psychol. Rev.</w:t>
          </w:r>
          <w:r w:rsidRPr="00C07114">
            <w:rPr>
              <w:rFonts w:cs="Times New Roman"/>
              <w:noProof/>
              <w:szCs w:val="24"/>
            </w:rPr>
            <w:t>, vol. 65, no. 6, pp. 386–408, 1958, doi: 10.1037/h0042519.</w:t>
          </w:r>
        </w:p>
        <w:p w14:paraId="5BA59363"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8]</w:t>
          </w:r>
          <w:r w:rsidRPr="00C07114">
            <w:rPr>
              <w:rFonts w:cs="Times New Roman"/>
              <w:noProof/>
              <w:szCs w:val="24"/>
            </w:rPr>
            <w:tab/>
            <w:t xml:space="preserve">A. Scherer and A. Scherer, “Das Perzeptron,” </w:t>
          </w:r>
          <w:r w:rsidRPr="00C07114">
            <w:rPr>
              <w:rFonts w:cs="Times New Roman"/>
              <w:i/>
              <w:iCs/>
              <w:noProof/>
              <w:szCs w:val="24"/>
            </w:rPr>
            <w:t>Neuronale Netze</w:t>
          </w:r>
          <w:r w:rsidRPr="00C07114">
            <w:rPr>
              <w:rFonts w:cs="Times New Roman"/>
              <w:noProof/>
              <w:szCs w:val="24"/>
            </w:rPr>
            <w:t>, pp. 65–70, 1997, doi: 10.1007/978-3-322-86830-5_5.</w:t>
          </w:r>
        </w:p>
        <w:p w14:paraId="7A141574"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9]</w:t>
          </w:r>
          <w:r w:rsidRPr="00C07114">
            <w:rPr>
              <w:rFonts w:cs="Times New Roman"/>
              <w:noProof/>
              <w:szCs w:val="24"/>
            </w:rPr>
            <w:tab/>
            <w:t xml:space="preserve">I. Goodfellow, Y. Bengio, and A. Courville, </w:t>
          </w:r>
          <w:r w:rsidRPr="00C07114">
            <w:rPr>
              <w:rFonts w:cs="Times New Roman"/>
              <w:i/>
              <w:iCs/>
              <w:noProof/>
              <w:szCs w:val="24"/>
            </w:rPr>
            <w:t>Deep Learning</w:t>
          </w:r>
          <w:r w:rsidRPr="00C07114">
            <w:rPr>
              <w:rFonts w:cs="Times New Roman"/>
              <w:noProof/>
              <w:szCs w:val="24"/>
            </w:rPr>
            <w:t>. MIT Press, 2014.</w:t>
          </w:r>
        </w:p>
        <w:p w14:paraId="6F87F0D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0]</w:t>
          </w:r>
          <w:r w:rsidRPr="00C07114">
            <w:rPr>
              <w:rFonts w:cs="Times New Roman"/>
              <w:noProof/>
              <w:szCs w:val="24"/>
            </w:rPr>
            <w:tab/>
            <w:t xml:space="preserve">O. J. Wouters, M. McKee, and J. Luyten, “Estimated Research and Development Investment Needed to Bring a New Medicine to Market, 2009-2018,” </w:t>
          </w:r>
          <w:r w:rsidRPr="00C07114">
            <w:rPr>
              <w:rFonts w:cs="Times New Roman"/>
              <w:i/>
              <w:iCs/>
              <w:noProof/>
              <w:szCs w:val="24"/>
            </w:rPr>
            <w:t>JAMA - J. Am. Med. Assoc.</w:t>
          </w:r>
          <w:r w:rsidRPr="00C07114">
            <w:rPr>
              <w:rFonts w:cs="Times New Roman"/>
              <w:noProof/>
              <w:szCs w:val="24"/>
            </w:rPr>
            <w:t>, vol. 323, no. 9, pp. 844–853, 2020, doi: 10.1001/jama.2020.1166.</w:t>
          </w:r>
        </w:p>
        <w:p w14:paraId="4D2F189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1]</w:t>
          </w:r>
          <w:r w:rsidRPr="00C07114">
            <w:rPr>
              <w:rFonts w:cs="Times New Roman"/>
              <w:noProof/>
              <w:szCs w:val="24"/>
            </w:rPr>
            <w:tab/>
            <w:t xml:space="preserve">G. Klebe, </w:t>
          </w:r>
          <w:r w:rsidRPr="00C07114">
            <w:rPr>
              <w:rFonts w:cs="Times New Roman"/>
              <w:i/>
              <w:iCs/>
              <w:noProof/>
              <w:szCs w:val="24"/>
            </w:rPr>
            <w:t>Wirkstoffdesign</w:t>
          </w:r>
          <w:r w:rsidRPr="00C07114">
            <w:rPr>
              <w:rFonts w:cs="Times New Roman"/>
              <w:noProof/>
              <w:szCs w:val="24"/>
            </w:rPr>
            <w:t>, 2.Auflage. Spektrum Akademischer Verlag, 2009.</w:t>
          </w:r>
        </w:p>
        <w:p w14:paraId="22CEFA0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2]</w:t>
          </w:r>
          <w:r w:rsidRPr="00C07114">
            <w:rPr>
              <w:rFonts w:cs="Times New Roman"/>
              <w:noProof/>
              <w:szCs w:val="24"/>
            </w:rPr>
            <w:tab/>
            <w:t xml:space="preserve">D. Mendez </w:t>
          </w:r>
          <w:r w:rsidRPr="00C07114">
            <w:rPr>
              <w:rFonts w:cs="Times New Roman"/>
              <w:i/>
              <w:iCs/>
              <w:noProof/>
              <w:szCs w:val="24"/>
            </w:rPr>
            <w:t>et al.</w:t>
          </w:r>
          <w:r w:rsidRPr="00C07114">
            <w:rPr>
              <w:rFonts w:cs="Times New Roman"/>
              <w:noProof/>
              <w:szCs w:val="24"/>
            </w:rPr>
            <w:t xml:space="preserve">, “ChEMBL: Towards direct deposition of bioassay data,” </w:t>
          </w:r>
          <w:r w:rsidRPr="00C07114">
            <w:rPr>
              <w:rFonts w:cs="Times New Roman"/>
              <w:i/>
              <w:iCs/>
              <w:noProof/>
              <w:szCs w:val="24"/>
            </w:rPr>
            <w:t>Nucleic Acids Res.</w:t>
          </w:r>
          <w:r w:rsidRPr="00C07114">
            <w:rPr>
              <w:rFonts w:cs="Times New Roman"/>
              <w:noProof/>
              <w:szCs w:val="24"/>
            </w:rPr>
            <w:t>, vol. 47, no. D1, pp. D930–D940, 2019, doi: 10.1093/nar/gky1075.</w:t>
          </w:r>
        </w:p>
        <w:p w14:paraId="795B8A1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3]</w:t>
          </w:r>
          <w:r w:rsidRPr="00C07114">
            <w:rPr>
              <w:rFonts w:cs="Times New Roman"/>
              <w:noProof/>
              <w:szCs w:val="24"/>
            </w:rPr>
            <w:tab/>
            <w:t xml:space="preserve">D. S. Wishart </w:t>
          </w:r>
          <w:r w:rsidRPr="00C07114">
            <w:rPr>
              <w:rFonts w:cs="Times New Roman"/>
              <w:i/>
              <w:iCs/>
              <w:noProof/>
              <w:szCs w:val="24"/>
            </w:rPr>
            <w:t>et al.</w:t>
          </w:r>
          <w:r w:rsidRPr="00C07114">
            <w:rPr>
              <w:rFonts w:cs="Times New Roman"/>
              <w:noProof/>
              <w:szCs w:val="24"/>
            </w:rPr>
            <w:t xml:space="preserve">, “DrugBank 5.0: A major update to the DrugBank database for 2018,” </w:t>
          </w:r>
          <w:r w:rsidRPr="00C07114">
            <w:rPr>
              <w:rFonts w:cs="Times New Roman"/>
              <w:i/>
              <w:iCs/>
              <w:noProof/>
              <w:szCs w:val="24"/>
            </w:rPr>
            <w:t>Nucleic Acids Res.</w:t>
          </w:r>
          <w:r w:rsidRPr="00C07114">
            <w:rPr>
              <w:rFonts w:cs="Times New Roman"/>
              <w:noProof/>
              <w:szCs w:val="24"/>
            </w:rPr>
            <w:t>, vol. 46, no. D1, pp. D1074–D1082, 2018, doi: 10.1093/nar/gkx1037.</w:t>
          </w:r>
        </w:p>
        <w:p w14:paraId="47CE0F4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4]</w:t>
          </w:r>
          <w:r w:rsidRPr="00C07114">
            <w:rPr>
              <w:rFonts w:cs="Times New Roman"/>
              <w:noProof/>
              <w:szCs w:val="24"/>
            </w:rPr>
            <w:tab/>
            <w:t xml:space="preserve">R. Wang, X. Fang, Y. Lu, C. Y. Yang, and S. Wang, “The PDBbind database: Methodologies and updates,” </w:t>
          </w:r>
          <w:r w:rsidRPr="00C07114">
            <w:rPr>
              <w:rFonts w:cs="Times New Roman"/>
              <w:i/>
              <w:iCs/>
              <w:noProof/>
              <w:szCs w:val="24"/>
            </w:rPr>
            <w:t>J. Med. Chem.</w:t>
          </w:r>
          <w:r w:rsidRPr="00C07114">
            <w:rPr>
              <w:rFonts w:cs="Times New Roman"/>
              <w:noProof/>
              <w:szCs w:val="24"/>
            </w:rPr>
            <w:t>, vol. 48, no. 12, pp. 4111–4119, 2005, doi: 10.1021/jm048957q.</w:t>
          </w:r>
        </w:p>
        <w:p w14:paraId="472D6FDC"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5]</w:t>
          </w:r>
          <w:r w:rsidRPr="00C07114">
            <w:rPr>
              <w:rFonts w:cs="Times New Roman"/>
              <w:noProof/>
              <w:szCs w:val="24"/>
            </w:rPr>
            <w:tab/>
            <w:t>“Scientific and technical journal articles.” https://data.worldbank.org/indicator/IP.JRN.ARTC.SC?year_low_desc=true (accessed Mar. 04, 2021).</w:t>
          </w:r>
        </w:p>
        <w:p w14:paraId="35292CEE"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6]</w:t>
          </w:r>
          <w:r w:rsidRPr="00C07114">
            <w:rPr>
              <w:rFonts w:cs="Times New Roman"/>
              <w:noProof/>
              <w:szCs w:val="24"/>
            </w:rPr>
            <w:tab/>
            <w:t>D. R. Witte and J. Mülle, “Text Mining: Wissensgewinnung aus natürlichsprachigen Dokumenten,” 2005.</w:t>
          </w:r>
        </w:p>
        <w:p w14:paraId="07AD706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lastRenderedPageBreak/>
            <w:t>[27]</w:t>
          </w:r>
          <w:r w:rsidRPr="00C07114">
            <w:rPr>
              <w:rFonts w:cs="Times New Roman"/>
              <w:noProof/>
              <w:szCs w:val="24"/>
            </w:rPr>
            <w:tab/>
            <w:t>T. Jenssen, J. Komorowski, and E. Hovig, “A literature network of human genes for high-throughput analysis of gene,” vol. 28, no. may, pp. 21–28, 2001.</w:t>
          </w:r>
        </w:p>
        <w:p w14:paraId="23BE771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8]</w:t>
          </w:r>
          <w:r w:rsidRPr="00C07114">
            <w:rPr>
              <w:rFonts w:cs="Times New Roman"/>
              <w:noProof/>
              <w:szCs w:val="24"/>
            </w:rPr>
            <w:tab/>
            <w:t>R. Kabiljo, A. B. Clegg, and A. J. Shepherd, “A realistic assessment of methods for extracting gene / protein interactions from free text,” vol. 12, pp. 1–12, 2009, doi: 10.1186/1471-2105-10-233.</w:t>
          </w:r>
        </w:p>
        <w:p w14:paraId="5CEA718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9]</w:t>
          </w:r>
          <w:r w:rsidRPr="00C07114">
            <w:rPr>
              <w:rFonts w:cs="Times New Roman"/>
              <w:noProof/>
              <w:szCs w:val="24"/>
            </w:rPr>
            <w:tab/>
            <w:t xml:space="preserve">F. Rinaldi </w:t>
          </w:r>
          <w:r w:rsidRPr="00C07114">
            <w:rPr>
              <w:rFonts w:cs="Times New Roman"/>
              <w:i/>
              <w:iCs/>
              <w:noProof/>
              <w:szCs w:val="24"/>
            </w:rPr>
            <w:t>et al.</w:t>
          </w:r>
          <w:r w:rsidRPr="00C07114">
            <w:rPr>
              <w:rFonts w:cs="Times New Roman"/>
              <w:noProof/>
              <w:szCs w:val="24"/>
            </w:rPr>
            <w:t>, “Open Access OntoGene in BioCreative II,” vol. 9, no. Suppl 2, pp. 1–11, 2008, doi: 10.1186/gb-2008-9-S2-S13.</w:t>
          </w:r>
        </w:p>
        <w:p w14:paraId="29117A1F"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0]</w:t>
          </w:r>
          <w:r w:rsidRPr="00C07114">
            <w:rPr>
              <w:rFonts w:cs="Times New Roman"/>
              <w:noProof/>
              <w:szCs w:val="24"/>
            </w:rPr>
            <w:tab/>
            <w:t xml:space="preserve">J. M. Temkin and M. R. Gilder, “Extraction of protein interaction information from unstructured text using a context-free grammar,” </w:t>
          </w:r>
          <w:r w:rsidRPr="00C07114">
            <w:rPr>
              <w:rFonts w:cs="Times New Roman"/>
              <w:i/>
              <w:iCs/>
              <w:noProof/>
              <w:szCs w:val="24"/>
            </w:rPr>
            <w:t>Bioinformatics</w:t>
          </w:r>
          <w:r w:rsidRPr="00C07114">
            <w:rPr>
              <w:rFonts w:cs="Times New Roman"/>
              <w:noProof/>
              <w:szCs w:val="24"/>
            </w:rPr>
            <w:t>, vol. 19, no. 16, pp. 2046–2053, 2003, doi: 10.1093/bioinformatics/btg279.</w:t>
          </w:r>
        </w:p>
        <w:p w14:paraId="1E86AE5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1]</w:t>
          </w:r>
          <w:r w:rsidRPr="00C07114">
            <w:rPr>
              <w:rFonts w:cs="Times New Roman"/>
              <w:noProof/>
              <w:szCs w:val="24"/>
            </w:rPr>
            <w:tab/>
            <w:t xml:space="preserve">Y. Hao, X. Zhu, M. Huang, and M. Li, “Discovering patterns to extract protein-protein interactions from the literature: Part II,” </w:t>
          </w:r>
          <w:r w:rsidRPr="00C07114">
            <w:rPr>
              <w:rFonts w:cs="Times New Roman"/>
              <w:i/>
              <w:iCs/>
              <w:noProof/>
              <w:szCs w:val="24"/>
            </w:rPr>
            <w:t>Bioinformatics</w:t>
          </w:r>
          <w:r w:rsidRPr="00C07114">
            <w:rPr>
              <w:rFonts w:cs="Times New Roman"/>
              <w:noProof/>
              <w:szCs w:val="24"/>
            </w:rPr>
            <w:t>, vol. 21, no. 15, pp. 3294–3300, 2005, doi: 10.1093/bioinformatics/bti493.</w:t>
          </w:r>
        </w:p>
        <w:p w14:paraId="2FDAE02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2]</w:t>
          </w:r>
          <w:r w:rsidRPr="00C07114">
            <w:rPr>
              <w:rFonts w:cs="Times New Roman"/>
              <w:noProof/>
              <w:szCs w:val="24"/>
            </w:rPr>
            <w:tab/>
            <w:t xml:space="preserve">I. Segura-Bedmar, P. Martínez, and C. de Pablo-Sánchez, “Using a shallow linguistic kernel for drug-drug interaction extraction,” </w:t>
          </w:r>
          <w:r w:rsidRPr="00C07114">
            <w:rPr>
              <w:rFonts w:cs="Times New Roman"/>
              <w:i/>
              <w:iCs/>
              <w:noProof/>
              <w:szCs w:val="24"/>
            </w:rPr>
            <w:t>J. Biomed. Inform.</w:t>
          </w:r>
          <w:r w:rsidRPr="00C07114">
            <w:rPr>
              <w:rFonts w:cs="Times New Roman"/>
              <w:noProof/>
              <w:szCs w:val="24"/>
            </w:rPr>
            <w:t>, vol. 44, no. 5, pp. 789–804, 2011, doi: 10.1016/j.jbi.2011.04.005.</w:t>
          </w:r>
        </w:p>
        <w:p w14:paraId="7AD4FF04"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3]</w:t>
          </w:r>
          <w:r w:rsidRPr="00C07114">
            <w:rPr>
              <w:rFonts w:cs="Times New Roman"/>
              <w:noProof/>
              <w:szCs w:val="24"/>
            </w:rPr>
            <w:tab/>
            <w:t xml:space="preserve">R. Chowdhary, J. Zhang, and J. S. Liu, “Bayesian inference of protein-protein interactions from biological literature,” </w:t>
          </w:r>
          <w:r w:rsidRPr="00C07114">
            <w:rPr>
              <w:rFonts w:cs="Times New Roman"/>
              <w:i/>
              <w:iCs/>
              <w:noProof/>
              <w:szCs w:val="24"/>
            </w:rPr>
            <w:t>Bioinformatics</w:t>
          </w:r>
          <w:r w:rsidRPr="00C07114">
            <w:rPr>
              <w:rFonts w:cs="Times New Roman"/>
              <w:noProof/>
              <w:szCs w:val="24"/>
            </w:rPr>
            <w:t>, vol. 25, no. 12, pp. 1536–1542, 2009, doi: 10.1093/bioinformatics/btp245.</w:t>
          </w:r>
        </w:p>
        <w:p w14:paraId="5848430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4]</w:t>
          </w:r>
          <w:r w:rsidRPr="00C07114">
            <w:rPr>
              <w:rFonts w:cs="Times New Roman"/>
              <w:noProof/>
              <w:szCs w:val="24"/>
            </w:rPr>
            <w:tab/>
            <w:t xml:space="preserve">C. Sun, L. Lin, X. Wang, and Y. Guan, “Using maximum entropy model to extract protein-protein interaction information from biomedical literature,” </w:t>
          </w:r>
          <w:r w:rsidRPr="00C07114">
            <w:rPr>
              <w:rFonts w:cs="Times New Roman"/>
              <w:i/>
              <w:iCs/>
              <w:noProof/>
              <w:szCs w:val="24"/>
            </w:rPr>
            <w:t>Lect. Notes Comput. Sci. (including Subser. Lect. Notes Artif. Intell. Lect. Notes Bioinformatics)</w:t>
          </w:r>
          <w:r w:rsidRPr="00C07114">
            <w:rPr>
              <w:rFonts w:cs="Times New Roman"/>
              <w:noProof/>
              <w:szCs w:val="24"/>
            </w:rPr>
            <w:t>, vol. 4681 LNCS, no. August, pp. 730–737, 2007, doi: 10.1007/978-3-540-74171-8_72.</w:t>
          </w:r>
        </w:p>
        <w:p w14:paraId="67401FB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5]</w:t>
          </w:r>
          <w:r w:rsidRPr="00C07114">
            <w:rPr>
              <w:rFonts w:cs="Times New Roman"/>
              <w:noProof/>
              <w:szCs w:val="24"/>
            </w:rPr>
            <w:tab/>
            <w:t xml:space="preserve">D. Tikk, P. Thomas, P. Palaga, J. Hakenberg, and U. Leser, “A comprehensive benchmark of kernel methods to extract protein-protein interactions from literature,” </w:t>
          </w:r>
          <w:r w:rsidRPr="00C07114">
            <w:rPr>
              <w:rFonts w:cs="Times New Roman"/>
              <w:i/>
              <w:iCs/>
              <w:noProof/>
              <w:szCs w:val="24"/>
            </w:rPr>
            <w:t>PLoS Comput. Biol.</w:t>
          </w:r>
          <w:r w:rsidRPr="00C07114">
            <w:rPr>
              <w:rFonts w:cs="Times New Roman"/>
              <w:noProof/>
              <w:szCs w:val="24"/>
            </w:rPr>
            <w:t>, vol. 6, no. 7, p. 32, 2010, doi: 10.1371/journal.pcbi.1000837.</w:t>
          </w:r>
        </w:p>
        <w:p w14:paraId="220D5D7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6]</w:t>
          </w:r>
          <w:r w:rsidRPr="00C07114">
            <w:rPr>
              <w:rFonts w:cs="Times New Roman"/>
              <w:noProof/>
              <w:szCs w:val="24"/>
            </w:rPr>
            <w:tab/>
            <w:t xml:space="preserve">K. Döring </w:t>
          </w:r>
          <w:r w:rsidRPr="00C07114">
            <w:rPr>
              <w:rFonts w:cs="Times New Roman"/>
              <w:i/>
              <w:iCs/>
              <w:noProof/>
              <w:szCs w:val="24"/>
            </w:rPr>
            <w:t>et al.</w:t>
          </w:r>
          <w:r w:rsidRPr="00C07114">
            <w:rPr>
              <w:rFonts w:cs="Times New Roman"/>
              <w:noProof/>
              <w:szCs w:val="24"/>
            </w:rPr>
            <w:t xml:space="preserve">, “Automated recognition of functional compound-protein relationships in literature,” </w:t>
          </w:r>
          <w:r w:rsidRPr="00C07114">
            <w:rPr>
              <w:rFonts w:cs="Times New Roman"/>
              <w:i/>
              <w:iCs/>
              <w:noProof/>
              <w:szCs w:val="24"/>
            </w:rPr>
            <w:t>PLoS One</w:t>
          </w:r>
          <w:r w:rsidRPr="00C07114">
            <w:rPr>
              <w:rFonts w:cs="Times New Roman"/>
              <w:noProof/>
              <w:szCs w:val="24"/>
            </w:rPr>
            <w:t>, vol. 15, no. 3, pp. 1–14, 2020, doi: 10.1371/journal.pone.0220925.</w:t>
          </w:r>
        </w:p>
        <w:p w14:paraId="75C84C1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7]</w:t>
          </w:r>
          <w:r w:rsidRPr="00C07114">
            <w:rPr>
              <w:rFonts w:cs="Times New Roman"/>
              <w:noProof/>
              <w:szCs w:val="24"/>
            </w:rPr>
            <w:tab/>
            <w:t>D. Zhang and D. Wang, “Relation Classification via Recurrent Neural Network,” 2015, [Online]. Available: http://arxiv.org/abs/1508.01006.</w:t>
          </w:r>
        </w:p>
        <w:p w14:paraId="201CEE39"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8]</w:t>
          </w:r>
          <w:r w:rsidRPr="00C07114">
            <w:rPr>
              <w:rFonts w:cs="Times New Roman"/>
              <w:noProof/>
              <w:szCs w:val="24"/>
            </w:rPr>
            <w:tab/>
            <w:t xml:space="preserve">C. Sun </w:t>
          </w:r>
          <w:r w:rsidRPr="00C07114">
            <w:rPr>
              <w:rFonts w:cs="Times New Roman"/>
              <w:i/>
              <w:iCs/>
              <w:noProof/>
              <w:szCs w:val="24"/>
            </w:rPr>
            <w:t>et al.</w:t>
          </w:r>
          <w:r w:rsidRPr="00C07114">
            <w:rPr>
              <w:rFonts w:cs="Times New Roman"/>
              <w:noProof/>
              <w:szCs w:val="24"/>
            </w:rPr>
            <w:t xml:space="preserve">, “Chemical-protein interaction extraction via Gaussian probability distribution and external biomedical knowledge,” </w:t>
          </w:r>
          <w:r w:rsidRPr="00C07114">
            <w:rPr>
              <w:rFonts w:cs="Times New Roman"/>
              <w:i/>
              <w:iCs/>
              <w:noProof/>
              <w:szCs w:val="24"/>
            </w:rPr>
            <w:t>Bioinformatics</w:t>
          </w:r>
          <w:r w:rsidRPr="00C07114">
            <w:rPr>
              <w:rFonts w:cs="Times New Roman"/>
              <w:noProof/>
              <w:szCs w:val="24"/>
            </w:rPr>
            <w:t>, vol. 36, no. 15, pp. 4323–4330, 2020, doi: 10.1093/bioinformatics/btaa491.</w:t>
          </w:r>
        </w:p>
        <w:p w14:paraId="10EBB39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lastRenderedPageBreak/>
            <w:t>[39]</w:t>
          </w:r>
          <w:r w:rsidRPr="00C07114">
            <w:rPr>
              <w:rFonts w:cs="Times New Roman"/>
              <w:noProof/>
              <w:szCs w:val="24"/>
            </w:rPr>
            <w:tab/>
            <w:t xml:space="preserve">M. E. Peters </w:t>
          </w:r>
          <w:r w:rsidRPr="00C07114">
            <w:rPr>
              <w:rFonts w:cs="Times New Roman"/>
              <w:i/>
              <w:iCs/>
              <w:noProof/>
              <w:szCs w:val="24"/>
            </w:rPr>
            <w:t>et al.</w:t>
          </w:r>
          <w:r w:rsidRPr="00C07114">
            <w:rPr>
              <w:rFonts w:cs="Times New Roman"/>
              <w:noProof/>
              <w:szCs w:val="24"/>
            </w:rPr>
            <w:t xml:space="preserve">, “Deep contextualized word representations,” </w:t>
          </w:r>
          <w:r w:rsidRPr="00C07114">
            <w:rPr>
              <w:rFonts w:cs="Times New Roman"/>
              <w:i/>
              <w:iCs/>
              <w:noProof/>
              <w:szCs w:val="24"/>
            </w:rPr>
            <w:t>NAACL HLT 2018 - 2018 Conf. North Am. Chapter Assoc. Comput. Linguist. Hum. Lang. Technol. - Proc. Conf.</w:t>
          </w:r>
          <w:r w:rsidRPr="00C07114">
            <w:rPr>
              <w:rFonts w:cs="Times New Roman"/>
              <w:noProof/>
              <w:szCs w:val="24"/>
            </w:rPr>
            <w:t>, vol. 1, pp. 2227–2237, 2018, doi: 10.18653/v1/n18-1202.</w:t>
          </w:r>
        </w:p>
        <w:p w14:paraId="3D5541C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0]</w:t>
          </w:r>
          <w:r w:rsidRPr="00C07114">
            <w:rPr>
              <w:rFonts w:cs="Times New Roman"/>
              <w:noProof/>
              <w:szCs w:val="24"/>
            </w:rPr>
            <w:tab/>
            <w:t xml:space="preserve">J. Lee </w:t>
          </w:r>
          <w:r w:rsidRPr="00C07114">
            <w:rPr>
              <w:rFonts w:cs="Times New Roman"/>
              <w:i/>
              <w:iCs/>
              <w:noProof/>
              <w:szCs w:val="24"/>
            </w:rPr>
            <w:t>et al.</w:t>
          </w:r>
          <w:r w:rsidRPr="00C07114">
            <w:rPr>
              <w:rFonts w:cs="Times New Roman"/>
              <w:noProof/>
              <w:szCs w:val="24"/>
            </w:rPr>
            <w:t xml:space="preserve">, “BioBERT: A pre-trained biomedical language representation model for biomedical text mining,” </w:t>
          </w:r>
          <w:r w:rsidRPr="00C07114">
            <w:rPr>
              <w:rFonts w:cs="Times New Roman"/>
              <w:i/>
              <w:iCs/>
              <w:noProof/>
              <w:szCs w:val="24"/>
            </w:rPr>
            <w:t>Bioinformatics</w:t>
          </w:r>
          <w:r w:rsidRPr="00C07114">
            <w:rPr>
              <w:rFonts w:cs="Times New Roman"/>
              <w:noProof/>
              <w:szCs w:val="24"/>
            </w:rPr>
            <w:t>, vol. 36, no. 4, pp. 1234–1240, 2020, doi: 10.1093/bioinformatics/btz682.</w:t>
          </w:r>
        </w:p>
        <w:p w14:paraId="0AC969A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1]</w:t>
          </w:r>
          <w:r w:rsidRPr="00C07114">
            <w:rPr>
              <w:rFonts w:cs="Times New Roman"/>
              <w:noProof/>
              <w:szCs w:val="24"/>
            </w:rPr>
            <w:tab/>
            <w:t>“ChemProt corpus: BioCreative VI.” https://biocreative.bioinformatics.udel.edu/media/store/files/2017/ChemProt_Corpus.zip (accessed Mar. 08, 2021).</w:t>
          </w:r>
        </w:p>
        <w:p w14:paraId="6BE6F6E5" w14:textId="77777777" w:rsidR="00C07114" w:rsidRPr="00C07114" w:rsidRDefault="00C07114" w:rsidP="00C07114">
          <w:pPr>
            <w:widowControl w:val="0"/>
            <w:autoSpaceDE w:val="0"/>
            <w:autoSpaceDN w:val="0"/>
            <w:adjustRightInd w:val="0"/>
            <w:ind w:left="640" w:hanging="640"/>
            <w:rPr>
              <w:rFonts w:cs="Times New Roman"/>
              <w:noProof/>
            </w:rPr>
          </w:pPr>
          <w:r w:rsidRPr="00C07114">
            <w:rPr>
              <w:rFonts w:cs="Times New Roman"/>
              <w:noProof/>
              <w:szCs w:val="24"/>
            </w:rPr>
            <w:t>[42]</w:t>
          </w:r>
          <w:r w:rsidRPr="00C07114">
            <w:rPr>
              <w:rFonts w:cs="Times New Roman"/>
              <w:noProof/>
              <w:szCs w:val="24"/>
            </w:rPr>
            <w:tab/>
            <w:t>Kersten Döring, “Processing Information about Biomolecules with Text Mining and Machine Learning Approaches,” Albert-Ludwigs-Universität Freiburg im Breisgau, 2015.</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44"/>
      <w:footerReference w:type="default" r:id="rId45"/>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Dorer@bwedu.de" w:date="2021-02-23T14:52:00Z" w:initials="M">
    <w:p w14:paraId="088720C1" w14:textId="48CB16D4" w:rsidR="006E720D" w:rsidRDefault="006E720D">
      <w:pPr>
        <w:pStyle w:val="Kommentartext"/>
      </w:pPr>
      <w:r>
        <w:rPr>
          <w:rStyle w:val="Kommentarzeichen"/>
        </w:rPr>
        <w:annotationRef/>
      </w:r>
      <w:r>
        <w:rPr>
          <w:rStyle w:val="Kommentarzeichen"/>
        </w:rPr>
        <w:t>Oder ist Prüfer besser?</w:t>
      </w:r>
    </w:p>
  </w:comment>
  <w:comment w:id="20" w:author="Manuel.Dorer@bwedu.de" w:date="2021-02-23T14:52:00Z" w:initials="M">
    <w:p w14:paraId="0D8B04DD" w14:textId="77777777" w:rsidR="006E720D" w:rsidRDefault="006E720D">
      <w:pPr>
        <w:pStyle w:val="Kommentartext"/>
      </w:pPr>
      <w:r>
        <w:rPr>
          <w:rStyle w:val="Kommentarzeichen"/>
        </w:rPr>
        <w:annotationRef/>
      </w:r>
      <w:r>
        <w:t xml:space="preserve">Abstand /einrücken  innherhalb von standart festlegen </w:t>
      </w:r>
    </w:p>
    <w:p w14:paraId="2592C69C" w14:textId="52C93F37" w:rsidR="006E720D" w:rsidRDefault="006E720D">
      <w:pPr>
        <w:pStyle w:val="Kommentartext"/>
      </w:pPr>
    </w:p>
  </w:comment>
  <w:comment w:id="21" w:author="Manuel.Dorer@bwedu.de" w:date="2021-02-23T14:53:00Z" w:initials="M">
    <w:p w14:paraId="3D9CBC93" w14:textId="4BDB3D9F" w:rsidR="006E720D" w:rsidRDefault="006E720D">
      <w:pPr>
        <w:pStyle w:val="Kommentartext"/>
      </w:pPr>
      <w:r>
        <w:rPr>
          <w:rStyle w:val="Kommentarzeichen"/>
        </w:rPr>
        <w:annotationRef/>
      </w:r>
      <w:r>
        <w:t xml:space="preserve">Zitierstiel IEEE okay? </w:t>
      </w:r>
    </w:p>
  </w:comment>
  <w:comment w:id="26" w:author="Manuel.Dorer@bwedu.de" w:date="2021-02-23T11:47:00Z" w:initials="M">
    <w:p w14:paraId="011BE176" w14:textId="6034AB75" w:rsidR="006E720D" w:rsidRDefault="006E720D">
      <w:pPr>
        <w:pStyle w:val="Kommentartext"/>
      </w:pPr>
      <w:r>
        <w:rPr>
          <w:rStyle w:val="Kommentarzeichen"/>
        </w:rPr>
        <w:annotationRef/>
      </w:r>
      <w:r>
        <w:t xml:space="preserve">Oder lieber hier nochmal „Künstliche Intelligenz (KI)“ schreiben, da es eine Überschrift ist? </w:t>
      </w:r>
    </w:p>
  </w:comment>
  <w:comment w:id="28" w:author="Manuel.Dorer@bwedu.de" w:date="2021-02-25T17:08:00Z" w:initials="M">
    <w:p w14:paraId="012E13A2" w14:textId="7487605F" w:rsidR="006E720D" w:rsidRDefault="006E720D">
      <w:pPr>
        <w:pStyle w:val="Kommentartext"/>
      </w:pPr>
      <w:r>
        <w:rPr>
          <w:rStyle w:val="Kommentarzeichen"/>
        </w:rPr>
        <w:annotationRef/>
      </w:r>
      <w:r>
        <w:t xml:space="preserve">Quelle korrekt angeben </w:t>
      </w:r>
    </w:p>
  </w:comment>
  <w:comment w:id="33" w:author="Manuel Dorer" w:date="2021-02-26T11:59:00Z" w:initials="MD">
    <w:p w14:paraId="3A0C9232" w14:textId="2E024F96" w:rsidR="006E720D" w:rsidRDefault="006E720D">
      <w:pPr>
        <w:pStyle w:val="Kommentartext"/>
      </w:pPr>
      <w:r>
        <w:rPr>
          <w:rStyle w:val="Kommentarzeichen"/>
        </w:rPr>
        <w:annotationRef/>
      </w:r>
      <w:r>
        <w:t>Selber gemacht, nur iconquelle</w:t>
      </w:r>
    </w:p>
  </w:comment>
  <w:comment w:id="38" w:author="Manuel Dorer" w:date="2021-03-15T17:32:00Z" w:initials="MD">
    <w:p w14:paraId="7EF1F989" w14:textId="3A376E9C" w:rsidR="006E720D" w:rsidRDefault="006E720D">
      <w:pPr>
        <w:pStyle w:val="Kommentartext"/>
      </w:pPr>
      <w:r>
        <w:rPr>
          <w:rStyle w:val="Kommentarzeichen"/>
        </w:rPr>
        <w:annotationRef/>
      </w:r>
      <w:r>
        <w:t>Quelle wird noch angegeben</w:t>
      </w:r>
    </w:p>
  </w:comment>
  <w:comment w:id="40" w:author="Manuel.Dorer@bwedu.de" w:date="2021-02-25T23:51:00Z" w:initials="M">
    <w:p w14:paraId="02806338" w14:textId="7625F907" w:rsidR="006E720D" w:rsidRDefault="006E720D">
      <w:pPr>
        <w:pStyle w:val="Kommentartext"/>
      </w:pPr>
      <w:r>
        <w:rPr>
          <w:rStyle w:val="Kommentarzeichen"/>
        </w:rPr>
        <w:annotationRef/>
      </w:r>
      <w:r>
        <w:t xml:space="preserve">Quelle: allgemeines ML Paper </w:t>
      </w:r>
      <w:r>
        <w:sym w:font="Wingdings" w:char="F0E8"/>
      </w:r>
      <w:r>
        <w:t xml:space="preserve"> wird noch angegeben</w:t>
      </w:r>
    </w:p>
  </w:comment>
  <w:comment w:id="41" w:author="Manuel Dorer" w:date="2021-03-17T17:54:00Z" w:initials="MD">
    <w:p w14:paraId="0011F8FC" w14:textId="668AC497" w:rsidR="006E720D" w:rsidRDefault="006E720D">
      <w:pPr>
        <w:pStyle w:val="Kommentartext"/>
      </w:pPr>
      <w:r>
        <w:rPr>
          <w:rStyle w:val="Kommentarzeichen"/>
        </w:rPr>
        <w:annotationRef/>
      </w:r>
      <w:r>
        <w:t>Nochmal besser Formulierung überlegen</w:t>
      </w:r>
    </w:p>
  </w:comment>
  <w:comment w:id="48" w:author="Manuel Dorer" w:date="2021-03-03T21:06:00Z" w:initials="MD">
    <w:p w14:paraId="54612BCE" w14:textId="60F2CB08" w:rsidR="006E720D" w:rsidRDefault="006E720D">
      <w:pPr>
        <w:pStyle w:val="Kommentartext"/>
      </w:pPr>
      <w:r>
        <w:rPr>
          <w:rStyle w:val="Kommentarzeichen"/>
        </w:rPr>
        <w:annotationRef/>
      </w:r>
      <w:r>
        <w:t>ist binär für (0 oder 1) an der Stelle okay?</w:t>
      </w:r>
    </w:p>
  </w:comment>
  <w:comment w:id="69" w:author="Manuel Dorer" w:date="2021-03-17T16:57:00Z" w:initials="MD">
    <w:p w14:paraId="1AC3767D" w14:textId="441ACEC5" w:rsidR="006E720D" w:rsidRDefault="006E720D">
      <w:pPr>
        <w:pStyle w:val="Kommentartext"/>
      </w:pPr>
      <w:r>
        <w:rPr>
          <w:rStyle w:val="Kommentarzeichen"/>
        </w:rPr>
        <w:annotationRef/>
      </w:r>
      <w:r>
        <w:t>Wahrscheinlich ganz rausnehmen</w:t>
      </w:r>
    </w:p>
  </w:comment>
  <w:comment w:id="79" w:author="Manuel Dorer" w:date="2021-03-14T00:17:00Z" w:initials="MD">
    <w:p w14:paraId="19D264C5" w14:textId="7746E3F7" w:rsidR="006E720D" w:rsidRDefault="006E720D">
      <w:pPr>
        <w:pStyle w:val="Kommentartext"/>
      </w:pPr>
      <w:r>
        <w:rPr>
          <w:rStyle w:val="Kommentarzeichen"/>
        </w:rPr>
        <w:annotationRef/>
      </w:r>
      <w:r>
        <w:t>Oder besser: Methoden und Datensätze ?</w:t>
      </w:r>
    </w:p>
  </w:comment>
  <w:comment w:id="111" w:author="Manuel Dorer" w:date="2021-03-17T23:35:00Z" w:initials="MD">
    <w:p w14:paraId="3CC1DAFA" w14:textId="156B01FA" w:rsidR="006E720D" w:rsidRDefault="006E720D">
      <w:pPr>
        <w:pStyle w:val="Kommentartext"/>
      </w:pPr>
      <w:r>
        <w:rPr>
          <w:rStyle w:val="Kommentarzeichen"/>
        </w:rPr>
        <w:annotationRef/>
      </w:r>
      <w:r>
        <w:t>Vlt aus überschriften in 3.3 jewils das 10fachkv raus machen?</w:t>
      </w:r>
    </w:p>
  </w:comment>
  <w:comment w:id="112" w:author="Manuel Dorer" w:date="2021-03-18T16:13:00Z" w:initials="MD">
    <w:p w14:paraId="6DDB6534" w14:textId="504529D3" w:rsidR="004D11FD" w:rsidRDefault="004D11FD">
      <w:pPr>
        <w:pStyle w:val="Kommentartext"/>
      </w:pPr>
      <w:r>
        <w:rPr>
          <w:rStyle w:val="Kommentarzeichen"/>
        </w:rPr>
        <w:annotationRef/>
      </w:r>
      <w:r>
        <w:t>Vlt grenzwerte angeben</w:t>
      </w:r>
    </w:p>
  </w:comment>
  <w:comment w:id="113" w:author="Manuel Dorer" w:date="2021-03-18T17:38:00Z" w:initials="MD">
    <w:p w14:paraId="0EDEB106" w14:textId="2936421C" w:rsidR="003B68D4" w:rsidRDefault="003B68D4">
      <w:pPr>
        <w:pStyle w:val="Kommentartext"/>
      </w:pPr>
      <w:r>
        <w:rPr>
          <w:rStyle w:val="Kommentarzeichen"/>
        </w:rPr>
        <w:annotationRef/>
      </w:r>
      <w:r>
        <w:t>Etwas größer wichtig</w:t>
      </w:r>
    </w:p>
  </w:comment>
  <w:comment w:id="117" w:author="Manuel Dorer" w:date="2021-03-17T23:29:00Z" w:initials="MD">
    <w:p w14:paraId="13AFEB92" w14:textId="77777777" w:rsidR="006E720D" w:rsidRDefault="006E720D" w:rsidP="002732BC">
      <w:r>
        <w:rPr>
          <w:rFonts w:ascii="Liberation Serif" w:eastAsia="DejaVu Sans" w:hAnsi="Liberation Serif" w:cs="DejaVu Sans"/>
          <w:sz w:val="24"/>
          <w:szCs w:val="24"/>
          <w:lang w:val="en-US" w:bidi="en-US"/>
        </w:rPr>
        <w:t xml:space="preserve">ordner nachgucken und nachtragen </w:t>
      </w:r>
    </w:p>
  </w:comment>
  <w:comment w:id="118" w:author="Manuel Dorer" w:date="2021-03-17T23:29:00Z" w:initials="MD">
    <w:p w14:paraId="5BE955D7" w14:textId="34720B24" w:rsidR="006E720D" w:rsidRDefault="006E720D">
      <w:pPr>
        <w:pStyle w:val="Kommentartext"/>
      </w:pPr>
      <w:r>
        <w:rPr>
          <w:rStyle w:val="Kommentarzeichen"/>
        </w:rPr>
        <w:annotationRef/>
      </w:r>
      <w:r>
        <w:t xml:space="preserve">ordner nachgucken und nachtragen </w:t>
      </w:r>
    </w:p>
  </w:comment>
  <w:comment w:id="126" w:author="Manuel Dorer" w:date="2021-03-01T12:49:00Z" w:initials="MD">
    <w:p w14:paraId="4CFE604A" w14:textId="19519139" w:rsidR="006E720D" w:rsidRDefault="006E720D">
      <w:pPr>
        <w:pStyle w:val="Kommentartext"/>
      </w:pPr>
      <w:r>
        <w:rPr>
          <w:rStyle w:val="Kommentarzeichen"/>
        </w:rPr>
        <w:annotationRef/>
      </w:r>
      <w:r>
        <w:t>inwiefern cv für vergleich taugt</w:t>
      </w:r>
    </w:p>
  </w:comment>
  <w:comment w:id="129" w:author="Manuel Dorer" w:date="2021-03-12T15:35:00Z" w:initials="MD">
    <w:p w14:paraId="244EA73B" w14:textId="77777777" w:rsidR="006E720D" w:rsidRDefault="006E720D" w:rsidP="00234A91">
      <w:pPr>
        <w:pStyle w:val="Kommentartext"/>
      </w:pPr>
      <w:r>
        <w:rPr>
          <w:rStyle w:val="Kommentarzeichen"/>
        </w:rPr>
        <w:annotationRef/>
      </w:r>
      <w:r>
        <w:t>Einarbeiten oder vlt in abstract</w:t>
      </w:r>
    </w:p>
    <w:p w14:paraId="787252D4" w14:textId="77777777" w:rsidR="006E720D" w:rsidRDefault="006E720D" w:rsidP="00234A91">
      <w:pPr>
        <w:pStyle w:val="Kommentartext"/>
      </w:pPr>
    </w:p>
    <w:p w14:paraId="54E08B65" w14:textId="77777777" w:rsidR="006E720D" w:rsidRDefault="006E720D" w:rsidP="00234A91">
      <w:pPr>
        <w:pStyle w:val="Kommentartext"/>
      </w:pPr>
      <w:r>
        <w:t xml:space="preserve"> (die ersten zeiles des papers)</w:t>
      </w:r>
    </w:p>
  </w:comment>
  <w:comment w:id="134" w:author="Manuel Dorer" w:date="2021-03-15T17:09:00Z" w:initials="MD">
    <w:p w14:paraId="2672E676" w14:textId="52D03940" w:rsidR="006E720D" w:rsidRDefault="006E720D">
      <w:pPr>
        <w:pStyle w:val="Kommentartext"/>
      </w:pPr>
      <w:r>
        <w:rPr>
          <w:rStyle w:val="Kommentarzeichen"/>
        </w:rPr>
        <w:annotationRef/>
      </w:r>
      <w:r>
        <w:t>schauen dass nur die wichtigen infos da sind und bei websites keine tit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8720C1" w15:done="0"/>
  <w15:commentEx w15:paraId="2592C69C" w15:done="0"/>
  <w15:commentEx w15:paraId="3D9CBC93" w15:done="0"/>
  <w15:commentEx w15:paraId="011BE176" w15:done="0"/>
  <w15:commentEx w15:paraId="012E13A2" w15:done="0"/>
  <w15:commentEx w15:paraId="3A0C9232" w15:done="0"/>
  <w15:commentEx w15:paraId="7EF1F989" w15:done="0"/>
  <w15:commentEx w15:paraId="02806338" w15:done="0"/>
  <w15:commentEx w15:paraId="0011F8FC" w15:done="0"/>
  <w15:commentEx w15:paraId="54612BCE" w15:done="0"/>
  <w15:commentEx w15:paraId="1AC3767D" w15:done="0"/>
  <w15:commentEx w15:paraId="19D264C5" w15:done="0"/>
  <w15:commentEx w15:paraId="3CC1DAFA" w15:done="0"/>
  <w15:commentEx w15:paraId="6DDB6534" w15:done="0"/>
  <w15:commentEx w15:paraId="0EDEB106" w15:done="0"/>
  <w15:commentEx w15:paraId="13AFEB92" w15:done="0"/>
  <w15:commentEx w15:paraId="5BE955D7" w15:done="0"/>
  <w15:commentEx w15:paraId="4CFE604A" w15:done="0"/>
  <w15:commentEx w15:paraId="54E08B65" w15:done="0"/>
  <w15:commentEx w15:paraId="2672E6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9519" w16cex:dateUtc="2021-02-23T13:52:00Z"/>
  <w16cex:commentExtensible w16cex:durableId="23DF953E" w16cex:dateUtc="2021-02-23T13:52:00Z"/>
  <w16cex:commentExtensible w16cex:durableId="23DF9584" w16cex:dateUtc="2021-02-23T13:53:00Z"/>
  <w16cex:commentExtensible w16cex:durableId="23DF69EF" w16cex:dateUtc="2021-02-23T10:47:00Z"/>
  <w16cex:commentExtensible w16cex:durableId="23E257F6" w16cex:dateUtc="2021-02-25T16:08:00Z"/>
  <w16cex:commentExtensible w16cex:durableId="23E36104" w16cex:dateUtc="2021-02-26T10:59:00Z"/>
  <w16cex:commentExtensible w16cex:durableId="23FA1891" w16cex:dateUtc="2021-03-15T16:32:00Z"/>
  <w16cex:commentExtensible w16cex:durableId="23E2B69C" w16cex:dateUtc="2021-02-25T22:51:00Z"/>
  <w16cex:commentExtensible w16cex:durableId="23FCC0BF" w16cex:dateUtc="2021-03-17T16:54:00Z"/>
  <w16cex:commentExtensible w16cex:durableId="23EA78C9" w16cex:dateUtc="2021-03-03T20:06:00Z"/>
  <w16cex:commentExtensible w16cex:durableId="23FCB364" w16cex:dateUtc="2021-03-17T15:57:00Z"/>
  <w16cex:commentExtensible w16cex:durableId="23F7D47E" w16cex:dateUtc="2021-03-13T23:17:00Z"/>
  <w16cex:commentExtensible w16cex:durableId="23FD10A4" w16cex:dateUtc="2021-03-17T22:35:00Z"/>
  <w16cex:commentExtensible w16cex:durableId="23FDFA98" w16cex:dateUtc="2021-03-18T15:13:00Z"/>
  <w16cex:commentExtensible w16cex:durableId="23FE0EA8" w16cex:dateUtc="2021-03-18T16:38:00Z"/>
  <w16cex:commentExtensible w16cex:durableId="23FD0F5F" w16cex:dateUtc="2021-03-17T22:29:00Z"/>
  <w16cex:commentExtensible w16cex:durableId="23E76154" w16cex:dateUtc="2021-03-01T11:49:00Z"/>
  <w16cex:commentExtensible w16cex:durableId="23F608C8" w16cex:dateUtc="2021-03-12T14:35:00Z"/>
  <w16cex:commentExtensible w16cex:durableId="23FA1338" w16cex:dateUtc="2021-03-15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720C1" w16cid:durableId="23DF9519"/>
  <w16cid:commentId w16cid:paraId="2592C69C" w16cid:durableId="23DF953E"/>
  <w16cid:commentId w16cid:paraId="3D9CBC93" w16cid:durableId="23DF9584"/>
  <w16cid:commentId w16cid:paraId="011BE176" w16cid:durableId="23DF69EF"/>
  <w16cid:commentId w16cid:paraId="012E13A2" w16cid:durableId="23E257F6"/>
  <w16cid:commentId w16cid:paraId="3A0C9232" w16cid:durableId="23E36104"/>
  <w16cid:commentId w16cid:paraId="7EF1F989" w16cid:durableId="23FA1891"/>
  <w16cid:commentId w16cid:paraId="02806338" w16cid:durableId="23E2B69C"/>
  <w16cid:commentId w16cid:paraId="0011F8FC" w16cid:durableId="23FCC0BF"/>
  <w16cid:commentId w16cid:paraId="54612BCE" w16cid:durableId="23EA78C9"/>
  <w16cid:commentId w16cid:paraId="1AC3767D" w16cid:durableId="23FCB364"/>
  <w16cid:commentId w16cid:paraId="19D264C5" w16cid:durableId="23F7D47E"/>
  <w16cid:commentId w16cid:paraId="3CC1DAFA" w16cid:durableId="23FD10A4"/>
  <w16cid:commentId w16cid:paraId="6DDB6534" w16cid:durableId="23FDFA98"/>
  <w16cid:commentId w16cid:paraId="0EDEB106" w16cid:durableId="23FE0EA8"/>
  <w16cid:commentId w16cid:paraId="13AFEB92" w16cid:durableId="23FDEF5F"/>
  <w16cid:commentId w16cid:paraId="5BE955D7" w16cid:durableId="23FD0F5F"/>
  <w16cid:commentId w16cid:paraId="4CFE604A" w16cid:durableId="23E76154"/>
  <w16cid:commentId w16cid:paraId="54E08B65" w16cid:durableId="23F608C8"/>
  <w16cid:commentId w16cid:paraId="2672E676" w16cid:durableId="23FA13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039604" w14:textId="77777777" w:rsidR="00FD43E0" w:rsidRDefault="00FD43E0" w:rsidP="00D4444C">
      <w:pPr>
        <w:spacing w:after="0" w:line="240" w:lineRule="auto"/>
      </w:pPr>
      <w:r>
        <w:separator/>
      </w:r>
    </w:p>
    <w:p w14:paraId="149EED06" w14:textId="77777777" w:rsidR="00FD43E0" w:rsidRDefault="00FD43E0"/>
  </w:endnote>
  <w:endnote w:type="continuationSeparator" w:id="0">
    <w:p w14:paraId="4F0BCBFE" w14:textId="77777777" w:rsidR="00FD43E0" w:rsidRDefault="00FD43E0" w:rsidP="00D4444C">
      <w:pPr>
        <w:spacing w:after="0" w:line="240" w:lineRule="auto"/>
      </w:pPr>
      <w:r>
        <w:continuationSeparator/>
      </w:r>
    </w:p>
    <w:p w14:paraId="129DAE83" w14:textId="77777777" w:rsidR="00FD43E0" w:rsidRDefault="00FD43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20B0603030804020204"/>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6E720D" w:rsidRDefault="006E720D">
    <w:pPr>
      <w:pStyle w:val="Fuzeile"/>
    </w:pPr>
  </w:p>
  <w:p w14:paraId="7E771D9E" w14:textId="77777777" w:rsidR="006E720D" w:rsidRDefault="006E720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5D18DDB4" w:rsidR="006E720D" w:rsidRDefault="006E720D" w:rsidP="00BF1450">
    <w:r>
      <w:tab/>
    </w:r>
    <w:r>
      <w:tab/>
    </w:r>
    <w:r>
      <w:tab/>
    </w:r>
    <w:r>
      <w:tab/>
    </w:r>
    <w:r>
      <w:tab/>
    </w:r>
    <w:r>
      <w:tab/>
    </w:r>
    <w:r>
      <w:tab/>
    </w:r>
    <w:r>
      <w:tab/>
    </w:r>
    <w:r>
      <w:tab/>
    </w:r>
    <w:r>
      <w:tab/>
    </w:r>
    <w:r>
      <w:tab/>
    </w:r>
    <w:r>
      <w:tab/>
    </w:r>
    <w:r>
      <w:fldChar w:fldCharType="begin"/>
    </w:r>
    <w:r>
      <w:instrText xml:space="preserve"> PAGE  \* roman  \* MERGEFORMAT </w:instrText>
    </w:r>
    <w:r>
      <w:fldChar w:fldCharType="separate"/>
    </w:r>
    <w:r>
      <w:rPr>
        <w:noProof/>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EndPr/>
    <w:sdtContent>
      <w:p w14:paraId="5ACE6E79" w14:textId="77777777" w:rsidR="006E720D" w:rsidRDefault="006E720D">
        <w:pPr>
          <w:pStyle w:val="Fuzeile"/>
          <w:jc w:val="right"/>
        </w:pPr>
        <w:r>
          <w:fldChar w:fldCharType="begin"/>
        </w:r>
        <w:r>
          <w:instrText>PAGE   \* MERGEFORMAT</w:instrText>
        </w:r>
        <w:r>
          <w:fldChar w:fldCharType="separate"/>
        </w:r>
        <w:r>
          <w:t>2</w:t>
        </w:r>
        <w:r>
          <w:fldChar w:fldCharType="end"/>
        </w:r>
      </w:p>
    </w:sdtContent>
  </w:sdt>
  <w:p w14:paraId="3C710607" w14:textId="77777777" w:rsidR="006E720D" w:rsidRPr="00E167D9" w:rsidRDefault="006E720D" w:rsidP="00E167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77898" w14:textId="043D0FEA" w:rsidR="006E720D" w:rsidRDefault="006E720D"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5E3062" w14:textId="77777777" w:rsidR="00FD43E0" w:rsidRDefault="00FD43E0" w:rsidP="00D4444C">
      <w:pPr>
        <w:spacing w:after="0" w:line="240" w:lineRule="auto"/>
      </w:pPr>
      <w:r>
        <w:separator/>
      </w:r>
    </w:p>
    <w:p w14:paraId="2872F5EC" w14:textId="77777777" w:rsidR="00FD43E0" w:rsidRDefault="00FD43E0"/>
  </w:footnote>
  <w:footnote w:type="continuationSeparator" w:id="0">
    <w:p w14:paraId="0BA462BD" w14:textId="77777777" w:rsidR="00FD43E0" w:rsidRDefault="00FD43E0" w:rsidP="00D4444C">
      <w:pPr>
        <w:spacing w:after="0" w:line="240" w:lineRule="auto"/>
      </w:pPr>
      <w:r>
        <w:continuationSeparator/>
      </w:r>
    </w:p>
    <w:p w14:paraId="3C6CA947" w14:textId="77777777" w:rsidR="00FD43E0" w:rsidRDefault="00FD43E0"/>
  </w:footnote>
  <w:footnote w:id="1">
    <w:p w14:paraId="0587C160" w14:textId="71C8268B" w:rsidR="006E720D" w:rsidRDefault="006E720D">
      <w:pPr>
        <w:pStyle w:val="Funotentext"/>
      </w:pPr>
      <w:r>
        <w:rPr>
          <w:rStyle w:val="Funotenzeichen"/>
        </w:rPr>
        <w:footnoteRef/>
      </w:r>
      <w:r>
        <w:t xml:space="preserve"> Zuerst wurde in einer VirtualBox unter Windows 10 begonnen, dann mittels einer neuen SSD ein </w:t>
      </w:r>
      <w:r w:rsidRPr="000D1B04">
        <w:t>Dual</w:t>
      </w:r>
      <w:r>
        <w:noBreakHyphen/>
      </w:r>
      <w:r w:rsidRPr="000D1B04">
        <w:t>Boot</w:t>
      </w:r>
      <w:r>
        <w:noBreakHyphen/>
        <w:t>System mit Ubuntu eingerichtet.</w:t>
      </w:r>
    </w:p>
  </w:footnote>
  <w:footnote w:id="2">
    <w:p w14:paraId="56D385E9" w14:textId="7FBDCD2E" w:rsidR="006E720D" w:rsidRDefault="006E720D">
      <w:pPr>
        <w:pStyle w:val="Funotentext"/>
      </w:pPr>
      <w:r>
        <w:rPr>
          <w:rStyle w:val="Funotenzeichen"/>
        </w:rPr>
        <w:footnoteRef/>
      </w:r>
      <w:r>
        <w:t xml:space="preserve"> </w:t>
      </w:r>
      <w:r w:rsidRPr="001401B7">
        <w:t>https://github.com/dmis-lab/biobert</w:t>
      </w:r>
    </w:p>
  </w:footnote>
  <w:footnote w:id="3">
    <w:p w14:paraId="6AA17E24" w14:textId="3348346A" w:rsidR="006E720D" w:rsidRDefault="006E720D" w:rsidP="00F91D3B">
      <w:pPr>
        <w:pStyle w:val="Funotentext"/>
      </w:pPr>
      <w:r>
        <w:rPr>
          <w:rStyle w:val="Funotenzeichen"/>
        </w:rPr>
        <w:footnoteRef/>
      </w:r>
      <w:r>
        <w:t xml:space="preserve"> </w:t>
      </w:r>
      <w:bookmarkStart w:id="84" w:name="_Hlk66582476"/>
      <w:r w:rsidRPr="00AD789F">
        <w:t>https://github.com/mmmddd98/ba_git</w:t>
      </w:r>
      <w:bookmarkEnd w:id="84"/>
    </w:p>
  </w:footnote>
  <w:footnote w:id="4">
    <w:p w14:paraId="6A715870" w14:textId="4323E3DD" w:rsidR="006E720D" w:rsidRDefault="006E720D">
      <w:pPr>
        <w:pStyle w:val="Funotentext"/>
      </w:pPr>
      <w:r>
        <w:rPr>
          <w:rStyle w:val="Funotenzeichen"/>
        </w:rPr>
        <w:footnoteRef/>
      </w:r>
      <w:r>
        <w:t xml:space="preserve"> </w:t>
      </w:r>
      <w:r w:rsidRPr="00F02A9A">
        <w:t>https://github.com/dmis-lab/biobert-pytor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6E720D" w:rsidRDefault="006E720D">
    <w:pPr>
      <w:pStyle w:val="Kopfzeile"/>
    </w:pPr>
  </w:p>
  <w:p w14:paraId="0A9512F0" w14:textId="77777777" w:rsidR="006E720D" w:rsidRDefault="006E720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0E008756" w:rsidR="006E720D" w:rsidRPr="002355F0" w:rsidRDefault="006E720D" w:rsidP="002355F0">
    <w:pPr>
      <w:pStyle w:val="Kopfzeile"/>
    </w:pPr>
    <w:r w:rsidRPr="003F79A7">
      <w:tab/>
    </w:r>
    <w:r w:rsidRPr="003F79A7">
      <w:tab/>
    </w:r>
    <w:r w:rsidRPr="003F79A7">
      <w:tab/>
    </w:r>
    <w:fldSimple w:instr=" STYLEREF  &quot;Überschrift 1&quot;  \* MERGEFORMAT ">
      <w:r w:rsidR="003B68D4">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6E720D" w:rsidRDefault="006E720D">
    <w:pPr>
      <w:pStyle w:val="Kopfzeile"/>
    </w:pPr>
    <w:r>
      <w:tab/>
    </w:r>
    <w:r>
      <w:tab/>
    </w:r>
    <w:r>
      <w:tab/>
      <w:t>Inhaltsverzeichnis</w:t>
    </w:r>
  </w:p>
  <w:p w14:paraId="23A1DEA5" w14:textId="77777777" w:rsidR="006E720D" w:rsidRPr="00CB5DE2" w:rsidRDefault="006E720D" w:rsidP="00754ABE">
    <w:pPr>
      <w:tabs>
        <w:tab w:val="left" w:pos="708"/>
        <w:tab w:val="left" w:pos="2469"/>
        <w:tab w:val="left" w:pos="620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B7B58" w14:textId="4B1630F7" w:rsidR="006E720D" w:rsidRPr="002355F0" w:rsidRDefault="006E720D" w:rsidP="002355F0">
    <w:pPr>
      <w:pStyle w:val="Kopfzeile"/>
    </w:pPr>
    <w:r w:rsidRPr="003F79A7">
      <w:tab/>
    </w:r>
    <w:r w:rsidRPr="003F79A7">
      <w:tab/>
    </w:r>
    <w:r w:rsidRPr="003F79A7">
      <w:tab/>
    </w:r>
    <w:fldSimple w:instr=" STYLEREF  &quot;Überschrift 1&quot;  \* MERGEFORMAT ">
      <w:r w:rsidR="005A50F9">
        <w:rPr>
          <w:noProof/>
        </w:rPr>
        <w:t>Material und Methoden</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96539"/>
    <w:multiLevelType w:val="hybridMultilevel"/>
    <w:tmpl w:val="8BE8C584"/>
    <w:lvl w:ilvl="0" w:tplc="28D03856">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C1042D"/>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16806E2C"/>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6"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F0A11"/>
    <w:multiLevelType w:val="hybridMultilevel"/>
    <w:tmpl w:val="209A178C"/>
    <w:lvl w:ilvl="0" w:tplc="DA1012E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4C0CE2"/>
    <w:multiLevelType w:val="hybridMultilevel"/>
    <w:tmpl w:val="D30629A6"/>
    <w:lvl w:ilvl="0" w:tplc="3DE2599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02C4913"/>
    <w:multiLevelType w:val="hybridMultilevel"/>
    <w:tmpl w:val="3746DC06"/>
    <w:lvl w:ilvl="0" w:tplc="48CE9F2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0F63F9"/>
    <w:multiLevelType w:val="hybridMultilevel"/>
    <w:tmpl w:val="6D5C002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A6A2484"/>
    <w:multiLevelType w:val="hybridMultilevel"/>
    <w:tmpl w:val="F84AC044"/>
    <w:lvl w:ilvl="0" w:tplc="AFA28A3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7DE4317"/>
    <w:multiLevelType w:val="hybridMultilevel"/>
    <w:tmpl w:val="677681AA"/>
    <w:lvl w:ilvl="0" w:tplc="42D8BC10">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18435E"/>
    <w:multiLevelType w:val="hybridMultilevel"/>
    <w:tmpl w:val="0BFE59D8"/>
    <w:lvl w:ilvl="0" w:tplc="34C490F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5B816BE"/>
    <w:multiLevelType w:val="hybridMultilevel"/>
    <w:tmpl w:val="7C7E8878"/>
    <w:lvl w:ilvl="0" w:tplc="B9A0A4D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AC27451"/>
    <w:multiLevelType w:val="hybridMultilevel"/>
    <w:tmpl w:val="8BB2A1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D837F25"/>
    <w:multiLevelType w:val="hybridMultilevel"/>
    <w:tmpl w:val="5C0A8900"/>
    <w:lvl w:ilvl="0" w:tplc="E9EA37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4CB6DE5"/>
    <w:multiLevelType w:val="hybridMultilevel"/>
    <w:tmpl w:val="56464B2E"/>
    <w:lvl w:ilvl="0" w:tplc="77D24A8C">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74C622D"/>
    <w:multiLevelType w:val="hybridMultilevel"/>
    <w:tmpl w:val="B00659E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9E50C28"/>
    <w:multiLevelType w:val="hybridMultilevel"/>
    <w:tmpl w:val="790C2A46"/>
    <w:lvl w:ilvl="0" w:tplc="37E00D9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20"/>
  </w:num>
  <w:num w:numId="3">
    <w:abstractNumId w:val="4"/>
  </w:num>
  <w:num w:numId="4">
    <w:abstractNumId w:val="0"/>
  </w:num>
  <w:num w:numId="5">
    <w:abstractNumId w:val="11"/>
  </w:num>
  <w:num w:numId="6">
    <w:abstractNumId w:val="17"/>
  </w:num>
  <w:num w:numId="7">
    <w:abstractNumId w:val="3"/>
  </w:num>
  <w:num w:numId="8">
    <w:abstractNumId w:val="16"/>
  </w:num>
  <w:num w:numId="9">
    <w:abstractNumId w:val="15"/>
  </w:num>
  <w:num w:numId="10">
    <w:abstractNumId w:val="9"/>
  </w:num>
  <w:num w:numId="11">
    <w:abstractNumId w:val="7"/>
  </w:num>
  <w:num w:numId="12">
    <w:abstractNumId w:val="10"/>
  </w:num>
  <w:num w:numId="13">
    <w:abstractNumId w:val="8"/>
  </w:num>
  <w:num w:numId="14">
    <w:abstractNumId w:val="18"/>
  </w:num>
  <w:num w:numId="15">
    <w:abstractNumId w:val="13"/>
  </w:num>
  <w:num w:numId="16">
    <w:abstractNumId w:val="25"/>
  </w:num>
  <w:num w:numId="17">
    <w:abstractNumId w:val="19"/>
  </w:num>
  <w:num w:numId="18">
    <w:abstractNumId w:val="22"/>
  </w:num>
  <w:num w:numId="19">
    <w:abstractNumId w:val="14"/>
  </w:num>
  <w:num w:numId="20">
    <w:abstractNumId w:val="1"/>
  </w:num>
  <w:num w:numId="21">
    <w:abstractNumId w:val="12"/>
  </w:num>
  <w:num w:numId="22">
    <w:abstractNumId w:val="21"/>
  </w:num>
  <w:num w:numId="23">
    <w:abstractNumId w:val="24"/>
  </w:num>
  <w:num w:numId="24">
    <w:abstractNumId w:val="5"/>
  </w:num>
  <w:num w:numId="25">
    <w:abstractNumId w:val="2"/>
  </w:num>
  <w:num w:numId="26">
    <w:abstractNumId w:val="2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Dorer@bwedu.de">
    <w15:presenceInfo w15:providerId="None" w15:userId="Manuel.Dorer@bwedu.de"/>
  </w15:person>
  <w15:person w15:author="Manuel Dorer">
    <w15:presenceInfo w15:providerId="None" w15:userId="Manuel Do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109B"/>
    <w:rsid w:val="0000251A"/>
    <w:rsid w:val="00002AE1"/>
    <w:rsid w:val="00002C94"/>
    <w:rsid w:val="00002E48"/>
    <w:rsid w:val="00002EE2"/>
    <w:rsid w:val="00003610"/>
    <w:rsid w:val="00004EA4"/>
    <w:rsid w:val="00005C88"/>
    <w:rsid w:val="00005CB3"/>
    <w:rsid w:val="000066B1"/>
    <w:rsid w:val="00007A06"/>
    <w:rsid w:val="0001042F"/>
    <w:rsid w:val="00010D81"/>
    <w:rsid w:val="00011893"/>
    <w:rsid w:val="00011EFD"/>
    <w:rsid w:val="00012527"/>
    <w:rsid w:val="00012DD9"/>
    <w:rsid w:val="000146DF"/>
    <w:rsid w:val="00014AEC"/>
    <w:rsid w:val="00014C98"/>
    <w:rsid w:val="00014E64"/>
    <w:rsid w:val="00016FE0"/>
    <w:rsid w:val="000171A0"/>
    <w:rsid w:val="00017622"/>
    <w:rsid w:val="0002001F"/>
    <w:rsid w:val="00020A7C"/>
    <w:rsid w:val="00021022"/>
    <w:rsid w:val="00022435"/>
    <w:rsid w:val="00022CD1"/>
    <w:rsid w:val="00023D88"/>
    <w:rsid w:val="000244C2"/>
    <w:rsid w:val="000244D4"/>
    <w:rsid w:val="00026FAA"/>
    <w:rsid w:val="000270F0"/>
    <w:rsid w:val="00032087"/>
    <w:rsid w:val="00035EEE"/>
    <w:rsid w:val="00036218"/>
    <w:rsid w:val="00036F77"/>
    <w:rsid w:val="000371B6"/>
    <w:rsid w:val="00037B97"/>
    <w:rsid w:val="0004021E"/>
    <w:rsid w:val="00040645"/>
    <w:rsid w:val="00040D75"/>
    <w:rsid w:val="00040E31"/>
    <w:rsid w:val="00041D6B"/>
    <w:rsid w:val="00044227"/>
    <w:rsid w:val="000445F7"/>
    <w:rsid w:val="0004516A"/>
    <w:rsid w:val="000472E8"/>
    <w:rsid w:val="00047DE6"/>
    <w:rsid w:val="00052112"/>
    <w:rsid w:val="0005298B"/>
    <w:rsid w:val="000538A3"/>
    <w:rsid w:val="000543E6"/>
    <w:rsid w:val="00054CD6"/>
    <w:rsid w:val="00054FDB"/>
    <w:rsid w:val="000557EE"/>
    <w:rsid w:val="000558AF"/>
    <w:rsid w:val="000571A2"/>
    <w:rsid w:val="00057EA0"/>
    <w:rsid w:val="00060914"/>
    <w:rsid w:val="0006350B"/>
    <w:rsid w:val="000641E5"/>
    <w:rsid w:val="00065428"/>
    <w:rsid w:val="000665AE"/>
    <w:rsid w:val="00066DCE"/>
    <w:rsid w:val="0006719D"/>
    <w:rsid w:val="00067AD7"/>
    <w:rsid w:val="00070311"/>
    <w:rsid w:val="000714CD"/>
    <w:rsid w:val="000739E7"/>
    <w:rsid w:val="0007567C"/>
    <w:rsid w:val="00076BD1"/>
    <w:rsid w:val="00077044"/>
    <w:rsid w:val="00080315"/>
    <w:rsid w:val="0008212E"/>
    <w:rsid w:val="00083260"/>
    <w:rsid w:val="00083720"/>
    <w:rsid w:val="00083FB7"/>
    <w:rsid w:val="0008424A"/>
    <w:rsid w:val="00084451"/>
    <w:rsid w:val="000848C0"/>
    <w:rsid w:val="00086DE8"/>
    <w:rsid w:val="000876C1"/>
    <w:rsid w:val="0008776E"/>
    <w:rsid w:val="0009006A"/>
    <w:rsid w:val="0009022B"/>
    <w:rsid w:val="00090F9F"/>
    <w:rsid w:val="0009295B"/>
    <w:rsid w:val="00092A69"/>
    <w:rsid w:val="00092C86"/>
    <w:rsid w:val="00094A0D"/>
    <w:rsid w:val="00095355"/>
    <w:rsid w:val="0009581F"/>
    <w:rsid w:val="00095943"/>
    <w:rsid w:val="00097332"/>
    <w:rsid w:val="000975A4"/>
    <w:rsid w:val="000A0661"/>
    <w:rsid w:val="000A0DFE"/>
    <w:rsid w:val="000A18DB"/>
    <w:rsid w:val="000A1FD0"/>
    <w:rsid w:val="000A3DC3"/>
    <w:rsid w:val="000A53A3"/>
    <w:rsid w:val="000A5729"/>
    <w:rsid w:val="000A5DF0"/>
    <w:rsid w:val="000A6647"/>
    <w:rsid w:val="000A66AF"/>
    <w:rsid w:val="000A6841"/>
    <w:rsid w:val="000A6DBB"/>
    <w:rsid w:val="000B04C1"/>
    <w:rsid w:val="000B12A9"/>
    <w:rsid w:val="000B23CE"/>
    <w:rsid w:val="000B2511"/>
    <w:rsid w:val="000B2AA1"/>
    <w:rsid w:val="000B3E61"/>
    <w:rsid w:val="000B4C80"/>
    <w:rsid w:val="000B603E"/>
    <w:rsid w:val="000B6523"/>
    <w:rsid w:val="000C014E"/>
    <w:rsid w:val="000C08A6"/>
    <w:rsid w:val="000C1E00"/>
    <w:rsid w:val="000C1E91"/>
    <w:rsid w:val="000C21AD"/>
    <w:rsid w:val="000C3696"/>
    <w:rsid w:val="000C3BC0"/>
    <w:rsid w:val="000C4D10"/>
    <w:rsid w:val="000C55C0"/>
    <w:rsid w:val="000C5FDE"/>
    <w:rsid w:val="000C6078"/>
    <w:rsid w:val="000C6D8C"/>
    <w:rsid w:val="000C7249"/>
    <w:rsid w:val="000C7CB5"/>
    <w:rsid w:val="000C7E3C"/>
    <w:rsid w:val="000D08B2"/>
    <w:rsid w:val="000D1B04"/>
    <w:rsid w:val="000D1E45"/>
    <w:rsid w:val="000D268F"/>
    <w:rsid w:val="000D3ACA"/>
    <w:rsid w:val="000D4D94"/>
    <w:rsid w:val="000D7548"/>
    <w:rsid w:val="000E1BBD"/>
    <w:rsid w:val="000E2835"/>
    <w:rsid w:val="000E2898"/>
    <w:rsid w:val="000E36F8"/>
    <w:rsid w:val="000E376F"/>
    <w:rsid w:val="000E41A0"/>
    <w:rsid w:val="000E5845"/>
    <w:rsid w:val="000E60E5"/>
    <w:rsid w:val="000E7B5E"/>
    <w:rsid w:val="000F2D2C"/>
    <w:rsid w:val="000F2DF7"/>
    <w:rsid w:val="000F34F1"/>
    <w:rsid w:val="000F3667"/>
    <w:rsid w:val="000F5703"/>
    <w:rsid w:val="000F5AA1"/>
    <w:rsid w:val="001009EB"/>
    <w:rsid w:val="00100F63"/>
    <w:rsid w:val="001020F5"/>
    <w:rsid w:val="001027DB"/>
    <w:rsid w:val="00102887"/>
    <w:rsid w:val="00102F3B"/>
    <w:rsid w:val="00103CBB"/>
    <w:rsid w:val="00104A13"/>
    <w:rsid w:val="00105070"/>
    <w:rsid w:val="00107D4C"/>
    <w:rsid w:val="00110732"/>
    <w:rsid w:val="0011116A"/>
    <w:rsid w:val="0011121C"/>
    <w:rsid w:val="0011172C"/>
    <w:rsid w:val="00111806"/>
    <w:rsid w:val="00111D33"/>
    <w:rsid w:val="0011201B"/>
    <w:rsid w:val="001124CC"/>
    <w:rsid w:val="00112CD1"/>
    <w:rsid w:val="00113653"/>
    <w:rsid w:val="00113F2C"/>
    <w:rsid w:val="00114068"/>
    <w:rsid w:val="00114E92"/>
    <w:rsid w:val="00116CFE"/>
    <w:rsid w:val="001172D5"/>
    <w:rsid w:val="00117916"/>
    <w:rsid w:val="00117E01"/>
    <w:rsid w:val="00120449"/>
    <w:rsid w:val="001222F5"/>
    <w:rsid w:val="001232C0"/>
    <w:rsid w:val="001238CB"/>
    <w:rsid w:val="00123A00"/>
    <w:rsid w:val="001244AD"/>
    <w:rsid w:val="00124BBC"/>
    <w:rsid w:val="00124F28"/>
    <w:rsid w:val="001259B4"/>
    <w:rsid w:val="00126189"/>
    <w:rsid w:val="00126A35"/>
    <w:rsid w:val="00126EAB"/>
    <w:rsid w:val="001312EB"/>
    <w:rsid w:val="00133765"/>
    <w:rsid w:val="00133DFF"/>
    <w:rsid w:val="001355B6"/>
    <w:rsid w:val="001369F6"/>
    <w:rsid w:val="00136EEC"/>
    <w:rsid w:val="001401B7"/>
    <w:rsid w:val="00140621"/>
    <w:rsid w:val="00140850"/>
    <w:rsid w:val="001408D5"/>
    <w:rsid w:val="00140F37"/>
    <w:rsid w:val="00141E14"/>
    <w:rsid w:val="00141EF3"/>
    <w:rsid w:val="00143246"/>
    <w:rsid w:val="001440C1"/>
    <w:rsid w:val="001444DB"/>
    <w:rsid w:val="00144995"/>
    <w:rsid w:val="0014507F"/>
    <w:rsid w:val="0014724B"/>
    <w:rsid w:val="001477E7"/>
    <w:rsid w:val="00150413"/>
    <w:rsid w:val="0015104E"/>
    <w:rsid w:val="00151140"/>
    <w:rsid w:val="001513DA"/>
    <w:rsid w:val="001514DC"/>
    <w:rsid w:val="00152577"/>
    <w:rsid w:val="00153874"/>
    <w:rsid w:val="00153AA5"/>
    <w:rsid w:val="00153BAC"/>
    <w:rsid w:val="00154454"/>
    <w:rsid w:val="001550B5"/>
    <w:rsid w:val="00156785"/>
    <w:rsid w:val="0016246F"/>
    <w:rsid w:val="00163C56"/>
    <w:rsid w:val="00163E62"/>
    <w:rsid w:val="00164260"/>
    <w:rsid w:val="00164A03"/>
    <w:rsid w:val="00164E91"/>
    <w:rsid w:val="001654A8"/>
    <w:rsid w:val="00170093"/>
    <w:rsid w:val="001705B5"/>
    <w:rsid w:val="00172A53"/>
    <w:rsid w:val="00173129"/>
    <w:rsid w:val="00175C5F"/>
    <w:rsid w:val="001760AF"/>
    <w:rsid w:val="00176250"/>
    <w:rsid w:val="0017640C"/>
    <w:rsid w:val="00176572"/>
    <w:rsid w:val="001775A7"/>
    <w:rsid w:val="00177AFD"/>
    <w:rsid w:val="00177CC2"/>
    <w:rsid w:val="00180474"/>
    <w:rsid w:val="0018154B"/>
    <w:rsid w:val="00181FB7"/>
    <w:rsid w:val="00183493"/>
    <w:rsid w:val="001834DE"/>
    <w:rsid w:val="001844EC"/>
    <w:rsid w:val="00185E9B"/>
    <w:rsid w:val="001867EB"/>
    <w:rsid w:val="00187A5B"/>
    <w:rsid w:val="00187F5F"/>
    <w:rsid w:val="00187FE0"/>
    <w:rsid w:val="0019174E"/>
    <w:rsid w:val="00191FBA"/>
    <w:rsid w:val="0019226C"/>
    <w:rsid w:val="00192C09"/>
    <w:rsid w:val="00194659"/>
    <w:rsid w:val="00196635"/>
    <w:rsid w:val="0019666D"/>
    <w:rsid w:val="001966DC"/>
    <w:rsid w:val="00196702"/>
    <w:rsid w:val="00196A02"/>
    <w:rsid w:val="00197540"/>
    <w:rsid w:val="001A0AFC"/>
    <w:rsid w:val="001A38FF"/>
    <w:rsid w:val="001A4E06"/>
    <w:rsid w:val="001A53BE"/>
    <w:rsid w:val="001A7075"/>
    <w:rsid w:val="001A7C9D"/>
    <w:rsid w:val="001B0604"/>
    <w:rsid w:val="001B0931"/>
    <w:rsid w:val="001B0B9D"/>
    <w:rsid w:val="001B285C"/>
    <w:rsid w:val="001B3014"/>
    <w:rsid w:val="001B3276"/>
    <w:rsid w:val="001B3DFA"/>
    <w:rsid w:val="001B41E1"/>
    <w:rsid w:val="001B42F4"/>
    <w:rsid w:val="001B5E64"/>
    <w:rsid w:val="001B6D4F"/>
    <w:rsid w:val="001B70C6"/>
    <w:rsid w:val="001C0E3E"/>
    <w:rsid w:val="001C0FF1"/>
    <w:rsid w:val="001C2AEE"/>
    <w:rsid w:val="001C3632"/>
    <w:rsid w:val="001C50CE"/>
    <w:rsid w:val="001C56F4"/>
    <w:rsid w:val="001C6EF8"/>
    <w:rsid w:val="001C72F3"/>
    <w:rsid w:val="001C731E"/>
    <w:rsid w:val="001D1211"/>
    <w:rsid w:val="001D2616"/>
    <w:rsid w:val="001D4651"/>
    <w:rsid w:val="001D4841"/>
    <w:rsid w:val="001D6147"/>
    <w:rsid w:val="001D639F"/>
    <w:rsid w:val="001D63DE"/>
    <w:rsid w:val="001D6FC6"/>
    <w:rsid w:val="001D798E"/>
    <w:rsid w:val="001D79C2"/>
    <w:rsid w:val="001E02F9"/>
    <w:rsid w:val="001E05AB"/>
    <w:rsid w:val="001E1A0E"/>
    <w:rsid w:val="001E20CB"/>
    <w:rsid w:val="001E2F7F"/>
    <w:rsid w:val="001E4A4C"/>
    <w:rsid w:val="001E50F2"/>
    <w:rsid w:val="001E6F67"/>
    <w:rsid w:val="001E72ED"/>
    <w:rsid w:val="001E7F79"/>
    <w:rsid w:val="001F0A64"/>
    <w:rsid w:val="001F20FE"/>
    <w:rsid w:val="001F354A"/>
    <w:rsid w:val="001F36A0"/>
    <w:rsid w:val="001F386A"/>
    <w:rsid w:val="001F4836"/>
    <w:rsid w:val="001F4D1A"/>
    <w:rsid w:val="001F55E4"/>
    <w:rsid w:val="001F78AC"/>
    <w:rsid w:val="00200466"/>
    <w:rsid w:val="00200B07"/>
    <w:rsid w:val="002016CE"/>
    <w:rsid w:val="00201E5C"/>
    <w:rsid w:val="00203469"/>
    <w:rsid w:val="00204EDF"/>
    <w:rsid w:val="00206F0C"/>
    <w:rsid w:val="002079D1"/>
    <w:rsid w:val="002100EE"/>
    <w:rsid w:val="0021022F"/>
    <w:rsid w:val="00210764"/>
    <w:rsid w:val="00210917"/>
    <w:rsid w:val="002119BE"/>
    <w:rsid w:val="002121B9"/>
    <w:rsid w:val="00212878"/>
    <w:rsid w:val="0021491F"/>
    <w:rsid w:val="00214B76"/>
    <w:rsid w:val="002159EF"/>
    <w:rsid w:val="002168C7"/>
    <w:rsid w:val="002174B2"/>
    <w:rsid w:val="0022016E"/>
    <w:rsid w:val="0022050C"/>
    <w:rsid w:val="0022173F"/>
    <w:rsid w:val="0022181E"/>
    <w:rsid w:val="002220DC"/>
    <w:rsid w:val="002221A3"/>
    <w:rsid w:val="002231B3"/>
    <w:rsid w:val="00223D8D"/>
    <w:rsid w:val="00226136"/>
    <w:rsid w:val="002270FD"/>
    <w:rsid w:val="002277AF"/>
    <w:rsid w:val="00233BB2"/>
    <w:rsid w:val="00233D21"/>
    <w:rsid w:val="00234A91"/>
    <w:rsid w:val="00234C84"/>
    <w:rsid w:val="002355F0"/>
    <w:rsid w:val="0023592B"/>
    <w:rsid w:val="00237D73"/>
    <w:rsid w:val="00241CD6"/>
    <w:rsid w:val="00241EBD"/>
    <w:rsid w:val="002425DC"/>
    <w:rsid w:val="002433B8"/>
    <w:rsid w:val="002441DD"/>
    <w:rsid w:val="002442F0"/>
    <w:rsid w:val="00244A7B"/>
    <w:rsid w:val="002452F8"/>
    <w:rsid w:val="002453CD"/>
    <w:rsid w:val="002460E2"/>
    <w:rsid w:val="00247456"/>
    <w:rsid w:val="00247A63"/>
    <w:rsid w:val="00247F91"/>
    <w:rsid w:val="0025051C"/>
    <w:rsid w:val="002506A6"/>
    <w:rsid w:val="00250867"/>
    <w:rsid w:val="002509F0"/>
    <w:rsid w:val="00250C17"/>
    <w:rsid w:val="00252F80"/>
    <w:rsid w:val="00253A20"/>
    <w:rsid w:val="00254F57"/>
    <w:rsid w:val="00255267"/>
    <w:rsid w:val="0025561E"/>
    <w:rsid w:val="00256614"/>
    <w:rsid w:val="00257199"/>
    <w:rsid w:val="002576AA"/>
    <w:rsid w:val="002578CD"/>
    <w:rsid w:val="002617B3"/>
    <w:rsid w:val="00262AFB"/>
    <w:rsid w:val="002655DD"/>
    <w:rsid w:val="00265C2E"/>
    <w:rsid w:val="002660C7"/>
    <w:rsid w:val="00267982"/>
    <w:rsid w:val="002679F1"/>
    <w:rsid w:val="00267F72"/>
    <w:rsid w:val="00270D4F"/>
    <w:rsid w:val="00271B81"/>
    <w:rsid w:val="002732BC"/>
    <w:rsid w:val="00273593"/>
    <w:rsid w:val="002756F5"/>
    <w:rsid w:val="002762C7"/>
    <w:rsid w:val="00277322"/>
    <w:rsid w:val="00277C2A"/>
    <w:rsid w:val="00280BF3"/>
    <w:rsid w:val="00281602"/>
    <w:rsid w:val="002828EF"/>
    <w:rsid w:val="00282F30"/>
    <w:rsid w:val="00284003"/>
    <w:rsid w:val="00284BC8"/>
    <w:rsid w:val="002854BA"/>
    <w:rsid w:val="00285725"/>
    <w:rsid w:val="002860C5"/>
    <w:rsid w:val="0028744F"/>
    <w:rsid w:val="0028770E"/>
    <w:rsid w:val="00287E19"/>
    <w:rsid w:val="00287FDD"/>
    <w:rsid w:val="00290C63"/>
    <w:rsid w:val="00292294"/>
    <w:rsid w:val="00294119"/>
    <w:rsid w:val="00294312"/>
    <w:rsid w:val="00294C47"/>
    <w:rsid w:val="00295D48"/>
    <w:rsid w:val="00296390"/>
    <w:rsid w:val="00296478"/>
    <w:rsid w:val="0029701B"/>
    <w:rsid w:val="0029776B"/>
    <w:rsid w:val="002A0969"/>
    <w:rsid w:val="002A09C7"/>
    <w:rsid w:val="002A0AE0"/>
    <w:rsid w:val="002A0D0C"/>
    <w:rsid w:val="002A25C6"/>
    <w:rsid w:val="002A5FF5"/>
    <w:rsid w:val="002A672A"/>
    <w:rsid w:val="002A74FC"/>
    <w:rsid w:val="002A7A70"/>
    <w:rsid w:val="002A7D08"/>
    <w:rsid w:val="002A7EAD"/>
    <w:rsid w:val="002A7FB4"/>
    <w:rsid w:val="002B077A"/>
    <w:rsid w:val="002B0F83"/>
    <w:rsid w:val="002B154D"/>
    <w:rsid w:val="002B1FDF"/>
    <w:rsid w:val="002B3357"/>
    <w:rsid w:val="002B3877"/>
    <w:rsid w:val="002B4F9F"/>
    <w:rsid w:val="002B5DCD"/>
    <w:rsid w:val="002B5F75"/>
    <w:rsid w:val="002B5FD6"/>
    <w:rsid w:val="002B61AF"/>
    <w:rsid w:val="002B6A86"/>
    <w:rsid w:val="002B72FA"/>
    <w:rsid w:val="002B7B76"/>
    <w:rsid w:val="002C0BD5"/>
    <w:rsid w:val="002C131C"/>
    <w:rsid w:val="002C1476"/>
    <w:rsid w:val="002C20CE"/>
    <w:rsid w:val="002C257E"/>
    <w:rsid w:val="002C2606"/>
    <w:rsid w:val="002C282A"/>
    <w:rsid w:val="002C4554"/>
    <w:rsid w:val="002C54A1"/>
    <w:rsid w:val="002C7113"/>
    <w:rsid w:val="002D321C"/>
    <w:rsid w:val="002D33E5"/>
    <w:rsid w:val="002D3AB3"/>
    <w:rsid w:val="002D4411"/>
    <w:rsid w:val="002D52F1"/>
    <w:rsid w:val="002D5C1C"/>
    <w:rsid w:val="002D641A"/>
    <w:rsid w:val="002D7A96"/>
    <w:rsid w:val="002D7DF4"/>
    <w:rsid w:val="002D7FBB"/>
    <w:rsid w:val="002E00FC"/>
    <w:rsid w:val="002E0EB7"/>
    <w:rsid w:val="002E13D4"/>
    <w:rsid w:val="002E13F6"/>
    <w:rsid w:val="002E1FCC"/>
    <w:rsid w:val="002E21E2"/>
    <w:rsid w:val="002E2874"/>
    <w:rsid w:val="002E42CD"/>
    <w:rsid w:val="002E59A8"/>
    <w:rsid w:val="002E5F17"/>
    <w:rsid w:val="002E6CBE"/>
    <w:rsid w:val="002E7C8E"/>
    <w:rsid w:val="002F0151"/>
    <w:rsid w:val="002F1797"/>
    <w:rsid w:val="002F2242"/>
    <w:rsid w:val="002F2670"/>
    <w:rsid w:val="002F469D"/>
    <w:rsid w:val="002F70EC"/>
    <w:rsid w:val="002F7A49"/>
    <w:rsid w:val="002F7F54"/>
    <w:rsid w:val="00300602"/>
    <w:rsid w:val="00300611"/>
    <w:rsid w:val="003008EC"/>
    <w:rsid w:val="00301204"/>
    <w:rsid w:val="003012F2"/>
    <w:rsid w:val="00301C34"/>
    <w:rsid w:val="00302247"/>
    <w:rsid w:val="0030302C"/>
    <w:rsid w:val="003060AF"/>
    <w:rsid w:val="00306C68"/>
    <w:rsid w:val="00306E0C"/>
    <w:rsid w:val="00307664"/>
    <w:rsid w:val="00310706"/>
    <w:rsid w:val="003107F9"/>
    <w:rsid w:val="00311D07"/>
    <w:rsid w:val="00313608"/>
    <w:rsid w:val="003155C3"/>
    <w:rsid w:val="00315AEB"/>
    <w:rsid w:val="00315F3A"/>
    <w:rsid w:val="003164DE"/>
    <w:rsid w:val="00320534"/>
    <w:rsid w:val="00320A9E"/>
    <w:rsid w:val="00321D4F"/>
    <w:rsid w:val="003225DF"/>
    <w:rsid w:val="003226E0"/>
    <w:rsid w:val="00322727"/>
    <w:rsid w:val="00323227"/>
    <w:rsid w:val="00323AFA"/>
    <w:rsid w:val="00326DA6"/>
    <w:rsid w:val="00326FE1"/>
    <w:rsid w:val="003313AA"/>
    <w:rsid w:val="00331486"/>
    <w:rsid w:val="003315DA"/>
    <w:rsid w:val="00331B49"/>
    <w:rsid w:val="0033406D"/>
    <w:rsid w:val="003350FC"/>
    <w:rsid w:val="00335E24"/>
    <w:rsid w:val="00336534"/>
    <w:rsid w:val="003403B7"/>
    <w:rsid w:val="0034097F"/>
    <w:rsid w:val="003438E1"/>
    <w:rsid w:val="00343BE8"/>
    <w:rsid w:val="00344940"/>
    <w:rsid w:val="00344DF8"/>
    <w:rsid w:val="00344FDF"/>
    <w:rsid w:val="00346409"/>
    <w:rsid w:val="00346A1F"/>
    <w:rsid w:val="00346ADD"/>
    <w:rsid w:val="00353BCE"/>
    <w:rsid w:val="0035415D"/>
    <w:rsid w:val="0035452B"/>
    <w:rsid w:val="003545EA"/>
    <w:rsid w:val="00354FAC"/>
    <w:rsid w:val="003574C7"/>
    <w:rsid w:val="00357C23"/>
    <w:rsid w:val="0036038C"/>
    <w:rsid w:val="00360E0B"/>
    <w:rsid w:val="00362647"/>
    <w:rsid w:val="00363ABF"/>
    <w:rsid w:val="003652A8"/>
    <w:rsid w:val="00365527"/>
    <w:rsid w:val="00366CA4"/>
    <w:rsid w:val="00366DDD"/>
    <w:rsid w:val="003675A4"/>
    <w:rsid w:val="003675BF"/>
    <w:rsid w:val="0036780B"/>
    <w:rsid w:val="00367AA7"/>
    <w:rsid w:val="00370B08"/>
    <w:rsid w:val="00370DA9"/>
    <w:rsid w:val="003710E7"/>
    <w:rsid w:val="00371814"/>
    <w:rsid w:val="00373278"/>
    <w:rsid w:val="00373318"/>
    <w:rsid w:val="00373FE4"/>
    <w:rsid w:val="0037532F"/>
    <w:rsid w:val="00376095"/>
    <w:rsid w:val="003760E2"/>
    <w:rsid w:val="0038040D"/>
    <w:rsid w:val="0038108C"/>
    <w:rsid w:val="003822C4"/>
    <w:rsid w:val="003863E4"/>
    <w:rsid w:val="00386ED3"/>
    <w:rsid w:val="00387BAF"/>
    <w:rsid w:val="003908EC"/>
    <w:rsid w:val="003911F3"/>
    <w:rsid w:val="0039239F"/>
    <w:rsid w:val="00393BA1"/>
    <w:rsid w:val="0039473A"/>
    <w:rsid w:val="00396F22"/>
    <w:rsid w:val="00396F9B"/>
    <w:rsid w:val="003971E8"/>
    <w:rsid w:val="003975B3"/>
    <w:rsid w:val="00397638"/>
    <w:rsid w:val="003978FA"/>
    <w:rsid w:val="00397CC0"/>
    <w:rsid w:val="003A1EF9"/>
    <w:rsid w:val="003A2898"/>
    <w:rsid w:val="003A33B4"/>
    <w:rsid w:val="003A3A15"/>
    <w:rsid w:val="003A3BE7"/>
    <w:rsid w:val="003A4202"/>
    <w:rsid w:val="003A44F1"/>
    <w:rsid w:val="003A4C48"/>
    <w:rsid w:val="003A62D5"/>
    <w:rsid w:val="003B0CAE"/>
    <w:rsid w:val="003B22B1"/>
    <w:rsid w:val="003B35B0"/>
    <w:rsid w:val="003B3F62"/>
    <w:rsid w:val="003B4A90"/>
    <w:rsid w:val="003B5AA0"/>
    <w:rsid w:val="003B5BE5"/>
    <w:rsid w:val="003B68D4"/>
    <w:rsid w:val="003B6E81"/>
    <w:rsid w:val="003B7430"/>
    <w:rsid w:val="003C07E1"/>
    <w:rsid w:val="003C44D8"/>
    <w:rsid w:val="003C5288"/>
    <w:rsid w:val="003C562A"/>
    <w:rsid w:val="003C637B"/>
    <w:rsid w:val="003C6DFC"/>
    <w:rsid w:val="003D1E75"/>
    <w:rsid w:val="003D4A7A"/>
    <w:rsid w:val="003D59E7"/>
    <w:rsid w:val="003D5B9F"/>
    <w:rsid w:val="003D6256"/>
    <w:rsid w:val="003D6677"/>
    <w:rsid w:val="003E0F8B"/>
    <w:rsid w:val="003E147B"/>
    <w:rsid w:val="003E1B8B"/>
    <w:rsid w:val="003E1C1B"/>
    <w:rsid w:val="003E5F95"/>
    <w:rsid w:val="003E6455"/>
    <w:rsid w:val="003E72CF"/>
    <w:rsid w:val="003E76D4"/>
    <w:rsid w:val="003F09E9"/>
    <w:rsid w:val="003F0C67"/>
    <w:rsid w:val="003F14E6"/>
    <w:rsid w:val="003F16B3"/>
    <w:rsid w:val="003F2A4B"/>
    <w:rsid w:val="003F4201"/>
    <w:rsid w:val="003F4A6F"/>
    <w:rsid w:val="003F5360"/>
    <w:rsid w:val="003F5C47"/>
    <w:rsid w:val="003F6111"/>
    <w:rsid w:val="003F645A"/>
    <w:rsid w:val="003F79A7"/>
    <w:rsid w:val="003F7B60"/>
    <w:rsid w:val="003F7F89"/>
    <w:rsid w:val="004002A4"/>
    <w:rsid w:val="004016D9"/>
    <w:rsid w:val="0040255D"/>
    <w:rsid w:val="00402F59"/>
    <w:rsid w:val="00403B4E"/>
    <w:rsid w:val="00406CE7"/>
    <w:rsid w:val="004075BE"/>
    <w:rsid w:val="00407AAF"/>
    <w:rsid w:val="00407AB8"/>
    <w:rsid w:val="004103FF"/>
    <w:rsid w:val="004127D3"/>
    <w:rsid w:val="00412DD8"/>
    <w:rsid w:val="004141FB"/>
    <w:rsid w:val="004150DC"/>
    <w:rsid w:val="00415948"/>
    <w:rsid w:val="004159D3"/>
    <w:rsid w:val="004172F9"/>
    <w:rsid w:val="00417338"/>
    <w:rsid w:val="00421628"/>
    <w:rsid w:val="00421CCB"/>
    <w:rsid w:val="00422813"/>
    <w:rsid w:val="00422A85"/>
    <w:rsid w:val="00422B38"/>
    <w:rsid w:val="00422BB0"/>
    <w:rsid w:val="00424663"/>
    <w:rsid w:val="00424CF2"/>
    <w:rsid w:val="00425660"/>
    <w:rsid w:val="00425787"/>
    <w:rsid w:val="00426383"/>
    <w:rsid w:val="00426A43"/>
    <w:rsid w:val="00427CFE"/>
    <w:rsid w:val="00431FFB"/>
    <w:rsid w:val="00432AB3"/>
    <w:rsid w:val="00433D71"/>
    <w:rsid w:val="0043551D"/>
    <w:rsid w:val="0043556D"/>
    <w:rsid w:val="00436AB9"/>
    <w:rsid w:val="00440E05"/>
    <w:rsid w:val="00441167"/>
    <w:rsid w:val="00441462"/>
    <w:rsid w:val="00441F41"/>
    <w:rsid w:val="00442B2F"/>
    <w:rsid w:val="00445594"/>
    <w:rsid w:val="00445C9D"/>
    <w:rsid w:val="00446019"/>
    <w:rsid w:val="00446B7C"/>
    <w:rsid w:val="0044775E"/>
    <w:rsid w:val="004479DA"/>
    <w:rsid w:val="00450A8D"/>
    <w:rsid w:val="00451F01"/>
    <w:rsid w:val="00452052"/>
    <w:rsid w:val="00452457"/>
    <w:rsid w:val="004536B7"/>
    <w:rsid w:val="00454C42"/>
    <w:rsid w:val="00455471"/>
    <w:rsid w:val="0045622C"/>
    <w:rsid w:val="00460414"/>
    <w:rsid w:val="00462275"/>
    <w:rsid w:val="00462C1D"/>
    <w:rsid w:val="004657E2"/>
    <w:rsid w:val="00465909"/>
    <w:rsid w:val="00465A3A"/>
    <w:rsid w:val="00466D52"/>
    <w:rsid w:val="004725D9"/>
    <w:rsid w:val="004731F0"/>
    <w:rsid w:val="00475398"/>
    <w:rsid w:val="00475CB0"/>
    <w:rsid w:val="00476926"/>
    <w:rsid w:val="00476FAC"/>
    <w:rsid w:val="00477536"/>
    <w:rsid w:val="004777BD"/>
    <w:rsid w:val="004801E5"/>
    <w:rsid w:val="0048061F"/>
    <w:rsid w:val="00480D0A"/>
    <w:rsid w:val="004832D9"/>
    <w:rsid w:val="00483B90"/>
    <w:rsid w:val="00484387"/>
    <w:rsid w:val="00484A57"/>
    <w:rsid w:val="004853B8"/>
    <w:rsid w:val="00486741"/>
    <w:rsid w:val="00487196"/>
    <w:rsid w:val="00487ED1"/>
    <w:rsid w:val="004907F1"/>
    <w:rsid w:val="004907F9"/>
    <w:rsid w:val="004911A7"/>
    <w:rsid w:val="0049141E"/>
    <w:rsid w:val="0049474D"/>
    <w:rsid w:val="00495998"/>
    <w:rsid w:val="00496C64"/>
    <w:rsid w:val="00497B13"/>
    <w:rsid w:val="00497C0B"/>
    <w:rsid w:val="004A236C"/>
    <w:rsid w:val="004A2506"/>
    <w:rsid w:val="004A29E5"/>
    <w:rsid w:val="004A2CEC"/>
    <w:rsid w:val="004A3E68"/>
    <w:rsid w:val="004A4459"/>
    <w:rsid w:val="004A480A"/>
    <w:rsid w:val="004A707A"/>
    <w:rsid w:val="004A7979"/>
    <w:rsid w:val="004B0B56"/>
    <w:rsid w:val="004B1B21"/>
    <w:rsid w:val="004B3AD7"/>
    <w:rsid w:val="004B426C"/>
    <w:rsid w:val="004B44B7"/>
    <w:rsid w:val="004B53EC"/>
    <w:rsid w:val="004B569A"/>
    <w:rsid w:val="004B6588"/>
    <w:rsid w:val="004B6713"/>
    <w:rsid w:val="004B73A7"/>
    <w:rsid w:val="004C133C"/>
    <w:rsid w:val="004C16DE"/>
    <w:rsid w:val="004C16FC"/>
    <w:rsid w:val="004C1BBB"/>
    <w:rsid w:val="004C1D52"/>
    <w:rsid w:val="004C33FD"/>
    <w:rsid w:val="004C5091"/>
    <w:rsid w:val="004C62A0"/>
    <w:rsid w:val="004C6ACD"/>
    <w:rsid w:val="004C6AF7"/>
    <w:rsid w:val="004C72CF"/>
    <w:rsid w:val="004D11FD"/>
    <w:rsid w:val="004D1994"/>
    <w:rsid w:val="004D1E35"/>
    <w:rsid w:val="004D3AA4"/>
    <w:rsid w:val="004D3B34"/>
    <w:rsid w:val="004D3C1A"/>
    <w:rsid w:val="004D4840"/>
    <w:rsid w:val="004D4920"/>
    <w:rsid w:val="004D5ED1"/>
    <w:rsid w:val="004D669D"/>
    <w:rsid w:val="004D6A99"/>
    <w:rsid w:val="004D7CF4"/>
    <w:rsid w:val="004E0920"/>
    <w:rsid w:val="004E0CEA"/>
    <w:rsid w:val="004E202B"/>
    <w:rsid w:val="004E3AFB"/>
    <w:rsid w:val="004E4578"/>
    <w:rsid w:val="004E46EF"/>
    <w:rsid w:val="004E519B"/>
    <w:rsid w:val="004E67B4"/>
    <w:rsid w:val="004E6C9D"/>
    <w:rsid w:val="004E7487"/>
    <w:rsid w:val="004F0AF7"/>
    <w:rsid w:val="004F0DD6"/>
    <w:rsid w:val="004F1009"/>
    <w:rsid w:val="004F15E6"/>
    <w:rsid w:val="004F1B2C"/>
    <w:rsid w:val="004F1D39"/>
    <w:rsid w:val="004F20DD"/>
    <w:rsid w:val="004F38ED"/>
    <w:rsid w:val="004F3FF1"/>
    <w:rsid w:val="004F7897"/>
    <w:rsid w:val="00500E87"/>
    <w:rsid w:val="0050188F"/>
    <w:rsid w:val="00501990"/>
    <w:rsid w:val="0050522A"/>
    <w:rsid w:val="00506286"/>
    <w:rsid w:val="005062AC"/>
    <w:rsid w:val="00507279"/>
    <w:rsid w:val="00507A74"/>
    <w:rsid w:val="00510C66"/>
    <w:rsid w:val="00511053"/>
    <w:rsid w:val="005110DA"/>
    <w:rsid w:val="005115FE"/>
    <w:rsid w:val="0051202A"/>
    <w:rsid w:val="00512BFB"/>
    <w:rsid w:val="005132AD"/>
    <w:rsid w:val="00513F9C"/>
    <w:rsid w:val="005151BC"/>
    <w:rsid w:val="00515B4A"/>
    <w:rsid w:val="00516A94"/>
    <w:rsid w:val="005172D9"/>
    <w:rsid w:val="00521196"/>
    <w:rsid w:val="00521AAC"/>
    <w:rsid w:val="00521CBD"/>
    <w:rsid w:val="005237C0"/>
    <w:rsid w:val="005239D2"/>
    <w:rsid w:val="00525C24"/>
    <w:rsid w:val="0053093E"/>
    <w:rsid w:val="00534AB4"/>
    <w:rsid w:val="00535661"/>
    <w:rsid w:val="0053596D"/>
    <w:rsid w:val="00535CE3"/>
    <w:rsid w:val="005371B8"/>
    <w:rsid w:val="005371D7"/>
    <w:rsid w:val="00540EF7"/>
    <w:rsid w:val="005414EC"/>
    <w:rsid w:val="00543692"/>
    <w:rsid w:val="00543733"/>
    <w:rsid w:val="00544378"/>
    <w:rsid w:val="0054521B"/>
    <w:rsid w:val="005453BF"/>
    <w:rsid w:val="005456A0"/>
    <w:rsid w:val="00545815"/>
    <w:rsid w:val="005460A4"/>
    <w:rsid w:val="00546858"/>
    <w:rsid w:val="005471CA"/>
    <w:rsid w:val="005516FC"/>
    <w:rsid w:val="00551A53"/>
    <w:rsid w:val="00551EC8"/>
    <w:rsid w:val="005521D9"/>
    <w:rsid w:val="00552A96"/>
    <w:rsid w:val="00555FDF"/>
    <w:rsid w:val="005562EB"/>
    <w:rsid w:val="00556BED"/>
    <w:rsid w:val="005570D8"/>
    <w:rsid w:val="00557581"/>
    <w:rsid w:val="00560F18"/>
    <w:rsid w:val="0056281B"/>
    <w:rsid w:val="00562998"/>
    <w:rsid w:val="00562D3C"/>
    <w:rsid w:val="00563B07"/>
    <w:rsid w:val="00563CE6"/>
    <w:rsid w:val="00564F17"/>
    <w:rsid w:val="00565694"/>
    <w:rsid w:val="005658B9"/>
    <w:rsid w:val="0057146D"/>
    <w:rsid w:val="00572D06"/>
    <w:rsid w:val="00572D4C"/>
    <w:rsid w:val="005741B1"/>
    <w:rsid w:val="00574359"/>
    <w:rsid w:val="005758F9"/>
    <w:rsid w:val="00575D4F"/>
    <w:rsid w:val="005765AD"/>
    <w:rsid w:val="00577BC1"/>
    <w:rsid w:val="00577E07"/>
    <w:rsid w:val="00580C36"/>
    <w:rsid w:val="00581961"/>
    <w:rsid w:val="00583301"/>
    <w:rsid w:val="0058339B"/>
    <w:rsid w:val="005834E5"/>
    <w:rsid w:val="00583D1D"/>
    <w:rsid w:val="005845C3"/>
    <w:rsid w:val="005849EC"/>
    <w:rsid w:val="00584E13"/>
    <w:rsid w:val="0058643B"/>
    <w:rsid w:val="005879BC"/>
    <w:rsid w:val="00587AFE"/>
    <w:rsid w:val="00590515"/>
    <w:rsid w:val="0059178D"/>
    <w:rsid w:val="00591914"/>
    <w:rsid w:val="005919A1"/>
    <w:rsid w:val="005922A4"/>
    <w:rsid w:val="00592413"/>
    <w:rsid w:val="00592C32"/>
    <w:rsid w:val="0059343F"/>
    <w:rsid w:val="00593B84"/>
    <w:rsid w:val="00595507"/>
    <w:rsid w:val="00595FDD"/>
    <w:rsid w:val="00596207"/>
    <w:rsid w:val="0059652E"/>
    <w:rsid w:val="0059752C"/>
    <w:rsid w:val="0059756F"/>
    <w:rsid w:val="005A1260"/>
    <w:rsid w:val="005A24A0"/>
    <w:rsid w:val="005A2A74"/>
    <w:rsid w:val="005A2CF0"/>
    <w:rsid w:val="005A4A70"/>
    <w:rsid w:val="005A4D7F"/>
    <w:rsid w:val="005A50F9"/>
    <w:rsid w:val="005A533E"/>
    <w:rsid w:val="005A561E"/>
    <w:rsid w:val="005A6027"/>
    <w:rsid w:val="005A6761"/>
    <w:rsid w:val="005A6C95"/>
    <w:rsid w:val="005A735F"/>
    <w:rsid w:val="005B0995"/>
    <w:rsid w:val="005B17DF"/>
    <w:rsid w:val="005B1FCE"/>
    <w:rsid w:val="005B261B"/>
    <w:rsid w:val="005B2EA7"/>
    <w:rsid w:val="005B2EFB"/>
    <w:rsid w:val="005B3433"/>
    <w:rsid w:val="005B5A99"/>
    <w:rsid w:val="005C1895"/>
    <w:rsid w:val="005C1B01"/>
    <w:rsid w:val="005C2FEB"/>
    <w:rsid w:val="005C4FB9"/>
    <w:rsid w:val="005C6720"/>
    <w:rsid w:val="005C6A06"/>
    <w:rsid w:val="005C7145"/>
    <w:rsid w:val="005C75AB"/>
    <w:rsid w:val="005C7767"/>
    <w:rsid w:val="005C7DBE"/>
    <w:rsid w:val="005D12BC"/>
    <w:rsid w:val="005D1587"/>
    <w:rsid w:val="005D2895"/>
    <w:rsid w:val="005D3C7D"/>
    <w:rsid w:val="005D3D55"/>
    <w:rsid w:val="005D4694"/>
    <w:rsid w:val="005D48B9"/>
    <w:rsid w:val="005D4F2B"/>
    <w:rsid w:val="005D55D3"/>
    <w:rsid w:val="005D7437"/>
    <w:rsid w:val="005D7955"/>
    <w:rsid w:val="005E0A0B"/>
    <w:rsid w:val="005E19CB"/>
    <w:rsid w:val="005E1B05"/>
    <w:rsid w:val="005E24BF"/>
    <w:rsid w:val="005E2E58"/>
    <w:rsid w:val="005E385E"/>
    <w:rsid w:val="005E5B46"/>
    <w:rsid w:val="005F1B79"/>
    <w:rsid w:val="005F4CAA"/>
    <w:rsid w:val="005F576D"/>
    <w:rsid w:val="005F7385"/>
    <w:rsid w:val="005F7D85"/>
    <w:rsid w:val="00600EFB"/>
    <w:rsid w:val="0060107A"/>
    <w:rsid w:val="00601666"/>
    <w:rsid w:val="00601DA2"/>
    <w:rsid w:val="00601E0F"/>
    <w:rsid w:val="00602413"/>
    <w:rsid w:val="0060379C"/>
    <w:rsid w:val="006040F1"/>
    <w:rsid w:val="0060413C"/>
    <w:rsid w:val="00604E24"/>
    <w:rsid w:val="00606051"/>
    <w:rsid w:val="006068B9"/>
    <w:rsid w:val="00606AC5"/>
    <w:rsid w:val="00606F8D"/>
    <w:rsid w:val="00607251"/>
    <w:rsid w:val="00610829"/>
    <w:rsid w:val="006122F4"/>
    <w:rsid w:val="00612931"/>
    <w:rsid w:val="00614304"/>
    <w:rsid w:val="00614307"/>
    <w:rsid w:val="0061443B"/>
    <w:rsid w:val="006156C9"/>
    <w:rsid w:val="006161F5"/>
    <w:rsid w:val="00617092"/>
    <w:rsid w:val="0062054F"/>
    <w:rsid w:val="0062151F"/>
    <w:rsid w:val="00621714"/>
    <w:rsid w:val="006227B9"/>
    <w:rsid w:val="00622B01"/>
    <w:rsid w:val="00624D90"/>
    <w:rsid w:val="0062511C"/>
    <w:rsid w:val="00625E9B"/>
    <w:rsid w:val="00627AEC"/>
    <w:rsid w:val="006306DB"/>
    <w:rsid w:val="006334EB"/>
    <w:rsid w:val="00634538"/>
    <w:rsid w:val="00636DFD"/>
    <w:rsid w:val="0063729C"/>
    <w:rsid w:val="00637581"/>
    <w:rsid w:val="00641CA5"/>
    <w:rsid w:val="00643088"/>
    <w:rsid w:val="0064345E"/>
    <w:rsid w:val="006440BD"/>
    <w:rsid w:val="006442BF"/>
    <w:rsid w:val="006447B2"/>
    <w:rsid w:val="00645776"/>
    <w:rsid w:val="0064580E"/>
    <w:rsid w:val="00645CC9"/>
    <w:rsid w:val="00646836"/>
    <w:rsid w:val="00647F14"/>
    <w:rsid w:val="006502D6"/>
    <w:rsid w:val="006505A0"/>
    <w:rsid w:val="00651530"/>
    <w:rsid w:val="00652DE7"/>
    <w:rsid w:val="00654D0E"/>
    <w:rsid w:val="006552A1"/>
    <w:rsid w:val="00655DBF"/>
    <w:rsid w:val="006568D5"/>
    <w:rsid w:val="006667FB"/>
    <w:rsid w:val="00666A26"/>
    <w:rsid w:val="00666C8E"/>
    <w:rsid w:val="006671D6"/>
    <w:rsid w:val="0066742B"/>
    <w:rsid w:val="0067137C"/>
    <w:rsid w:val="00672C9E"/>
    <w:rsid w:val="00673408"/>
    <w:rsid w:val="00673660"/>
    <w:rsid w:val="006753BF"/>
    <w:rsid w:val="006754C0"/>
    <w:rsid w:val="006771F8"/>
    <w:rsid w:val="00680301"/>
    <w:rsid w:val="00680554"/>
    <w:rsid w:val="00680B43"/>
    <w:rsid w:val="00680CA2"/>
    <w:rsid w:val="00681740"/>
    <w:rsid w:val="006820B4"/>
    <w:rsid w:val="006829CF"/>
    <w:rsid w:val="0068333D"/>
    <w:rsid w:val="006834B8"/>
    <w:rsid w:val="00683C6C"/>
    <w:rsid w:val="00683EFF"/>
    <w:rsid w:val="006849B7"/>
    <w:rsid w:val="00684DC2"/>
    <w:rsid w:val="00685743"/>
    <w:rsid w:val="00685AFC"/>
    <w:rsid w:val="00687779"/>
    <w:rsid w:val="00690084"/>
    <w:rsid w:val="00690508"/>
    <w:rsid w:val="00690AC1"/>
    <w:rsid w:val="00692EE5"/>
    <w:rsid w:val="0069361A"/>
    <w:rsid w:val="00693E27"/>
    <w:rsid w:val="00694F1E"/>
    <w:rsid w:val="00695CB1"/>
    <w:rsid w:val="0069640E"/>
    <w:rsid w:val="00696426"/>
    <w:rsid w:val="00696BA0"/>
    <w:rsid w:val="00697DCF"/>
    <w:rsid w:val="006A2B53"/>
    <w:rsid w:val="006A3D7E"/>
    <w:rsid w:val="006A3DAF"/>
    <w:rsid w:val="006A45BE"/>
    <w:rsid w:val="006A574A"/>
    <w:rsid w:val="006A5E6D"/>
    <w:rsid w:val="006A6A24"/>
    <w:rsid w:val="006A6E01"/>
    <w:rsid w:val="006A72EF"/>
    <w:rsid w:val="006A7C9F"/>
    <w:rsid w:val="006A7F81"/>
    <w:rsid w:val="006B11F9"/>
    <w:rsid w:val="006B3423"/>
    <w:rsid w:val="006B3534"/>
    <w:rsid w:val="006B491F"/>
    <w:rsid w:val="006B50AD"/>
    <w:rsid w:val="006B7D47"/>
    <w:rsid w:val="006C0F2C"/>
    <w:rsid w:val="006C187A"/>
    <w:rsid w:val="006C229D"/>
    <w:rsid w:val="006C2A3F"/>
    <w:rsid w:val="006C2D41"/>
    <w:rsid w:val="006C3792"/>
    <w:rsid w:val="006C3BF5"/>
    <w:rsid w:val="006C4875"/>
    <w:rsid w:val="006C55D1"/>
    <w:rsid w:val="006C5EFB"/>
    <w:rsid w:val="006C7493"/>
    <w:rsid w:val="006C7814"/>
    <w:rsid w:val="006C7F00"/>
    <w:rsid w:val="006D043F"/>
    <w:rsid w:val="006D0AD7"/>
    <w:rsid w:val="006D0CE0"/>
    <w:rsid w:val="006D157E"/>
    <w:rsid w:val="006D23A7"/>
    <w:rsid w:val="006D3600"/>
    <w:rsid w:val="006D41B0"/>
    <w:rsid w:val="006D557A"/>
    <w:rsid w:val="006D6AE8"/>
    <w:rsid w:val="006D7696"/>
    <w:rsid w:val="006D788F"/>
    <w:rsid w:val="006E00E7"/>
    <w:rsid w:val="006E0458"/>
    <w:rsid w:val="006E0724"/>
    <w:rsid w:val="006E26E2"/>
    <w:rsid w:val="006E2721"/>
    <w:rsid w:val="006E31FB"/>
    <w:rsid w:val="006E3D82"/>
    <w:rsid w:val="006E48C6"/>
    <w:rsid w:val="006E5001"/>
    <w:rsid w:val="006E550E"/>
    <w:rsid w:val="006E634E"/>
    <w:rsid w:val="006E720D"/>
    <w:rsid w:val="006E75C0"/>
    <w:rsid w:val="006F0A1D"/>
    <w:rsid w:val="006F0D3D"/>
    <w:rsid w:val="006F2D08"/>
    <w:rsid w:val="006F373D"/>
    <w:rsid w:val="006F4BB0"/>
    <w:rsid w:val="006F501C"/>
    <w:rsid w:val="006F56BD"/>
    <w:rsid w:val="006F614E"/>
    <w:rsid w:val="006F7878"/>
    <w:rsid w:val="006F7C77"/>
    <w:rsid w:val="006F7DE6"/>
    <w:rsid w:val="00702649"/>
    <w:rsid w:val="007031FD"/>
    <w:rsid w:val="007039D4"/>
    <w:rsid w:val="00704133"/>
    <w:rsid w:val="0070585A"/>
    <w:rsid w:val="00705941"/>
    <w:rsid w:val="007059FF"/>
    <w:rsid w:val="00705C06"/>
    <w:rsid w:val="0070670D"/>
    <w:rsid w:val="00706940"/>
    <w:rsid w:val="007108D7"/>
    <w:rsid w:val="007113A9"/>
    <w:rsid w:val="0071140B"/>
    <w:rsid w:val="00711AC6"/>
    <w:rsid w:val="00712910"/>
    <w:rsid w:val="007146F2"/>
    <w:rsid w:val="00714856"/>
    <w:rsid w:val="00715343"/>
    <w:rsid w:val="0071554D"/>
    <w:rsid w:val="00716937"/>
    <w:rsid w:val="00717C9B"/>
    <w:rsid w:val="00722F94"/>
    <w:rsid w:val="007234E3"/>
    <w:rsid w:val="00725000"/>
    <w:rsid w:val="0072541C"/>
    <w:rsid w:val="00725A16"/>
    <w:rsid w:val="00725C99"/>
    <w:rsid w:val="0072693D"/>
    <w:rsid w:val="00726B0E"/>
    <w:rsid w:val="007320C7"/>
    <w:rsid w:val="00733F11"/>
    <w:rsid w:val="007340D6"/>
    <w:rsid w:val="007361AD"/>
    <w:rsid w:val="0073647C"/>
    <w:rsid w:val="00737F04"/>
    <w:rsid w:val="0074042C"/>
    <w:rsid w:val="0074097E"/>
    <w:rsid w:val="00741B35"/>
    <w:rsid w:val="007423BB"/>
    <w:rsid w:val="00742915"/>
    <w:rsid w:val="007447DC"/>
    <w:rsid w:val="007447ED"/>
    <w:rsid w:val="007459E5"/>
    <w:rsid w:val="00745F17"/>
    <w:rsid w:val="0074606B"/>
    <w:rsid w:val="00746821"/>
    <w:rsid w:val="0074777D"/>
    <w:rsid w:val="007478C9"/>
    <w:rsid w:val="007505FF"/>
    <w:rsid w:val="00750A36"/>
    <w:rsid w:val="00750D81"/>
    <w:rsid w:val="00751FF1"/>
    <w:rsid w:val="00752DC6"/>
    <w:rsid w:val="00752E14"/>
    <w:rsid w:val="00753723"/>
    <w:rsid w:val="00753772"/>
    <w:rsid w:val="0075400E"/>
    <w:rsid w:val="007542E9"/>
    <w:rsid w:val="00754ABE"/>
    <w:rsid w:val="00755B86"/>
    <w:rsid w:val="00755B9C"/>
    <w:rsid w:val="00756A6F"/>
    <w:rsid w:val="00760282"/>
    <w:rsid w:val="007603C3"/>
    <w:rsid w:val="0076071C"/>
    <w:rsid w:val="00760C17"/>
    <w:rsid w:val="00760CDD"/>
    <w:rsid w:val="00762B32"/>
    <w:rsid w:val="00763961"/>
    <w:rsid w:val="007644BF"/>
    <w:rsid w:val="007646E2"/>
    <w:rsid w:val="00765799"/>
    <w:rsid w:val="007661A5"/>
    <w:rsid w:val="00767E4B"/>
    <w:rsid w:val="00771050"/>
    <w:rsid w:val="007717A3"/>
    <w:rsid w:val="00771C31"/>
    <w:rsid w:val="00772E42"/>
    <w:rsid w:val="00773D49"/>
    <w:rsid w:val="00773FE9"/>
    <w:rsid w:val="00774129"/>
    <w:rsid w:val="00774B56"/>
    <w:rsid w:val="00774CC7"/>
    <w:rsid w:val="00776894"/>
    <w:rsid w:val="00777724"/>
    <w:rsid w:val="0078020C"/>
    <w:rsid w:val="00780A25"/>
    <w:rsid w:val="00781A4B"/>
    <w:rsid w:val="00781E4C"/>
    <w:rsid w:val="00784E1F"/>
    <w:rsid w:val="007855B0"/>
    <w:rsid w:val="00786324"/>
    <w:rsid w:val="007863C2"/>
    <w:rsid w:val="00786D9B"/>
    <w:rsid w:val="00786E18"/>
    <w:rsid w:val="007905DA"/>
    <w:rsid w:val="007916D1"/>
    <w:rsid w:val="00791709"/>
    <w:rsid w:val="00791B6B"/>
    <w:rsid w:val="00791DBD"/>
    <w:rsid w:val="00792CB4"/>
    <w:rsid w:val="0079355F"/>
    <w:rsid w:val="0079364F"/>
    <w:rsid w:val="007940AC"/>
    <w:rsid w:val="007957DC"/>
    <w:rsid w:val="007959B5"/>
    <w:rsid w:val="007962A4"/>
    <w:rsid w:val="00796F6B"/>
    <w:rsid w:val="0079773C"/>
    <w:rsid w:val="007A2A44"/>
    <w:rsid w:val="007A2B7A"/>
    <w:rsid w:val="007A2F03"/>
    <w:rsid w:val="007A4347"/>
    <w:rsid w:val="007A4A28"/>
    <w:rsid w:val="007A55C2"/>
    <w:rsid w:val="007B08B0"/>
    <w:rsid w:val="007B0AB5"/>
    <w:rsid w:val="007B1418"/>
    <w:rsid w:val="007B3635"/>
    <w:rsid w:val="007B5A90"/>
    <w:rsid w:val="007B69CA"/>
    <w:rsid w:val="007B78C7"/>
    <w:rsid w:val="007C0D17"/>
    <w:rsid w:val="007C1E42"/>
    <w:rsid w:val="007C2F31"/>
    <w:rsid w:val="007C4234"/>
    <w:rsid w:val="007C4BD7"/>
    <w:rsid w:val="007C58E6"/>
    <w:rsid w:val="007C7A0D"/>
    <w:rsid w:val="007C7E0C"/>
    <w:rsid w:val="007D0366"/>
    <w:rsid w:val="007D06ED"/>
    <w:rsid w:val="007D27AD"/>
    <w:rsid w:val="007D4B17"/>
    <w:rsid w:val="007D5AED"/>
    <w:rsid w:val="007D5DA0"/>
    <w:rsid w:val="007D6854"/>
    <w:rsid w:val="007D6ED9"/>
    <w:rsid w:val="007E0F24"/>
    <w:rsid w:val="007E1EAB"/>
    <w:rsid w:val="007E2FFE"/>
    <w:rsid w:val="007E3581"/>
    <w:rsid w:val="007E37BE"/>
    <w:rsid w:val="007E3A54"/>
    <w:rsid w:val="007E3FB5"/>
    <w:rsid w:val="007E5215"/>
    <w:rsid w:val="007E5862"/>
    <w:rsid w:val="007E7A01"/>
    <w:rsid w:val="007F149A"/>
    <w:rsid w:val="007F1FF7"/>
    <w:rsid w:val="007F2FA1"/>
    <w:rsid w:val="007F3695"/>
    <w:rsid w:val="007F4312"/>
    <w:rsid w:val="007F7826"/>
    <w:rsid w:val="00800A67"/>
    <w:rsid w:val="00800D1B"/>
    <w:rsid w:val="00800EB6"/>
    <w:rsid w:val="008018CE"/>
    <w:rsid w:val="00802669"/>
    <w:rsid w:val="00803736"/>
    <w:rsid w:val="00803759"/>
    <w:rsid w:val="00803EFF"/>
    <w:rsid w:val="008042F2"/>
    <w:rsid w:val="00804FAE"/>
    <w:rsid w:val="008054BC"/>
    <w:rsid w:val="008056AE"/>
    <w:rsid w:val="00805CEC"/>
    <w:rsid w:val="00805E48"/>
    <w:rsid w:val="008060FE"/>
    <w:rsid w:val="0080772B"/>
    <w:rsid w:val="00807BB6"/>
    <w:rsid w:val="00807C99"/>
    <w:rsid w:val="00811083"/>
    <w:rsid w:val="00812E2A"/>
    <w:rsid w:val="00813877"/>
    <w:rsid w:val="008149F5"/>
    <w:rsid w:val="008151CD"/>
    <w:rsid w:val="00816504"/>
    <w:rsid w:val="00817190"/>
    <w:rsid w:val="008172DA"/>
    <w:rsid w:val="0081737D"/>
    <w:rsid w:val="008173CC"/>
    <w:rsid w:val="008175B9"/>
    <w:rsid w:val="00817782"/>
    <w:rsid w:val="00817E7F"/>
    <w:rsid w:val="00820001"/>
    <w:rsid w:val="0082051D"/>
    <w:rsid w:val="008208EB"/>
    <w:rsid w:val="00820B50"/>
    <w:rsid w:val="00821C40"/>
    <w:rsid w:val="00822D0A"/>
    <w:rsid w:val="0082517E"/>
    <w:rsid w:val="00826386"/>
    <w:rsid w:val="00826A6B"/>
    <w:rsid w:val="008273EA"/>
    <w:rsid w:val="00827DEE"/>
    <w:rsid w:val="008322D4"/>
    <w:rsid w:val="008331B2"/>
    <w:rsid w:val="008331F4"/>
    <w:rsid w:val="00833224"/>
    <w:rsid w:val="00834C70"/>
    <w:rsid w:val="008373FF"/>
    <w:rsid w:val="00837BBC"/>
    <w:rsid w:val="00840054"/>
    <w:rsid w:val="00840A5D"/>
    <w:rsid w:val="00841464"/>
    <w:rsid w:val="00841B6C"/>
    <w:rsid w:val="00841F86"/>
    <w:rsid w:val="00842302"/>
    <w:rsid w:val="00842E4A"/>
    <w:rsid w:val="008431C4"/>
    <w:rsid w:val="00843808"/>
    <w:rsid w:val="008438FB"/>
    <w:rsid w:val="00844EB1"/>
    <w:rsid w:val="00845C7F"/>
    <w:rsid w:val="00845CB6"/>
    <w:rsid w:val="0084724D"/>
    <w:rsid w:val="008477E1"/>
    <w:rsid w:val="0084782D"/>
    <w:rsid w:val="00851693"/>
    <w:rsid w:val="00851910"/>
    <w:rsid w:val="00852298"/>
    <w:rsid w:val="00853AE0"/>
    <w:rsid w:val="00853F9F"/>
    <w:rsid w:val="0085625F"/>
    <w:rsid w:val="008568C2"/>
    <w:rsid w:val="008569D2"/>
    <w:rsid w:val="008569E5"/>
    <w:rsid w:val="00856C8B"/>
    <w:rsid w:val="0086066E"/>
    <w:rsid w:val="00861241"/>
    <w:rsid w:val="00861525"/>
    <w:rsid w:val="00862540"/>
    <w:rsid w:val="00863540"/>
    <w:rsid w:val="00863C30"/>
    <w:rsid w:val="00863F65"/>
    <w:rsid w:val="008641D2"/>
    <w:rsid w:val="008659AB"/>
    <w:rsid w:val="00867040"/>
    <w:rsid w:val="008710A6"/>
    <w:rsid w:val="00873368"/>
    <w:rsid w:val="0087368D"/>
    <w:rsid w:val="008744D7"/>
    <w:rsid w:val="008745CF"/>
    <w:rsid w:val="0087478D"/>
    <w:rsid w:val="00874DBB"/>
    <w:rsid w:val="008753B0"/>
    <w:rsid w:val="00875FE6"/>
    <w:rsid w:val="00880DEB"/>
    <w:rsid w:val="00882E73"/>
    <w:rsid w:val="008837E1"/>
    <w:rsid w:val="008850AA"/>
    <w:rsid w:val="00885A12"/>
    <w:rsid w:val="00887498"/>
    <w:rsid w:val="00891B41"/>
    <w:rsid w:val="008929D8"/>
    <w:rsid w:val="00894299"/>
    <w:rsid w:val="00894375"/>
    <w:rsid w:val="00896956"/>
    <w:rsid w:val="0089741A"/>
    <w:rsid w:val="0089760C"/>
    <w:rsid w:val="008979BD"/>
    <w:rsid w:val="008A0769"/>
    <w:rsid w:val="008A15C7"/>
    <w:rsid w:val="008A51EE"/>
    <w:rsid w:val="008A5AA1"/>
    <w:rsid w:val="008A6DA9"/>
    <w:rsid w:val="008A6EBA"/>
    <w:rsid w:val="008A6ECF"/>
    <w:rsid w:val="008A6FD7"/>
    <w:rsid w:val="008A7C12"/>
    <w:rsid w:val="008B1498"/>
    <w:rsid w:val="008B3128"/>
    <w:rsid w:val="008B35D7"/>
    <w:rsid w:val="008B36C7"/>
    <w:rsid w:val="008B478F"/>
    <w:rsid w:val="008B4A64"/>
    <w:rsid w:val="008B5EE0"/>
    <w:rsid w:val="008B5FF2"/>
    <w:rsid w:val="008B61AF"/>
    <w:rsid w:val="008B67F0"/>
    <w:rsid w:val="008B6AF3"/>
    <w:rsid w:val="008B7781"/>
    <w:rsid w:val="008C0ED8"/>
    <w:rsid w:val="008C2E5E"/>
    <w:rsid w:val="008C3724"/>
    <w:rsid w:val="008C38D9"/>
    <w:rsid w:val="008C451F"/>
    <w:rsid w:val="008C4775"/>
    <w:rsid w:val="008C69E1"/>
    <w:rsid w:val="008C6E12"/>
    <w:rsid w:val="008C71A8"/>
    <w:rsid w:val="008C7991"/>
    <w:rsid w:val="008C7F23"/>
    <w:rsid w:val="008D2AC5"/>
    <w:rsid w:val="008D370D"/>
    <w:rsid w:val="008D42AB"/>
    <w:rsid w:val="008D5FCB"/>
    <w:rsid w:val="008D6659"/>
    <w:rsid w:val="008D6962"/>
    <w:rsid w:val="008D6F86"/>
    <w:rsid w:val="008D7784"/>
    <w:rsid w:val="008D7F02"/>
    <w:rsid w:val="008E0AAF"/>
    <w:rsid w:val="008F0ECF"/>
    <w:rsid w:val="008F1A54"/>
    <w:rsid w:val="008F2760"/>
    <w:rsid w:val="008F38BF"/>
    <w:rsid w:val="008F754B"/>
    <w:rsid w:val="008F7CFC"/>
    <w:rsid w:val="00900112"/>
    <w:rsid w:val="00900D5B"/>
    <w:rsid w:val="009014BB"/>
    <w:rsid w:val="00902AD1"/>
    <w:rsid w:val="00903251"/>
    <w:rsid w:val="00903531"/>
    <w:rsid w:val="00903AEC"/>
    <w:rsid w:val="009044E4"/>
    <w:rsid w:val="009048F4"/>
    <w:rsid w:val="009051B6"/>
    <w:rsid w:val="00905C2A"/>
    <w:rsid w:val="009073B9"/>
    <w:rsid w:val="0090776C"/>
    <w:rsid w:val="009077C1"/>
    <w:rsid w:val="00907B79"/>
    <w:rsid w:val="00907E68"/>
    <w:rsid w:val="00910234"/>
    <w:rsid w:val="00910628"/>
    <w:rsid w:val="0091318F"/>
    <w:rsid w:val="009138F7"/>
    <w:rsid w:val="0091437C"/>
    <w:rsid w:val="009170CF"/>
    <w:rsid w:val="00917C07"/>
    <w:rsid w:val="009223EE"/>
    <w:rsid w:val="00923957"/>
    <w:rsid w:val="00924632"/>
    <w:rsid w:val="00925A12"/>
    <w:rsid w:val="00925F97"/>
    <w:rsid w:val="009266DF"/>
    <w:rsid w:val="009279A5"/>
    <w:rsid w:val="009301D3"/>
    <w:rsid w:val="00930295"/>
    <w:rsid w:val="0093376B"/>
    <w:rsid w:val="009343E7"/>
    <w:rsid w:val="00934BEC"/>
    <w:rsid w:val="00934FF0"/>
    <w:rsid w:val="00935D46"/>
    <w:rsid w:val="0093663F"/>
    <w:rsid w:val="00937235"/>
    <w:rsid w:val="00937511"/>
    <w:rsid w:val="00937617"/>
    <w:rsid w:val="0094047A"/>
    <w:rsid w:val="0094197C"/>
    <w:rsid w:val="00941CBA"/>
    <w:rsid w:val="00942BBD"/>
    <w:rsid w:val="00943369"/>
    <w:rsid w:val="009433F8"/>
    <w:rsid w:val="00944339"/>
    <w:rsid w:val="00944423"/>
    <w:rsid w:val="00944D75"/>
    <w:rsid w:val="00945884"/>
    <w:rsid w:val="0094691F"/>
    <w:rsid w:val="009472A9"/>
    <w:rsid w:val="009515E6"/>
    <w:rsid w:val="00952BE0"/>
    <w:rsid w:val="0095324E"/>
    <w:rsid w:val="009534B0"/>
    <w:rsid w:val="009549BE"/>
    <w:rsid w:val="00955712"/>
    <w:rsid w:val="00957CD4"/>
    <w:rsid w:val="0096115E"/>
    <w:rsid w:val="009615E0"/>
    <w:rsid w:val="00962716"/>
    <w:rsid w:val="00962D98"/>
    <w:rsid w:val="00963BA2"/>
    <w:rsid w:val="00964787"/>
    <w:rsid w:val="00965041"/>
    <w:rsid w:val="0096509E"/>
    <w:rsid w:val="009666BE"/>
    <w:rsid w:val="00966EDD"/>
    <w:rsid w:val="00966FB7"/>
    <w:rsid w:val="00967A0F"/>
    <w:rsid w:val="009706EA"/>
    <w:rsid w:val="00971B8B"/>
    <w:rsid w:val="00972AA7"/>
    <w:rsid w:val="00972D54"/>
    <w:rsid w:val="00975B98"/>
    <w:rsid w:val="009765CE"/>
    <w:rsid w:val="00976AA9"/>
    <w:rsid w:val="00976AB0"/>
    <w:rsid w:val="00977BA9"/>
    <w:rsid w:val="009805F5"/>
    <w:rsid w:val="00980B34"/>
    <w:rsid w:val="00980E8F"/>
    <w:rsid w:val="009816DD"/>
    <w:rsid w:val="00982725"/>
    <w:rsid w:val="0098510C"/>
    <w:rsid w:val="00985A1A"/>
    <w:rsid w:val="00986BF6"/>
    <w:rsid w:val="00987276"/>
    <w:rsid w:val="00990780"/>
    <w:rsid w:val="009913A7"/>
    <w:rsid w:val="0099187C"/>
    <w:rsid w:val="009924CB"/>
    <w:rsid w:val="0099389A"/>
    <w:rsid w:val="00994B0D"/>
    <w:rsid w:val="00996708"/>
    <w:rsid w:val="00996E2C"/>
    <w:rsid w:val="00997E0F"/>
    <w:rsid w:val="009A2410"/>
    <w:rsid w:val="009A3299"/>
    <w:rsid w:val="009A3F54"/>
    <w:rsid w:val="009A4602"/>
    <w:rsid w:val="009A4BB2"/>
    <w:rsid w:val="009A5147"/>
    <w:rsid w:val="009A52BE"/>
    <w:rsid w:val="009A66C2"/>
    <w:rsid w:val="009A6B2B"/>
    <w:rsid w:val="009B11B1"/>
    <w:rsid w:val="009B2CA4"/>
    <w:rsid w:val="009B486B"/>
    <w:rsid w:val="009B53DC"/>
    <w:rsid w:val="009B6439"/>
    <w:rsid w:val="009B6B67"/>
    <w:rsid w:val="009C2467"/>
    <w:rsid w:val="009C3161"/>
    <w:rsid w:val="009C32AB"/>
    <w:rsid w:val="009C43B8"/>
    <w:rsid w:val="009C4969"/>
    <w:rsid w:val="009C6571"/>
    <w:rsid w:val="009C66B8"/>
    <w:rsid w:val="009C6B1B"/>
    <w:rsid w:val="009C7C87"/>
    <w:rsid w:val="009C7D02"/>
    <w:rsid w:val="009C7E3D"/>
    <w:rsid w:val="009C7F71"/>
    <w:rsid w:val="009D0D7A"/>
    <w:rsid w:val="009D1614"/>
    <w:rsid w:val="009D1A24"/>
    <w:rsid w:val="009D431E"/>
    <w:rsid w:val="009D48FE"/>
    <w:rsid w:val="009D5698"/>
    <w:rsid w:val="009D64DA"/>
    <w:rsid w:val="009D75D9"/>
    <w:rsid w:val="009E1099"/>
    <w:rsid w:val="009E1254"/>
    <w:rsid w:val="009E58DF"/>
    <w:rsid w:val="009E5A85"/>
    <w:rsid w:val="009E613A"/>
    <w:rsid w:val="009E6EA0"/>
    <w:rsid w:val="009E790B"/>
    <w:rsid w:val="009E79C4"/>
    <w:rsid w:val="009F0376"/>
    <w:rsid w:val="009F07AA"/>
    <w:rsid w:val="009F1A4E"/>
    <w:rsid w:val="009F1CFA"/>
    <w:rsid w:val="009F1F7F"/>
    <w:rsid w:val="009F26DB"/>
    <w:rsid w:val="009F380F"/>
    <w:rsid w:val="009F49C1"/>
    <w:rsid w:val="009F6E48"/>
    <w:rsid w:val="00A00F97"/>
    <w:rsid w:val="00A010F7"/>
    <w:rsid w:val="00A016B8"/>
    <w:rsid w:val="00A02799"/>
    <w:rsid w:val="00A050FC"/>
    <w:rsid w:val="00A067B0"/>
    <w:rsid w:val="00A075D4"/>
    <w:rsid w:val="00A10620"/>
    <w:rsid w:val="00A11A87"/>
    <w:rsid w:val="00A11CF6"/>
    <w:rsid w:val="00A12C25"/>
    <w:rsid w:val="00A13771"/>
    <w:rsid w:val="00A1500A"/>
    <w:rsid w:val="00A171E6"/>
    <w:rsid w:val="00A172EF"/>
    <w:rsid w:val="00A209D3"/>
    <w:rsid w:val="00A20D2A"/>
    <w:rsid w:val="00A233B0"/>
    <w:rsid w:val="00A23B2E"/>
    <w:rsid w:val="00A240EC"/>
    <w:rsid w:val="00A245B7"/>
    <w:rsid w:val="00A245D5"/>
    <w:rsid w:val="00A25606"/>
    <w:rsid w:val="00A27ED9"/>
    <w:rsid w:val="00A3015A"/>
    <w:rsid w:val="00A30952"/>
    <w:rsid w:val="00A30AE3"/>
    <w:rsid w:val="00A3112B"/>
    <w:rsid w:val="00A313DC"/>
    <w:rsid w:val="00A31E2D"/>
    <w:rsid w:val="00A33B31"/>
    <w:rsid w:val="00A34B9C"/>
    <w:rsid w:val="00A35793"/>
    <w:rsid w:val="00A367D6"/>
    <w:rsid w:val="00A378F6"/>
    <w:rsid w:val="00A4067C"/>
    <w:rsid w:val="00A40FCE"/>
    <w:rsid w:val="00A41231"/>
    <w:rsid w:val="00A4151B"/>
    <w:rsid w:val="00A4238B"/>
    <w:rsid w:val="00A42D26"/>
    <w:rsid w:val="00A44045"/>
    <w:rsid w:val="00A446AD"/>
    <w:rsid w:val="00A44CD6"/>
    <w:rsid w:val="00A45B64"/>
    <w:rsid w:val="00A47306"/>
    <w:rsid w:val="00A51513"/>
    <w:rsid w:val="00A51F01"/>
    <w:rsid w:val="00A534A3"/>
    <w:rsid w:val="00A54475"/>
    <w:rsid w:val="00A55EA6"/>
    <w:rsid w:val="00A561F1"/>
    <w:rsid w:val="00A56A1D"/>
    <w:rsid w:val="00A57036"/>
    <w:rsid w:val="00A571F8"/>
    <w:rsid w:val="00A60118"/>
    <w:rsid w:val="00A6051F"/>
    <w:rsid w:val="00A60C66"/>
    <w:rsid w:val="00A62659"/>
    <w:rsid w:val="00A6377A"/>
    <w:rsid w:val="00A64526"/>
    <w:rsid w:val="00A64687"/>
    <w:rsid w:val="00A65547"/>
    <w:rsid w:val="00A65D2F"/>
    <w:rsid w:val="00A65E36"/>
    <w:rsid w:val="00A67C4A"/>
    <w:rsid w:val="00A70393"/>
    <w:rsid w:val="00A7204C"/>
    <w:rsid w:val="00A73257"/>
    <w:rsid w:val="00A7379C"/>
    <w:rsid w:val="00A738B9"/>
    <w:rsid w:val="00A74D35"/>
    <w:rsid w:val="00A8169A"/>
    <w:rsid w:val="00A823D6"/>
    <w:rsid w:val="00A82A2B"/>
    <w:rsid w:val="00A85D2B"/>
    <w:rsid w:val="00A865C8"/>
    <w:rsid w:val="00A87DF2"/>
    <w:rsid w:val="00A87E92"/>
    <w:rsid w:val="00A90911"/>
    <w:rsid w:val="00A9336C"/>
    <w:rsid w:val="00A93AEE"/>
    <w:rsid w:val="00A93B6A"/>
    <w:rsid w:val="00A9424F"/>
    <w:rsid w:val="00A94B55"/>
    <w:rsid w:val="00A96263"/>
    <w:rsid w:val="00AA2453"/>
    <w:rsid w:val="00AA2A44"/>
    <w:rsid w:val="00AA2AE6"/>
    <w:rsid w:val="00AA33B1"/>
    <w:rsid w:val="00AA3685"/>
    <w:rsid w:val="00AA5870"/>
    <w:rsid w:val="00AA5AB3"/>
    <w:rsid w:val="00AB110B"/>
    <w:rsid w:val="00AB35F9"/>
    <w:rsid w:val="00AB383A"/>
    <w:rsid w:val="00AB4AC9"/>
    <w:rsid w:val="00AB5745"/>
    <w:rsid w:val="00AB5786"/>
    <w:rsid w:val="00AB5DF3"/>
    <w:rsid w:val="00AB72A9"/>
    <w:rsid w:val="00AB74C2"/>
    <w:rsid w:val="00AB7623"/>
    <w:rsid w:val="00AB7719"/>
    <w:rsid w:val="00AC0796"/>
    <w:rsid w:val="00AC18EC"/>
    <w:rsid w:val="00AC27B3"/>
    <w:rsid w:val="00AC2A64"/>
    <w:rsid w:val="00AC2DBC"/>
    <w:rsid w:val="00AC2FC5"/>
    <w:rsid w:val="00AC4199"/>
    <w:rsid w:val="00AC450B"/>
    <w:rsid w:val="00AC6BD1"/>
    <w:rsid w:val="00AC71C9"/>
    <w:rsid w:val="00AD1F72"/>
    <w:rsid w:val="00AD268D"/>
    <w:rsid w:val="00AD413F"/>
    <w:rsid w:val="00AD4E85"/>
    <w:rsid w:val="00AD5549"/>
    <w:rsid w:val="00AD69A0"/>
    <w:rsid w:val="00AD762A"/>
    <w:rsid w:val="00AD789F"/>
    <w:rsid w:val="00AD7B2A"/>
    <w:rsid w:val="00AD7D12"/>
    <w:rsid w:val="00AE0721"/>
    <w:rsid w:val="00AE2D19"/>
    <w:rsid w:val="00AE3CF2"/>
    <w:rsid w:val="00AE4263"/>
    <w:rsid w:val="00AE4808"/>
    <w:rsid w:val="00AE4CD7"/>
    <w:rsid w:val="00AE78BA"/>
    <w:rsid w:val="00AF0E97"/>
    <w:rsid w:val="00AF1D0E"/>
    <w:rsid w:val="00AF3470"/>
    <w:rsid w:val="00AF354B"/>
    <w:rsid w:val="00AF473C"/>
    <w:rsid w:val="00AF4D1B"/>
    <w:rsid w:val="00AF57FF"/>
    <w:rsid w:val="00AF5C99"/>
    <w:rsid w:val="00AF6103"/>
    <w:rsid w:val="00AF627D"/>
    <w:rsid w:val="00AF740C"/>
    <w:rsid w:val="00B00956"/>
    <w:rsid w:val="00B00E91"/>
    <w:rsid w:val="00B01506"/>
    <w:rsid w:val="00B018E6"/>
    <w:rsid w:val="00B0197A"/>
    <w:rsid w:val="00B0211F"/>
    <w:rsid w:val="00B029BA"/>
    <w:rsid w:val="00B02D58"/>
    <w:rsid w:val="00B036ED"/>
    <w:rsid w:val="00B038B3"/>
    <w:rsid w:val="00B03BFC"/>
    <w:rsid w:val="00B047F6"/>
    <w:rsid w:val="00B0505F"/>
    <w:rsid w:val="00B05D31"/>
    <w:rsid w:val="00B06018"/>
    <w:rsid w:val="00B063C5"/>
    <w:rsid w:val="00B11737"/>
    <w:rsid w:val="00B1200F"/>
    <w:rsid w:val="00B12C35"/>
    <w:rsid w:val="00B12D90"/>
    <w:rsid w:val="00B13B76"/>
    <w:rsid w:val="00B14307"/>
    <w:rsid w:val="00B143B3"/>
    <w:rsid w:val="00B1598B"/>
    <w:rsid w:val="00B16C3F"/>
    <w:rsid w:val="00B2190C"/>
    <w:rsid w:val="00B22921"/>
    <w:rsid w:val="00B23744"/>
    <w:rsid w:val="00B2444E"/>
    <w:rsid w:val="00B25A64"/>
    <w:rsid w:val="00B25D47"/>
    <w:rsid w:val="00B261B0"/>
    <w:rsid w:val="00B265B2"/>
    <w:rsid w:val="00B30157"/>
    <w:rsid w:val="00B304C3"/>
    <w:rsid w:val="00B30E09"/>
    <w:rsid w:val="00B31E7D"/>
    <w:rsid w:val="00B32759"/>
    <w:rsid w:val="00B33B32"/>
    <w:rsid w:val="00B341AF"/>
    <w:rsid w:val="00B344B0"/>
    <w:rsid w:val="00B353A0"/>
    <w:rsid w:val="00B41245"/>
    <w:rsid w:val="00B413E8"/>
    <w:rsid w:val="00B42A7C"/>
    <w:rsid w:val="00B44D27"/>
    <w:rsid w:val="00B46030"/>
    <w:rsid w:val="00B51849"/>
    <w:rsid w:val="00B51BC7"/>
    <w:rsid w:val="00B52305"/>
    <w:rsid w:val="00B526C6"/>
    <w:rsid w:val="00B53158"/>
    <w:rsid w:val="00B53A2A"/>
    <w:rsid w:val="00B5470D"/>
    <w:rsid w:val="00B56403"/>
    <w:rsid w:val="00B5728F"/>
    <w:rsid w:val="00B57389"/>
    <w:rsid w:val="00B615F7"/>
    <w:rsid w:val="00B61C29"/>
    <w:rsid w:val="00B625E7"/>
    <w:rsid w:val="00B63457"/>
    <w:rsid w:val="00B6594E"/>
    <w:rsid w:val="00B660EE"/>
    <w:rsid w:val="00B66409"/>
    <w:rsid w:val="00B67F2A"/>
    <w:rsid w:val="00B70F22"/>
    <w:rsid w:val="00B715E2"/>
    <w:rsid w:val="00B73FC3"/>
    <w:rsid w:val="00B748D7"/>
    <w:rsid w:val="00B767C0"/>
    <w:rsid w:val="00B77ABF"/>
    <w:rsid w:val="00B82621"/>
    <w:rsid w:val="00B84A78"/>
    <w:rsid w:val="00B85472"/>
    <w:rsid w:val="00B85BA7"/>
    <w:rsid w:val="00B85D17"/>
    <w:rsid w:val="00B87FA0"/>
    <w:rsid w:val="00B900F0"/>
    <w:rsid w:val="00B9084E"/>
    <w:rsid w:val="00B917EC"/>
    <w:rsid w:val="00B927AE"/>
    <w:rsid w:val="00B9294E"/>
    <w:rsid w:val="00B933B5"/>
    <w:rsid w:val="00B94066"/>
    <w:rsid w:val="00B94BD8"/>
    <w:rsid w:val="00B95D8A"/>
    <w:rsid w:val="00B97977"/>
    <w:rsid w:val="00BA0F8B"/>
    <w:rsid w:val="00BA2CDA"/>
    <w:rsid w:val="00BA3B0D"/>
    <w:rsid w:val="00BA3CC2"/>
    <w:rsid w:val="00BA44C6"/>
    <w:rsid w:val="00BA44DE"/>
    <w:rsid w:val="00BA4614"/>
    <w:rsid w:val="00BA498A"/>
    <w:rsid w:val="00BA4994"/>
    <w:rsid w:val="00BA5544"/>
    <w:rsid w:val="00BA557E"/>
    <w:rsid w:val="00BA7912"/>
    <w:rsid w:val="00BA79CE"/>
    <w:rsid w:val="00BB12BF"/>
    <w:rsid w:val="00BB13D5"/>
    <w:rsid w:val="00BB1A39"/>
    <w:rsid w:val="00BB1E45"/>
    <w:rsid w:val="00BB2866"/>
    <w:rsid w:val="00BB3DC7"/>
    <w:rsid w:val="00BB73A8"/>
    <w:rsid w:val="00BB7CCE"/>
    <w:rsid w:val="00BC02DD"/>
    <w:rsid w:val="00BC1E64"/>
    <w:rsid w:val="00BC2EB0"/>
    <w:rsid w:val="00BC4982"/>
    <w:rsid w:val="00BC5767"/>
    <w:rsid w:val="00BC5B8B"/>
    <w:rsid w:val="00BC7BB7"/>
    <w:rsid w:val="00BD20B4"/>
    <w:rsid w:val="00BD367C"/>
    <w:rsid w:val="00BD404D"/>
    <w:rsid w:val="00BD5DFC"/>
    <w:rsid w:val="00BD72D2"/>
    <w:rsid w:val="00BD79E5"/>
    <w:rsid w:val="00BE12CE"/>
    <w:rsid w:val="00BE41AD"/>
    <w:rsid w:val="00BE465F"/>
    <w:rsid w:val="00BE56CE"/>
    <w:rsid w:val="00BF0175"/>
    <w:rsid w:val="00BF08C3"/>
    <w:rsid w:val="00BF0994"/>
    <w:rsid w:val="00BF1450"/>
    <w:rsid w:val="00BF1E81"/>
    <w:rsid w:val="00BF23BC"/>
    <w:rsid w:val="00BF2A22"/>
    <w:rsid w:val="00BF3191"/>
    <w:rsid w:val="00BF3E3B"/>
    <w:rsid w:val="00BF42E6"/>
    <w:rsid w:val="00BF4C09"/>
    <w:rsid w:val="00BF5D59"/>
    <w:rsid w:val="00BF7438"/>
    <w:rsid w:val="00BF7D57"/>
    <w:rsid w:val="00BF7F1E"/>
    <w:rsid w:val="00C001EE"/>
    <w:rsid w:val="00C00898"/>
    <w:rsid w:val="00C02257"/>
    <w:rsid w:val="00C029FB"/>
    <w:rsid w:val="00C02F8D"/>
    <w:rsid w:val="00C03289"/>
    <w:rsid w:val="00C034D7"/>
    <w:rsid w:val="00C04416"/>
    <w:rsid w:val="00C06BEE"/>
    <w:rsid w:val="00C07114"/>
    <w:rsid w:val="00C07E62"/>
    <w:rsid w:val="00C127E6"/>
    <w:rsid w:val="00C1284D"/>
    <w:rsid w:val="00C13050"/>
    <w:rsid w:val="00C1381F"/>
    <w:rsid w:val="00C13B30"/>
    <w:rsid w:val="00C1498D"/>
    <w:rsid w:val="00C14D26"/>
    <w:rsid w:val="00C155FD"/>
    <w:rsid w:val="00C1775A"/>
    <w:rsid w:val="00C20698"/>
    <w:rsid w:val="00C206BE"/>
    <w:rsid w:val="00C20955"/>
    <w:rsid w:val="00C2102E"/>
    <w:rsid w:val="00C2122D"/>
    <w:rsid w:val="00C247B5"/>
    <w:rsid w:val="00C25DFF"/>
    <w:rsid w:val="00C2601A"/>
    <w:rsid w:val="00C27201"/>
    <w:rsid w:val="00C277B8"/>
    <w:rsid w:val="00C27F7E"/>
    <w:rsid w:val="00C31636"/>
    <w:rsid w:val="00C32981"/>
    <w:rsid w:val="00C32FD4"/>
    <w:rsid w:val="00C337B3"/>
    <w:rsid w:val="00C33E49"/>
    <w:rsid w:val="00C350AF"/>
    <w:rsid w:val="00C373C9"/>
    <w:rsid w:val="00C37C92"/>
    <w:rsid w:val="00C37E73"/>
    <w:rsid w:val="00C411F6"/>
    <w:rsid w:val="00C422DA"/>
    <w:rsid w:val="00C432DA"/>
    <w:rsid w:val="00C43CDA"/>
    <w:rsid w:val="00C440F0"/>
    <w:rsid w:val="00C446E4"/>
    <w:rsid w:val="00C456B6"/>
    <w:rsid w:val="00C46250"/>
    <w:rsid w:val="00C47D58"/>
    <w:rsid w:val="00C51B5F"/>
    <w:rsid w:val="00C54609"/>
    <w:rsid w:val="00C549F4"/>
    <w:rsid w:val="00C5513D"/>
    <w:rsid w:val="00C554BC"/>
    <w:rsid w:val="00C55C71"/>
    <w:rsid w:val="00C60F4B"/>
    <w:rsid w:val="00C6168B"/>
    <w:rsid w:val="00C6231E"/>
    <w:rsid w:val="00C62F77"/>
    <w:rsid w:val="00C63E46"/>
    <w:rsid w:val="00C65ED0"/>
    <w:rsid w:val="00C6707D"/>
    <w:rsid w:val="00C67511"/>
    <w:rsid w:val="00C67FF8"/>
    <w:rsid w:val="00C70F89"/>
    <w:rsid w:val="00C7122E"/>
    <w:rsid w:val="00C71636"/>
    <w:rsid w:val="00C71BEE"/>
    <w:rsid w:val="00C734EF"/>
    <w:rsid w:val="00C73641"/>
    <w:rsid w:val="00C739E4"/>
    <w:rsid w:val="00C74067"/>
    <w:rsid w:val="00C754A4"/>
    <w:rsid w:val="00C7708B"/>
    <w:rsid w:val="00C81018"/>
    <w:rsid w:val="00C81493"/>
    <w:rsid w:val="00C81EAF"/>
    <w:rsid w:val="00C826BB"/>
    <w:rsid w:val="00C85588"/>
    <w:rsid w:val="00C91411"/>
    <w:rsid w:val="00C91D98"/>
    <w:rsid w:val="00C954CC"/>
    <w:rsid w:val="00C95FAC"/>
    <w:rsid w:val="00C96F7F"/>
    <w:rsid w:val="00C97C2A"/>
    <w:rsid w:val="00C97F87"/>
    <w:rsid w:val="00CA190B"/>
    <w:rsid w:val="00CA1A20"/>
    <w:rsid w:val="00CA238B"/>
    <w:rsid w:val="00CA3282"/>
    <w:rsid w:val="00CA367E"/>
    <w:rsid w:val="00CA4172"/>
    <w:rsid w:val="00CA4D97"/>
    <w:rsid w:val="00CA5575"/>
    <w:rsid w:val="00CA59AD"/>
    <w:rsid w:val="00CA5C0A"/>
    <w:rsid w:val="00CA6AB0"/>
    <w:rsid w:val="00CA6BBC"/>
    <w:rsid w:val="00CA7F14"/>
    <w:rsid w:val="00CB0891"/>
    <w:rsid w:val="00CB0A74"/>
    <w:rsid w:val="00CB256C"/>
    <w:rsid w:val="00CB276B"/>
    <w:rsid w:val="00CB3A70"/>
    <w:rsid w:val="00CB42E3"/>
    <w:rsid w:val="00CB52E2"/>
    <w:rsid w:val="00CB5DE2"/>
    <w:rsid w:val="00CC0B2D"/>
    <w:rsid w:val="00CC1446"/>
    <w:rsid w:val="00CC1A9C"/>
    <w:rsid w:val="00CC3C8E"/>
    <w:rsid w:val="00CC4674"/>
    <w:rsid w:val="00CC53AE"/>
    <w:rsid w:val="00CC6378"/>
    <w:rsid w:val="00CC6845"/>
    <w:rsid w:val="00CD00A8"/>
    <w:rsid w:val="00CD0B72"/>
    <w:rsid w:val="00CD15FE"/>
    <w:rsid w:val="00CD31B4"/>
    <w:rsid w:val="00CD39EA"/>
    <w:rsid w:val="00CD3F2F"/>
    <w:rsid w:val="00CD569C"/>
    <w:rsid w:val="00CD5AED"/>
    <w:rsid w:val="00CD5C0A"/>
    <w:rsid w:val="00CD6FF4"/>
    <w:rsid w:val="00CD7863"/>
    <w:rsid w:val="00CE00F7"/>
    <w:rsid w:val="00CE16D4"/>
    <w:rsid w:val="00CE22C2"/>
    <w:rsid w:val="00CE29EA"/>
    <w:rsid w:val="00CE351F"/>
    <w:rsid w:val="00CE58E4"/>
    <w:rsid w:val="00CE59C9"/>
    <w:rsid w:val="00CE6190"/>
    <w:rsid w:val="00CE7D8E"/>
    <w:rsid w:val="00CE7EE8"/>
    <w:rsid w:val="00CF1520"/>
    <w:rsid w:val="00CF2074"/>
    <w:rsid w:val="00CF2F82"/>
    <w:rsid w:val="00CF3979"/>
    <w:rsid w:val="00CF5A4D"/>
    <w:rsid w:val="00CF6107"/>
    <w:rsid w:val="00CF6517"/>
    <w:rsid w:val="00CF7A3C"/>
    <w:rsid w:val="00D042C2"/>
    <w:rsid w:val="00D04968"/>
    <w:rsid w:val="00D05711"/>
    <w:rsid w:val="00D058C9"/>
    <w:rsid w:val="00D05E79"/>
    <w:rsid w:val="00D07B74"/>
    <w:rsid w:val="00D10C9E"/>
    <w:rsid w:val="00D124B1"/>
    <w:rsid w:val="00D12F4D"/>
    <w:rsid w:val="00D13D8A"/>
    <w:rsid w:val="00D150C6"/>
    <w:rsid w:val="00D17F83"/>
    <w:rsid w:val="00D200ED"/>
    <w:rsid w:val="00D20A29"/>
    <w:rsid w:val="00D222D3"/>
    <w:rsid w:val="00D227E1"/>
    <w:rsid w:val="00D22B4D"/>
    <w:rsid w:val="00D22C1B"/>
    <w:rsid w:val="00D23708"/>
    <w:rsid w:val="00D241E6"/>
    <w:rsid w:val="00D25223"/>
    <w:rsid w:val="00D268F1"/>
    <w:rsid w:val="00D277F6"/>
    <w:rsid w:val="00D279CF"/>
    <w:rsid w:val="00D27B5D"/>
    <w:rsid w:val="00D3003E"/>
    <w:rsid w:val="00D30218"/>
    <w:rsid w:val="00D3075B"/>
    <w:rsid w:val="00D312C9"/>
    <w:rsid w:val="00D31FD8"/>
    <w:rsid w:val="00D32A2E"/>
    <w:rsid w:val="00D32B94"/>
    <w:rsid w:val="00D34FC7"/>
    <w:rsid w:val="00D35DAB"/>
    <w:rsid w:val="00D35E3C"/>
    <w:rsid w:val="00D35F40"/>
    <w:rsid w:val="00D360AC"/>
    <w:rsid w:val="00D362B8"/>
    <w:rsid w:val="00D375F9"/>
    <w:rsid w:val="00D37829"/>
    <w:rsid w:val="00D37FCA"/>
    <w:rsid w:val="00D40992"/>
    <w:rsid w:val="00D40ECF"/>
    <w:rsid w:val="00D42E0A"/>
    <w:rsid w:val="00D42F8C"/>
    <w:rsid w:val="00D4310C"/>
    <w:rsid w:val="00D43B10"/>
    <w:rsid w:val="00D4444C"/>
    <w:rsid w:val="00D47194"/>
    <w:rsid w:val="00D5025E"/>
    <w:rsid w:val="00D50322"/>
    <w:rsid w:val="00D504A5"/>
    <w:rsid w:val="00D505F6"/>
    <w:rsid w:val="00D5256E"/>
    <w:rsid w:val="00D54313"/>
    <w:rsid w:val="00D5465E"/>
    <w:rsid w:val="00D54BE3"/>
    <w:rsid w:val="00D5511A"/>
    <w:rsid w:val="00D55C76"/>
    <w:rsid w:val="00D60FAC"/>
    <w:rsid w:val="00D6106C"/>
    <w:rsid w:val="00D61702"/>
    <w:rsid w:val="00D617E9"/>
    <w:rsid w:val="00D6296C"/>
    <w:rsid w:val="00D62E7B"/>
    <w:rsid w:val="00D63E8F"/>
    <w:rsid w:val="00D63F68"/>
    <w:rsid w:val="00D641D2"/>
    <w:rsid w:val="00D64977"/>
    <w:rsid w:val="00D64B39"/>
    <w:rsid w:val="00D6540C"/>
    <w:rsid w:val="00D654B9"/>
    <w:rsid w:val="00D66584"/>
    <w:rsid w:val="00D66906"/>
    <w:rsid w:val="00D66B57"/>
    <w:rsid w:val="00D70413"/>
    <w:rsid w:val="00D706C8"/>
    <w:rsid w:val="00D71150"/>
    <w:rsid w:val="00D71428"/>
    <w:rsid w:val="00D72DE4"/>
    <w:rsid w:val="00D73272"/>
    <w:rsid w:val="00D73D49"/>
    <w:rsid w:val="00D764AB"/>
    <w:rsid w:val="00D764D6"/>
    <w:rsid w:val="00D77922"/>
    <w:rsid w:val="00D81FA8"/>
    <w:rsid w:val="00D831CD"/>
    <w:rsid w:val="00D83419"/>
    <w:rsid w:val="00D8347A"/>
    <w:rsid w:val="00D83F3F"/>
    <w:rsid w:val="00D8445C"/>
    <w:rsid w:val="00D866D2"/>
    <w:rsid w:val="00D87690"/>
    <w:rsid w:val="00D90120"/>
    <w:rsid w:val="00D90737"/>
    <w:rsid w:val="00D90CE7"/>
    <w:rsid w:val="00D90FA1"/>
    <w:rsid w:val="00D91570"/>
    <w:rsid w:val="00D91612"/>
    <w:rsid w:val="00D929E5"/>
    <w:rsid w:val="00D929E9"/>
    <w:rsid w:val="00D9349C"/>
    <w:rsid w:val="00D93A2D"/>
    <w:rsid w:val="00D9437E"/>
    <w:rsid w:val="00D94D6A"/>
    <w:rsid w:val="00D95427"/>
    <w:rsid w:val="00D96A1A"/>
    <w:rsid w:val="00DA0950"/>
    <w:rsid w:val="00DA0C2B"/>
    <w:rsid w:val="00DA20DC"/>
    <w:rsid w:val="00DA217E"/>
    <w:rsid w:val="00DA2682"/>
    <w:rsid w:val="00DA26F8"/>
    <w:rsid w:val="00DA3797"/>
    <w:rsid w:val="00DA3842"/>
    <w:rsid w:val="00DA43A0"/>
    <w:rsid w:val="00DA4452"/>
    <w:rsid w:val="00DA4FBA"/>
    <w:rsid w:val="00DA5EDF"/>
    <w:rsid w:val="00DA6E33"/>
    <w:rsid w:val="00DA72D0"/>
    <w:rsid w:val="00DB0F48"/>
    <w:rsid w:val="00DB1E47"/>
    <w:rsid w:val="00DB2A7D"/>
    <w:rsid w:val="00DB3ABF"/>
    <w:rsid w:val="00DB4086"/>
    <w:rsid w:val="00DB49F7"/>
    <w:rsid w:val="00DB5953"/>
    <w:rsid w:val="00DB5C7F"/>
    <w:rsid w:val="00DB60B5"/>
    <w:rsid w:val="00DB6F7C"/>
    <w:rsid w:val="00DB7087"/>
    <w:rsid w:val="00DB7168"/>
    <w:rsid w:val="00DB7A09"/>
    <w:rsid w:val="00DB7D10"/>
    <w:rsid w:val="00DC2733"/>
    <w:rsid w:val="00DC3A24"/>
    <w:rsid w:val="00DC3FA9"/>
    <w:rsid w:val="00DC414C"/>
    <w:rsid w:val="00DC4438"/>
    <w:rsid w:val="00DC5D9E"/>
    <w:rsid w:val="00DC627B"/>
    <w:rsid w:val="00DC653D"/>
    <w:rsid w:val="00DC6554"/>
    <w:rsid w:val="00DC758E"/>
    <w:rsid w:val="00DC7BF8"/>
    <w:rsid w:val="00DD2613"/>
    <w:rsid w:val="00DD3FC7"/>
    <w:rsid w:val="00DD5B50"/>
    <w:rsid w:val="00DD5C5C"/>
    <w:rsid w:val="00DD628B"/>
    <w:rsid w:val="00DD6FFF"/>
    <w:rsid w:val="00DD7642"/>
    <w:rsid w:val="00DE1105"/>
    <w:rsid w:val="00DE119C"/>
    <w:rsid w:val="00DE146F"/>
    <w:rsid w:val="00DE1D5C"/>
    <w:rsid w:val="00DE2F5B"/>
    <w:rsid w:val="00DE3A75"/>
    <w:rsid w:val="00DE42D5"/>
    <w:rsid w:val="00DE48BD"/>
    <w:rsid w:val="00DE56B9"/>
    <w:rsid w:val="00DE597E"/>
    <w:rsid w:val="00DE6BE8"/>
    <w:rsid w:val="00DE7322"/>
    <w:rsid w:val="00DE7C36"/>
    <w:rsid w:val="00DE7D99"/>
    <w:rsid w:val="00DF07B8"/>
    <w:rsid w:val="00DF0BD9"/>
    <w:rsid w:val="00DF1E1C"/>
    <w:rsid w:val="00DF253E"/>
    <w:rsid w:val="00DF2BCA"/>
    <w:rsid w:val="00DF5010"/>
    <w:rsid w:val="00DF60BE"/>
    <w:rsid w:val="00DF6666"/>
    <w:rsid w:val="00DF666D"/>
    <w:rsid w:val="00DF6DCE"/>
    <w:rsid w:val="00DF7173"/>
    <w:rsid w:val="00DF7826"/>
    <w:rsid w:val="00E00150"/>
    <w:rsid w:val="00E00288"/>
    <w:rsid w:val="00E01AD9"/>
    <w:rsid w:val="00E01BF7"/>
    <w:rsid w:val="00E032A9"/>
    <w:rsid w:val="00E03F34"/>
    <w:rsid w:val="00E04F7B"/>
    <w:rsid w:val="00E05547"/>
    <w:rsid w:val="00E05551"/>
    <w:rsid w:val="00E0599E"/>
    <w:rsid w:val="00E0648B"/>
    <w:rsid w:val="00E07BF0"/>
    <w:rsid w:val="00E07D86"/>
    <w:rsid w:val="00E07EB5"/>
    <w:rsid w:val="00E101AE"/>
    <w:rsid w:val="00E101CD"/>
    <w:rsid w:val="00E101E0"/>
    <w:rsid w:val="00E10737"/>
    <w:rsid w:val="00E109F4"/>
    <w:rsid w:val="00E10A65"/>
    <w:rsid w:val="00E11808"/>
    <w:rsid w:val="00E12441"/>
    <w:rsid w:val="00E1379E"/>
    <w:rsid w:val="00E16745"/>
    <w:rsid w:val="00E167D9"/>
    <w:rsid w:val="00E16B54"/>
    <w:rsid w:val="00E209BC"/>
    <w:rsid w:val="00E214D1"/>
    <w:rsid w:val="00E2191B"/>
    <w:rsid w:val="00E21F67"/>
    <w:rsid w:val="00E24457"/>
    <w:rsid w:val="00E26242"/>
    <w:rsid w:val="00E31A76"/>
    <w:rsid w:val="00E31CCC"/>
    <w:rsid w:val="00E33584"/>
    <w:rsid w:val="00E34142"/>
    <w:rsid w:val="00E34CD5"/>
    <w:rsid w:val="00E375DD"/>
    <w:rsid w:val="00E37B98"/>
    <w:rsid w:val="00E407A6"/>
    <w:rsid w:val="00E408DD"/>
    <w:rsid w:val="00E42983"/>
    <w:rsid w:val="00E4384C"/>
    <w:rsid w:val="00E4404C"/>
    <w:rsid w:val="00E44212"/>
    <w:rsid w:val="00E449DE"/>
    <w:rsid w:val="00E452A7"/>
    <w:rsid w:val="00E45FD3"/>
    <w:rsid w:val="00E460AF"/>
    <w:rsid w:val="00E47BCC"/>
    <w:rsid w:val="00E47DF5"/>
    <w:rsid w:val="00E5068B"/>
    <w:rsid w:val="00E50A8E"/>
    <w:rsid w:val="00E52117"/>
    <w:rsid w:val="00E53C01"/>
    <w:rsid w:val="00E54050"/>
    <w:rsid w:val="00E55AC0"/>
    <w:rsid w:val="00E55BAE"/>
    <w:rsid w:val="00E562C4"/>
    <w:rsid w:val="00E56D80"/>
    <w:rsid w:val="00E57520"/>
    <w:rsid w:val="00E57EED"/>
    <w:rsid w:val="00E6013C"/>
    <w:rsid w:val="00E60AAB"/>
    <w:rsid w:val="00E611B1"/>
    <w:rsid w:val="00E620B7"/>
    <w:rsid w:val="00E621B1"/>
    <w:rsid w:val="00E62551"/>
    <w:rsid w:val="00E63FC8"/>
    <w:rsid w:val="00E65ACD"/>
    <w:rsid w:val="00E66853"/>
    <w:rsid w:val="00E66924"/>
    <w:rsid w:val="00E673A2"/>
    <w:rsid w:val="00E70E40"/>
    <w:rsid w:val="00E71743"/>
    <w:rsid w:val="00E725C5"/>
    <w:rsid w:val="00E72E97"/>
    <w:rsid w:val="00E73AED"/>
    <w:rsid w:val="00E7440C"/>
    <w:rsid w:val="00E7457A"/>
    <w:rsid w:val="00E74D7A"/>
    <w:rsid w:val="00E757E3"/>
    <w:rsid w:val="00E75E88"/>
    <w:rsid w:val="00E7673F"/>
    <w:rsid w:val="00E80B44"/>
    <w:rsid w:val="00E834E8"/>
    <w:rsid w:val="00E83C2F"/>
    <w:rsid w:val="00E84F66"/>
    <w:rsid w:val="00E85D6D"/>
    <w:rsid w:val="00E8696B"/>
    <w:rsid w:val="00E87025"/>
    <w:rsid w:val="00E903D6"/>
    <w:rsid w:val="00E90E98"/>
    <w:rsid w:val="00E93A12"/>
    <w:rsid w:val="00E96581"/>
    <w:rsid w:val="00E97E98"/>
    <w:rsid w:val="00EA0650"/>
    <w:rsid w:val="00EA28E3"/>
    <w:rsid w:val="00EA314F"/>
    <w:rsid w:val="00EA369A"/>
    <w:rsid w:val="00EA4902"/>
    <w:rsid w:val="00EA50F3"/>
    <w:rsid w:val="00EA5A9F"/>
    <w:rsid w:val="00EA6E64"/>
    <w:rsid w:val="00EB09AC"/>
    <w:rsid w:val="00EB148A"/>
    <w:rsid w:val="00EB203E"/>
    <w:rsid w:val="00EB284E"/>
    <w:rsid w:val="00EB3037"/>
    <w:rsid w:val="00EB4F5D"/>
    <w:rsid w:val="00EB6361"/>
    <w:rsid w:val="00EC1397"/>
    <w:rsid w:val="00EC2A5E"/>
    <w:rsid w:val="00EC2F11"/>
    <w:rsid w:val="00EC2FDB"/>
    <w:rsid w:val="00EC47E2"/>
    <w:rsid w:val="00EC5055"/>
    <w:rsid w:val="00EC58D4"/>
    <w:rsid w:val="00EC5B3F"/>
    <w:rsid w:val="00EC798C"/>
    <w:rsid w:val="00ED0651"/>
    <w:rsid w:val="00ED2263"/>
    <w:rsid w:val="00ED26C4"/>
    <w:rsid w:val="00ED3A49"/>
    <w:rsid w:val="00ED3FE7"/>
    <w:rsid w:val="00ED4603"/>
    <w:rsid w:val="00ED664B"/>
    <w:rsid w:val="00ED6840"/>
    <w:rsid w:val="00ED7330"/>
    <w:rsid w:val="00ED73D9"/>
    <w:rsid w:val="00EE0F52"/>
    <w:rsid w:val="00EE10FE"/>
    <w:rsid w:val="00EE38A1"/>
    <w:rsid w:val="00EE3C89"/>
    <w:rsid w:val="00EE4453"/>
    <w:rsid w:val="00EE554B"/>
    <w:rsid w:val="00EE65B5"/>
    <w:rsid w:val="00EF078A"/>
    <w:rsid w:val="00EF1004"/>
    <w:rsid w:val="00EF3DBB"/>
    <w:rsid w:val="00EF6EC3"/>
    <w:rsid w:val="00EF76C7"/>
    <w:rsid w:val="00EF77B8"/>
    <w:rsid w:val="00F0043C"/>
    <w:rsid w:val="00F00E82"/>
    <w:rsid w:val="00F014BF"/>
    <w:rsid w:val="00F02A9A"/>
    <w:rsid w:val="00F04120"/>
    <w:rsid w:val="00F04969"/>
    <w:rsid w:val="00F04EBE"/>
    <w:rsid w:val="00F05545"/>
    <w:rsid w:val="00F05871"/>
    <w:rsid w:val="00F0612A"/>
    <w:rsid w:val="00F0617C"/>
    <w:rsid w:val="00F0644A"/>
    <w:rsid w:val="00F07414"/>
    <w:rsid w:val="00F0786D"/>
    <w:rsid w:val="00F111D1"/>
    <w:rsid w:val="00F1228D"/>
    <w:rsid w:val="00F1271A"/>
    <w:rsid w:val="00F15362"/>
    <w:rsid w:val="00F154EE"/>
    <w:rsid w:val="00F15874"/>
    <w:rsid w:val="00F15FC9"/>
    <w:rsid w:val="00F16DB1"/>
    <w:rsid w:val="00F20662"/>
    <w:rsid w:val="00F20F2A"/>
    <w:rsid w:val="00F230EF"/>
    <w:rsid w:val="00F23270"/>
    <w:rsid w:val="00F2424F"/>
    <w:rsid w:val="00F2531A"/>
    <w:rsid w:val="00F255A4"/>
    <w:rsid w:val="00F26AAE"/>
    <w:rsid w:val="00F3095F"/>
    <w:rsid w:val="00F30A4E"/>
    <w:rsid w:val="00F32C9D"/>
    <w:rsid w:val="00F33718"/>
    <w:rsid w:val="00F33CAD"/>
    <w:rsid w:val="00F34AF9"/>
    <w:rsid w:val="00F34DD0"/>
    <w:rsid w:val="00F35486"/>
    <w:rsid w:val="00F3586A"/>
    <w:rsid w:val="00F40DA2"/>
    <w:rsid w:val="00F43500"/>
    <w:rsid w:val="00F43D74"/>
    <w:rsid w:val="00F44057"/>
    <w:rsid w:val="00F4476B"/>
    <w:rsid w:val="00F451A0"/>
    <w:rsid w:val="00F465C1"/>
    <w:rsid w:val="00F50C19"/>
    <w:rsid w:val="00F50F42"/>
    <w:rsid w:val="00F512C4"/>
    <w:rsid w:val="00F52914"/>
    <w:rsid w:val="00F530B1"/>
    <w:rsid w:val="00F53D39"/>
    <w:rsid w:val="00F5464A"/>
    <w:rsid w:val="00F54A66"/>
    <w:rsid w:val="00F55309"/>
    <w:rsid w:val="00F5544E"/>
    <w:rsid w:val="00F560F2"/>
    <w:rsid w:val="00F571DE"/>
    <w:rsid w:val="00F57463"/>
    <w:rsid w:val="00F60DEB"/>
    <w:rsid w:val="00F60DED"/>
    <w:rsid w:val="00F613DB"/>
    <w:rsid w:val="00F6166D"/>
    <w:rsid w:val="00F61A0F"/>
    <w:rsid w:val="00F61EFE"/>
    <w:rsid w:val="00F634B1"/>
    <w:rsid w:val="00F6450D"/>
    <w:rsid w:val="00F66940"/>
    <w:rsid w:val="00F66D5C"/>
    <w:rsid w:val="00F6712A"/>
    <w:rsid w:val="00F67703"/>
    <w:rsid w:val="00F67717"/>
    <w:rsid w:val="00F720B6"/>
    <w:rsid w:val="00F73E9F"/>
    <w:rsid w:val="00F741A1"/>
    <w:rsid w:val="00F74355"/>
    <w:rsid w:val="00F75AA1"/>
    <w:rsid w:val="00F75FE7"/>
    <w:rsid w:val="00F7607F"/>
    <w:rsid w:val="00F76DB9"/>
    <w:rsid w:val="00F77BED"/>
    <w:rsid w:val="00F80299"/>
    <w:rsid w:val="00F804BD"/>
    <w:rsid w:val="00F8062C"/>
    <w:rsid w:val="00F8079E"/>
    <w:rsid w:val="00F81178"/>
    <w:rsid w:val="00F8283A"/>
    <w:rsid w:val="00F82FEC"/>
    <w:rsid w:val="00F8389F"/>
    <w:rsid w:val="00F83F8D"/>
    <w:rsid w:val="00F85080"/>
    <w:rsid w:val="00F853ED"/>
    <w:rsid w:val="00F85567"/>
    <w:rsid w:val="00F85BF2"/>
    <w:rsid w:val="00F86AA6"/>
    <w:rsid w:val="00F87FE2"/>
    <w:rsid w:val="00F911C7"/>
    <w:rsid w:val="00F919ED"/>
    <w:rsid w:val="00F91A32"/>
    <w:rsid w:val="00F91D3B"/>
    <w:rsid w:val="00F920D7"/>
    <w:rsid w:val="00F937FD"/>
    <w:rsid w:val="00F94ADF"/>
    <w:rsid w:val="00F94FA8"/>
    <w:rsid w:val="00F971AA"/>
    <w:rsid w:val="00F97598"/>
    <w:rsid w:val="00FA004B"/>
    <w:rsid w:val="00FA028B"/>
    <w:rsid w:val="00FA03BC"/>
    <w:rsid w:val="00FA0793"/>
    <w:rsid w:val="00FA136A"/>
    <w:rsid w:val="00FA1775"/>
    <w:rsid w:val="00FA1DA1"/>
    <w:rsid w:val="00FA3AB4"/>
    <w:rsid w:val="00FA4A33"/>
    <w:rsid w:val="00FA4EAE"/>
    <w:rsid w:val="00FA581B"/>
    <w:rsid w:val="00FA6C6D"/>
    <w:rsid w:val="00FA76D1"/>
    <w:rsid w:val="00FA7D83"/>
    <w:rsid w:val="00FB2025"/>
    <w:rsid w:val="00FB3185"/>
    <w:rsid w:val="00FB4D3F"/>
    <w:rsid w:val="00FB5135"/>
    <w:rsid w:val="00FC0A0E"/>
    <w:rsid w:val="00FC1B3E"/>
    <w:rsid w:val="00FC1CAA"/>
    <w:rsid w:val="00FC2061"/>
    <w:rsid w:val="00FC26DE"/>
    <w:rsid w:val="00FC32AF"/>
    <w:rsid w:val="00FC4676"/>
    <w:rsid w:val="00FC46DF"/>
    <w:rsid w:val="00FC472D"/>
    <w:rsid w:val="00FC513D"/>
    <w:rsid w:val="00FC51A0"/>
    <w:rsid w:val="00FC56DB"/>
    <w:rsid w:val="00FC6E69"/>
    <w:rsid w:val="00FC7872"/>
    <w:rsid w:val="00FC7F90"/>
    <w:rsid w:val="00FD19FF"/>
    <w:rsid w:val="00FD1C82"/>
    <w:rsid w:val="00FD1EF4"/>
    <w:rsid w:val="00FD204B"/>
    <w:rsid w:val="00FD274C"/>
    <w:rsid w:val="00FD3C4D"/>
    <w:rsid w:val="00FD4007"/>
    <w:rsid w:val="00FD43E0"/>
    <w:rsid w:val="00FD571F"/>
    <w:rsid w:val="00FD5FB1"/>
    <w:rsid w:val="00FD6B19"/>
    <w:rsid w:val="00FD728E"/>
    <w:rsid w:val="00FE0F1C"/>
    <w:rsid w:val="00FE2B09"/>
    <w:rsid w:val="00FE35CE"/>
    <w:rsid w:val="00FE5188"/>
    <w:rsid w:val="00FE5443"/>
    <w:rsid w:val="00FE5B64"/>
    <w:rsid w:val="00FE61D4"/>
    <w:rsid w:val="00FE64E8"/>
    <w:rsid w:val="00FE7035"/>
    <w:rsid w:val="00FF0C3F"/>
    <w:rsid w:val="00FF1A5A"/>
    <w:rsid w:val="00FF1C06"/>
    <w:rsid w:val="00FF4789"/>
    <w:rsid w:val="00FF498B"/>
    <w:rsid w:val="00FF5385"/>
    <w:rsid w:val="00FF59D1"/>
    <w:rsid w:val="00FF5E55"/>
    <w:rsid w:val="00FF6A3C"/>
    <w:rsid w:val="00FF72A5"/>
    <w:rsid w:val="00FF7407"/>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C0D4A386-AA20-425B-9930-89185B3AF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C826BB"/>
    <w:pPr>
      <w:keepNext/>
      <w:keepLines/>
      <w:numPr>
        <w:numId w:val="3"/>
      </w:numPr>
      <w:spacing w:before="240" w:after="0"/>
      <w:outlineLvl w:val="0"/>
    </w:pPr>
    <w:rPr>
      <w:rFonts w:ascii="Arial" w:eastAsiaTheme="majorEastAsia" w:hAnsi="Arial" w:cstheme="majorBidi"/>
      <w:b/>
      <w:sz w:val="36"/>
      <w:szCs w:val="32"/>
    </w:rPr>
  </w:style>
  <w:style w:type="paragraph" w:styleId="berschrift2">
    <w:name w:val="heading 2"/>
    <w:basedOn w:val="Standard"/>
    <w:next w:val="Standard"/>
    <w:link w:val="berschrift2Zchn"/>
    <w:uiPriority w:val="9"/>
    <w:unhideWhenUsed/>
    <w:qFormat/>
    <w:rsid w:val="0094691F"/>
    <w:pPr>
      <w:keepNext/>
      <w:keepLines/>
      <w:numPr>
        <w:ilvl w:val="1"/>
        <w:numId w:val="3"/>
      </w:numPr>
      <w:spacing w:before="40" w:after="0"/>
      <w:outlineLvl w:val="1"/>
    </w:pPr>
    <w:rPr>
      <w:rFonts w:ascii="Arial" w:eastAsiaTheme="majorEastAsia" w:hAnsi="Arial" w:cstheme="majorBidi"/>
      <w:b/>
      <w:sz w:val="26"/>
      <w:szCs w:val="26"/>
    </w:rPr>
  </w:style>
  <w:style w:type="paragraph" w:styleId="berschrift3">
    <w:name w:val="heading 3"/>
    <w:basedOn w:val="Standard"/>
    <w:next w:val="Standard"/>
    <w:link w:val="berschrift3Zchn"/>
    <w:uiPriority w:val="9"/>
    <w:unhideWhenUsed/>
    <w:qFormat/>
    <w:rsid w:val="00E72E97"/>
    <w:pPr>
      <w:keepNext/>
      <w:keepLines/>
      <w:numPr>
        <w:ilvl w:val="2"/>
        <w:numId w:val="3"/>
      </w:numPr>
      <w:spacing w:before="40" w:after="0"/>
      <w:outlineLvl w:val="2"/>
    </w:pPr>
    <w:rPr>
      <w:rFonts w:ascii="Arial" w:eastAsiaTheme="majorEastAsia" w:hAnsi="Arial" w:cstheme="majorBidi"/>
      <w:b/>
      <w:szCs w:val="24"/>
    </w:rPr>
  </w:style>
  <w:style w:type="paragraph" w:styleId="berschrift4">
    <w:name w:val="heading 4"/>
    <w:basedOn w:val="Standard"/>
    <w:next w:val="Standard"/>
    <w:link w:val="berschrift4Zchn"/>
    <w:uiPriority w:val="9"/>
    <w:unhideWhenUsed/>
    <w:qFormat/>
    <w:rsid w:val="00C81EAF"/>
    <w:pPr>
      <w:keepNext/>
      <w:keepLines/>
      <w:spacing w:before="40" w:after="0"/>
      <w:outlineLvl w:val="3"/>
    </w:pPr>
    <w:rPr>
      <w:rFonts w:ascii="Arial" w:eastAsiaTheme="majorEastAsia" w:hAnsi="Arial"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826BB"/>
    <w:rPr>
      <w:rFonts w:ascii="Arial" w:eastAsiaTheme="majorEastAsia" w:hAnsi="Arial" w:cstheme="majorBidi"/>
      <w:b/>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94691F"/>
    <w:rPr>
      <w:rFonts w:ascii="Arial" w:eastAsiaTheme="majorEastAsia" w:hAnsi="Arial" w:cstheme="majorBidi"/>
      <w:b/>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E72E97"/>
    <w:rPr>
      <w:rFonts w:ascii="Arial" w:eastAsiaTheme="majorEastAsia" w:hAnsi="Arial" w:cstheme="majorBidi"/>
      <w:b/>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C81EAF"/>
    <w:rPr>
      <w:rFonts w:ascii="Arial" w:eastAsiaTheme="majorEastAsia" w:hAnsi="Arial" w:cstheme="majorBidi"/>
      <w:i/>
      <w:iCs/>
      <w:u w:val="single"/>
      <w:lang w:val="de-D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b/>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b/>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 w:type="paragraph" w:customStyle="1" w:styleId="TabelleBA">
    <w:name w:val="Tabelle_BA"/>
    <w:qFormat/>
    <w:rsid w:val="00FC51A0"/>
    <w:pPr>
      <w:adjustRightInd w:val="0"/>
      <w:snapToGrid w:val="0"/>
      <w:spacing w:after="0" w:line="260" w:lineRule="atLeast"/>
      <w:jc w:val="center"/>
    </w:pPr>
    <w:rPr>
      <w:rFonts w:ascii="Times New Roman" w:eastAsia="Times New Roman" w:hAnsi="Times New Roman" w:cs="Times New Roman"/>
      <w:snapToGrid w:val="0"/>
      <w:color w:val="000000"/>
      <w:szCs w:val="20"/>
      <w:lang w:val="en-US" w:eastAsia="de-DE" w:bidi="en-US"/>
    </w:rPr>
  </w:style>
  <w:style w:type="paragraph" w:styleId="Funotentext">
    <w:name w:val="footnote text"/>
    <w:basedOn w:val="Standard"/>
    <w:link w:val="FunotentextZchn"/>
    <w:uiPriority w:val="99"/>
    <w:semiHidden/>
    <w:unhideWhenUsed/>
    <w:rsid w:val="00AD789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D789F"/>
    <w:rPr>
      <w:rFonts w:ascii="Times New Roman" w:hAnsi="Times New Roman"/>
      <w:sz w:val="20"/>
      <w:szCs w:val="20"/>
      <w:lang w:val="de-DE"/>
    </w:rPr>
  </w:style>
  <w:style w:type="character" w:styleId="Funotenzeichen">
    <w:name w:val="footnote reference"/>
    <w:basedOn w:val="Absatz-Standardschriftart"/>
    <w:uiPriority w:val="99"/>
    <w:semiHidden/>
    <w:unhideWhenUsed/>
    <w:rsid w:val="00AD789F"/>
    <w:rPr>
      <w:vertAlign w:val="superscript"/>
    </w:rPr>
  </w:style>
  <w:style w:type="paragraph" w:customStyle="1" w:styleId="Filename">
    <w:name w:val="Filename"/>
    <w:basedOn w:val="Standard"/>
    <w:link w:val="FilenameZchn"/>
    <w:qFormat/>
    <w:rsid w:val="00680B43"/>
    <w:rPr>
      <w:rFonts w:ascii="Courier New" w:hAnsi="Courier New" w:cs="Courier New"/>
    </w:rPr>
  </w:style>
  <w:style w:type="character" w:customStyle="1" w:styleId="pl-c1">
    <w:name w:val="pl-c1"/>
    <w:basedOn w:val="Absatz-Standardschriftart"/>
    <w:rsid w:val="00144995"/>
  </w:style>
  <w:style w:type="character" w:customStyle="1" w:styleId="FilenameZchn">
    <w:name w:val="Filename Zchn"/>
    <w:basedOn w:val="Absatz-Standardschriftart"/>
    <w:link w:val="Filename"/>
    <w:rsid w:val="00680B43"/>
    <w:rPr>
      <w:rFonts w:ascii="Courier New" w:hAnsi="Courier New" w:cs="Courier New"/>
      <w:lang w:val="de-DE"/>
    </w:rPr>
  </w:style>
  <w:style w:type="character" w:customStyle="1" w:styleId="pl-k">
    <w:name w:val="pl-k"/>
    <w:basedOn w:val="Absatz-Standardschriftart"/>
    <w:rsid w:val="00144995"/>
  </w:style>
  <w:style w:type="paragraph" w:styleId="NurText">
    <w:name w:val="Plain Text"/>
    <w:basedOn w:val="Standard"/>
    <w:link w:val="NurTextZchn"/>
    <w:uiPriority w:val="99"/>
    <w:unhideWhenUsed/>
    <w:rsid w:val="00C46250"/>
    <w:pPr>
      <w:spacing w:after="0" w:line="240" w:lineRule="auto"/>
      <w:jc w:val="left"/>
    </w:pPr>
    <w:rPr>
      <w:rFonts w:ascii="Consolas" w:hAnsi="Consolas"/>
      <w:sz w:val="21"/>
      <w:szCs w:val="21"/>
    </w:rPr>
  </w:style>
  <w:style w:type="character" w:customStyle="1" w:styleId="NurTextZchn">
    <w:name w:val="Nur Text Zchn"/>
    <w:basedOn w:val="Absatz-Standardschriftart"/>
    <w:link w:val="NurText"/>
    <w:uiPriority w:val="99"/>
    <w:rsid w:val="00C46250"/>
    <w:rPr>
      <w:rFonts w:ascii="Consolas" w:hAnsi="Consolas"/>
      <w:sz w:val="21"/>
      <w:szCs w:val="21"/>
      <w:lang w:val="de-DE"/>
    </w:rPr>
  </w:style>
  <w:style w:type="character" w:styleId="HTMLCode">
    <w:name w:val="HTML Code"/>
    <w:basedOn w:val="Absatz-Standardschriftart"/>
    <w:uiPriority w:val="99"/>
    <w:semiHidden/>
    <w:unhideWhenUsed/>
    <w:rsid w:val="005B3433"/>
    <w:rPr>
      <w:rFonts w:ascii="Courier New" w:eastAsia="Times New Roman" w:hAnsi="Courier New" w:cs="Courier New"/>
      <w:sz w:val="20"/>
      <w:szCs w:val="20"/>
    </w:rPr>
  </w:style>
  <w:style w:type="paragraph" w:customStyle="1" w:styleId="termcommand">
    <w:name w:val="term_command"/>
    <w:basedOn w:val="Standard"/>
    <w:link w:val="termcommandZchn"/>
    <w:qFormat/>
    <w:rsid w:val="00507A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nsolas" w:eastAsia="Times New Roman" w:hAnsi="Consolas" w:cs="Courier New"/>
      <w:color w:val="24292E"/>
      <w:lang w:eastAsia="de-DE"/>
    </w:rPr>
  </w:style>
  <w:style w:type="character" w:customStyle="1" w:styleId="termcommandZchn">
    <w:name w:val="term_command Zchn"/>
    <w:basedOn w:val="Absatz-Standardschriftart"/>
    <w:link w:val="termcommand"/>
    <w:rsid w:val="00507A74"/>
    <w:rPr>
      <w:rFonts w:ascii="Consolas" w:eastAsia="Times New Roman" w:hAnsi="Consolas" w:cs="Courier New"/>
      <w:color w:val="24292E"/>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66683138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933824728">
      <w:bodyDiv w:val="1"/>
      <w:marLeft w:val="0"/>
      <w:marRight w:val="0"/>
      <w:marTop w:val="0"/>
      <w:marBottom w:val="0"/>
      <w:divBdr>
        <w:top w:val="none" w:sz="0" w:space="0" w:color="auto"/>
        <w:left w:val="none" w:sz="0" w:space="0" w:color="auto"/>
        <w:bottom w:val="none" w:sz="0" w:space="0" w:color="auto"/>
        <w:right w:val="none" w:sz="0" w:space="0" w:color="auto"/>
      </w:divBdr>
    </w:div>
    <w:div w:id="1114132378">
      <w:bodyDiv w:val="1"/>
      <w:marLeft w:val="0"/>
      <w:marRight w:val="0"/>
      <w:marTop w:val="0"/>
      <w:marBottom w:val="0"/>
      <w:divBdr>
        <w:top w:val="none" w:sz="0" w:space="0" w:color="auto"/>
        <w:left w:val="none" w:sz="0" w:space="0" w:color="auto"/>
        <w:bottom w:val="none" w:sz="0" w:space="0" w:color="auto"/>
        <w:right w:val="none" w:sz="0" w:space="0" w:color="auto"/>
      </w:divBdr>
    </w:div>
    <w:div w:id="120587248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489323319">
      <w:bodyDiv w:val="1"/>
      <w:marLeft w:val="0"/>
      <w:marRight w:val="0"/>
      <w:marTop w:val="0"/>
      <w:marBottom w:val="0"/>
      <w:divBdr>
        <w:top w:val="none" w:sz="0" w:space="0" w:color="auto"/>
        <w:left w:val="none" w:sz="0" w:space="0" w:color="auto"/>
        <w:bottom w:val="none" w:sz="0" w:space="0" w:color="auto"/>
        <w:right w:val="none" w:sz="0" w:space="0" w:color="auto"/>
      </w:divBdr>
    </w:div>
    <w:div w:id="1524053466">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638802660">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2675972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87078714">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45323074">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image" Target="media/image17.emf"/><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image" Target="media/image14.emf"/><Relationship Id="rId42" Type="http://schemas.openxmlformats.org/officeDocument/2006/relationships/hyperlink" Target="https://machinelearningmastery.com/what-is-deep-learning/" TargetMode="External"/><Relationship Id="rId47"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image" Target="media/image13.svg"/><Relationship Id="rId38" Type="http://schemas.openxmlformats.org/officeDocument/2006/relationships/package" Target="embeddings/Microsoft_Excel_Worksheet.xlsx"/><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hyperlink" Target="file:///C:\Users\Manuel%20Dorer\Desktop\BA_win\schreiben\einleitung\einleitung_paper\ML_paper_generell.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image" Target="media/image12.png"/><Relationship Id="rId37" Type="http://schemas.openxmlformats.org/officeDocument/2006/relationships/image" Target="media/image16.emf"/><Relationship Id="rId40" Type="http://schemas.openxmlformats.org/officeDocument/2006/relationships/oleObject" Target="embeddings/oleObject2.bin"/><Relationship Id="rId45" Type="http://schemas.openxmlformats.org/officeDocument/2006/relationships/footer" Target="footer4.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5.emf"/><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1.emf"/><Relationship Id="rId44"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oleObject" Target="embeddings/oleObject1.bin"/><Relationship Id="rId43" Type="http://schemas.openxmlformats.org/officeDocument/2006/relationships/hyperlink" Target="https://arxiv.org/pdf/2101.01907.pdf"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3.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4.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25037</Words>
  <Characters>157740</Characters>
  <Application>Microsoft Office Word</Application>
  <DocSecurity>0</DocSecurity>
  <Lines>1314</Lines>
  <Paragraphs>3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2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2</cp:revision>
  <cp:lastPrinted>2021-03-18T16:37:00Z</cp:lastPrinted>
  <dcterms:created xsi:type="dcterms:W3CDTF">2021-03-18T16:39:00Z</dcterms:created>
  <dcterms:modified xsi:type="dcterms:W3CDTF">2021-03-18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